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2318DC" w14:textId="77777777" w:rsidR="00C11762" w:rsidRPr="0046518A" w:rsidRDefault="00C11762" w:rsidP="00DE51ED">
      <w:pPr>
        <w:pStyle w:val="judul"/>
      </w:pPr>
      <w:r>
        <w:t xml:space="preserve">STUDI ETNOMATEMATIKA PADA PERKEMBANGAN MOTIF BATIK GEDHOG TUBAN UNTUK MATEMATIKA DI SEKOLAH DASAR </w:t>
      </w:r>
      <w:r w:rsidRPr="002E2FDB">
        <w:rPr>
          <w:lang w:val="id-ID"/>
        </w:rPr>
        <w:t xml:space="preserve"> </w:t>
      </w:r>
    </w:p>
    <w:p w14:paraId="1A7D9A66" w14:textId="77777777" w:rsidR="002E2FDB" w:rsidRPr="0046518A" w:rsidRDefault="002E2FDB" w:rsidP="0046518A">
      <w:pPr>
        <w:pStyle w:val="Stylepapertitle14pt"/>
        <w:rPr>
          <w:b/>
          <w:sz w:val="22"/>
          <w:szCs w:val="22"/>
        </w:rPr>
      </w:pPr>
    </w:p>
    <w:p w14:paraId="5F98F2CD" w14:textId="77777777" w:rsidR="001565B6" w:rsidRPr="00E02346" w:rsidRDefault="00C11762" w:rsidP="0027592E">
      <w:pPr>
        <w:pStyle w:val="nama"/>
        <w:rPr>
          <w:lang w:val="id-ID"/>
        </w:rPr>
      </w:pPr>
      <w:r>
        <w:t>Rahma Ega Amalia</w:t>
      </w:r>
    </w:p>
    <w:p w14:paraId="09A781B6" w14:textId="77777777" w:rsidR="001565B6" w:rsidRPr="0027592E" w:rsidRDefault="0046518A" w:rsidP="0027592E">
      <w:pPr>
        <w:pStyle w:val="email"/>
        <w:rPr>
          <w:b w:val="0"/>
        </w:rPr>
      </w:pPr>
      <w:r w:rsidRPr="0027592E">
        <w:rPr>
          <w:b w:val="0"/>
        </w:rPr>
        <w:t>PGSD</w:t>
      </w:r>
      <w:r w:rsidR="00C11762" w:rsidRPr="0027592E">
        <w:rPr>
          <w:b w:val="0"/>
        </w:rPr>
        <w:t>,</w:t>
      </w:r>
      <w:r w:rsidRPr="0027592E">
        <w:rPr>
          <w:b w:val="0"/>
        </w:rPr>
        <w:t xml:space="preserve"> FIP</w:t>
      </w:r>
      <w:r w:rsidR="00C11762" w:rsidRPr="0027592E">
        <w:rPr>
          <w:b w:val="0"/>
        </w:rPr>
        <w:t>,</w:t>
      </w:r>
      <w:r w:rsidRPr="0027592E">
        <w:rPr>
          <w:b w:val="0"/>
        </w:rPr>
        <w:t xml:space="preserve"> Universitas Negeri Surabaya (</w:t>
      </w:r>
      <w:hyperlink r:id="rId8" w:history="1">
        <w:r w:rsidR="00C11762" w:rsidRPr="0027592E">
          <w:rPr>
            <w:rStyle w:val="Hyperlink"/>
            <w:b w:val="0"/>
          </w:rPr>
          <w:t>rahmaega411@gmail.com</w:t>
        </w:r>
      </w:hyperlink>
      <w:r w:rsidRPr="0027592E">
        <w:rPr>
          <w:b w:val="0"/>
        </w:rPr>
        <w:t xml:space="preserve">) </w:t>
      </w:r>
    </w:p>
    <w:p w14:paraId="7A27D16B" w14:textId="77777777" w:rsidR="001565B6" w:rsidRPr="0046518A" w:rsidRDefault="00C11762" w:rsidP="0027592E">
      <w:pPr>
        <w:pStyle w:val="Style1"/>
      </w:pPr>
      <w:r>
        <w:t>Neni Mariana</w:t>
      </w:r>
    </w:p>
    <w:p w14:paraId="6499FFD0" w14:textId="77777777" w:rsidR="001565B6" w:rsidRPr="0027592E" w:rsidRDefault="0046518A" w:rsidP="0027592E">
      <w:pPr>
        <w:pStyle w:val="email"/>
        <w:rPr>
          <w:b w:val="0"/>
        </w:rPr>
      </w:pPr>
      <w:r w:rsidRPr="0027592E">
        <w:rPr>
          <w:b w:val="0"/>
        </w:rPr>
        <w:t>PGSD</w:t>
      </w:r>
      <w:r w:rsidR="00C11762" w:rsidRPr="0027592E">
        <w:rPr>
          <w:b w:val="0"/>
        </w:rPr>
        <w:t>,</w:t>
      </w:r>
      <w:r w:rsidRPr="0027592E">
        <w:rPr>
          <w:b w:val="0"/>
        </w:rPr>
        <w:t xml:space="preserve"> FIP</w:t>
      </w:r>
      <w:r w:rsidR="00C11762" w:rsidRPr="0027592E">
        <w:rPr>
          <w:b w:val="0"/>
        </w:rPr>
        <w:t>,</w:t>
      </w:r>
      <w:r w:rsidRPr="0027592E">
        <w:rPr>
          <w:b w:val="0"/>
        </w:rPr>
        <w:t xml:space="preserve"> Universitas Negeri Surabaya</w:t>
      </w:r>
      <w:r w:rsidR="00C11762" w:rsidRPr="0027592E">
        <w:rPr>
          <w:b w:val="0"/>
        </w:rPr>
        <w:t xml:space="preserve"> </w:t>
      </w:r>
    </w:p>
    <w:p w14:paraId="02F7B7D7" w14:textId="77777777" w:rsidR="001565B6" w:rsidRDefault="00512EEA" w:rsidP="00051FDC">
      <w:pPr>
        <w:pStyle w:val="StyleAuthorBold"/>
        <w:rPr>
          <w:lang w:val="id-ID"/>
        </w:rPr>
      </w:pPr>
      <w:r>
        <w:rPr>
          <w:lang w:val="id-ID"/>
        </w:rPr>
        <w:t>Abstrak</w:t>
      </w:r>
    </w:p>
    <w:p w14:paraId="74546E72" w14:textId="0A3AC62E" w:rsidR="005D0585" w:rsidRPr="00274195" w:rsidRDefault="00005DE1" w:rsidP="000550A7">
      <w:pPr>
        <w:pStyle w:val="abstrak"/>
      </w:pPr>
      <w:r w:rsidRPr="00274195">
        <w:t>Perkembangan motif Batik Gedhog Tuban dapat dikaitkan</w:t>
      </w:r>
      <w:r w:rsidR="00C11FB5" w:rsidRPr="00274195">
        <w:t xml:space="preserve"> dalam pembelajaran matematika </w:t>
      </w:r>
      <w:r w:rsidRPr="00274195">
        <w:t xml:space="preserve">berbasis budaya. </w:t>
      </w:r>
      <w:r w:rsidR="00FF7D21" w:rsidRPr="001F57C4">
        <w:t>Pada penelitian ini menggunakan jenis penelitian kualitatif dengan tipe penelitian transformatif</w:t>
      </w:r>
      <w:r w:rsidR="00FF7D21">
        <w:t xml:space="preserve">. </w:t>
      </w:r>
      <w:r w:rsidR="009C4D07">
        <w:t>Prosedur penelitian</w:t>
      </w:r>
      <w:r w:rsidR="009C43A6">
        <w:t xml:space="preserve"> ini mengacu pada lima dimensi pengetahuan antara lain </w:t>
      </w:r>
      <w:r w:rsidR="009C43A6" w:rsidRPr="006F1BC6">
        <w:rPr>
          <w:i/>
        </w:rPr>
        <w:t xml:space="preserve">Cultural-Self Knowing, Relational Knowing, </w:t>
      </w:r>
      <w:r w:rsidR="009C4D07" w:rsidRPr="006F1BC6">
        <w:rPr>
          <w:i/>
        </w:rPr>
        <w:t>Knowing Action</w:t>
      </w:r>
      <w:r w:rsidR="009C4D07">
        <w:rPr>
          <w:i/>
        </w:rPr>
        <w:t>,</w:t>
      </w:r>
      <w:r w:rsidR="009C4D07" w:rsidRPr="006F1BC6">
        <w:rPr>
          <w:i/>
        </w:rPr>
        <w:t xml:space="preserve"> </w:t>
      </w:r>
      <w:r w:rsidR="009C43A6" w:rsidRPr="006F1BC6">
        <w:rPr>
          <w:i/>
        </w:rPr>
        <w:t>Critical Knowing, Visionary dan Ethical Knowing</w:t>
      </w:r>
      <w:r w:rsidR="009C43A6">
        <w:t xml:space="preserve">. </w:t>
      </w:r>
      <w:r w:rsidRPr="00274195">
        <w:t xml:space="preserve">Subjek penelitian ini adalah </w:t>
      </w:r>
      <w:r w:rsidR="00992B93">
        <w:t xml:space="preserve">peneliti, </w:t>
      </w:r>
      <w:r w:rsidRPr="00274195">
        <w:t>pemilik</w:t>
      </w:r>
      <w:r w:rsidR="007B2ADD" w:rsidRPr="00274195">
        <w:t xml:space="preserve"> produksi</w:t>
      </w:r>
      <w:r w:rsidRPr="00274195">
        <w:t xml:space="preserve"> </w:t>
      </w:r>
      <w:r w:rsidR="007B2ADD" w:rsidRPr="00274195">
        <w:t xml:space="preserve">dan pengrajin </w:t>
      </w:r>
      <w:r w:rsidRPr="00274195">
        <w:t>Batik Gedhog Desa Margorejo, Desa Kedung</w:t>
      </w:r>
      <w:r w:rsidR="0081030A" w:rsidRPr="00274195">
        <w:t xml:space="preserve">rejo, dan Desa Jarorejo Kecamatan Kerek. </w:t>
      </w:r>
      <w:r w:rsidR="007B2ADD" w:rsidRPr="00274195">
        <w:t xml:space="preserve">Tujuan penelitian ini ialah : (1) Mengidentifikasi konsep matematika SD yang terdapat pada motif Batik Gedhog tradisional (2) Mengidentifikasi  konsep matematika SD </w:t>
      </w:r>
      <w:r w:rsidR="009C43A6">
        <w:t>yang terdapat pada</w:t>
      </w:r>
      <w:r w:rsidR="007B2ADD" w:rsidRPr="00274195">
        <w:t xml:space="preserve"> perkembangan motif Batik Gedhog modern.</w:t>
      </w:r>
      <w:r w:rsidR="000550A7">
        <w:t xml:space="preserve"> (3) Menganalisis </w:t>
      </w:r>
      <w:r w:rsidR="00A567FD">
        <w:t xml:space="preserve">konsep matematika SD pada perkembangan motif </w:t>
      </w:r>
      <w:r w:rsidR="000550A7" w:rsidRPr="00274195">
        <w:t xml:space="preserve">Batik Gedhog </w:t>
      </w:r>
      <w:r w:rsidR="00A567FD">
        <w:t>Tuban sesuai Permendikbud Nomor</w:t>
      </w:r>
      <w:r w:rsidR="00A567FD" w:rsidRPr="008379B2">
        <w:t xml:space="preserve"> 37 Tahun 2018</w:t>
      </w:r>
      <w:r w:rsidR="000550A7">
        <w:t xml:space="preserve">. </w:t>
      </w:r>
      <w:r w:rsidRPr="00274195">
        <w:t>Hasil penelitian mendeskripsika</w:t>
      </w:r>
      <w:r w:rsidR="009C4D07">
        <w:t xml:space="preserve">n bahwa </w:t>
      </w:r>
      <w:r w:rsidR="00C75C8C">
        <w:t>: (1) K</w:t>
      </w:r>
      <w:r w:rsidR="006F1BC6" w:rsidRPr="009C2E2F">
        <w:t xml:space="preserve">onsep matematika SD </w:t>
      </w:r>
      <w:r w:rsidR="009C4D07">
        <w:t xml:space="preserve">yang terdapat pada motif Batik Gedhog tradisional </w:t>
      </w:r>
      <w:r w:rsidR="006F1BC6" w:rsidRPr="009C2E2F">
        <w:t xml:space="preserve">yakni titik, garis sejajar, </w:t>
      </w:r>
      <w:r w:rsidR="006F1BC6">
        <w:t xml:space="preserve">garis lengkung, segitiga, </w:t>
      </w:r>
      <w:r w:rsidR="003A08D3">
        <w:t xml:space="preserve">persegi panjang, lingkaran, belah ketupat, </w:t>
      </w:r>
      <w:r w:rsidR="006F1BC6" w:rsidRPr="009C2E2F">
        <w:t>konsep pencerminan</w:t>
      </w:r>
      <w:r w:rsidR="006F1BC6">
        <w:t xml:space="preserve">, </w:t>
      </w:r>
      <w:r w:rsidR="006F1BC6" w:rsidRPr="009C2E2F">
        <w:t>kurva tertutup sederhana, simetri lipat dan simetri putar pada bang</w:t>
      </w:r>
      <w:r w:rsidR="003A08D3">
        <w:t xml:space="preserve">un datar. </w:t>
      </w:r>
      <w:r w:rsidR="00C75C8C">
        <w:t>(2)</w:t>
      </w:r>
      <w:r w:rsidR="00C75C8C" w:rsidRPr="00C75C8C">
        <w:t xml:space="preserve"> </w:t>
      </w:r>
      <w:r w:rsidR="00C75C8C">
        <w:t>K</w:t>
      </w:r>
      <w:r w:rsidR="00C75C8C" w:rsidRPr="009C2E2F">
        <w:t xml:space="preserve">onsep matematika SD </w:t>
      </w:r>
      <w:r w:rsidR="00C75C8C">
        <w:t xml:space="preserve">yang terdapat pada motif Batik Gedhog modern </w:t>
      </w:r>
      <w:r w:rsidR="00C75C8C" w:rsidRPr="009C2E2F">
        <w:t xml:space="preserve">yakni </w:t>
      </w:r>
      <w:r w:rsidR="000550A7">
        <w:t xml:space="preserve">segitiga, persegi panjang, </w:t>
      </w:r>
      <w:r w:rsidR="000550A7" w:rsidRPr="002A2109">
        <w:t>simetri lipat dan simetri putar pada bangun datar segitiga</w:t>
      </w:r>
      <w:r w:rsidR="000550A7">
        <w:t xml:space="preserve"> dan persegi panjang, sudut siku-siku, </w:t>
      </w:r>
      <w:r w:rsidR="000550A7">
        <w:rPr>
          <w:iCs/>
        </w:rPr>
        <w:t>k</w:t>
      </w:r>
      <w:r w:rsidR="000550A7">
        <w:rPr>
          <w:iCs/>
          <w:szCs w:val="20"/>
          <w:lang w:val="en-GB"/>
        </w:rPr>
        <w:t>urva tertutup tidak sederhana</w:t>
      </w:r>
      <w:r w:rsidR="000550A7">
        <w:rPr>
          <w:iCs/>
        </w:rPr>
        <w:t xml:space="preserve">, </w:t>
      </w:r>
      <w:r w:rsidR="000550A7">
        <w:t xml:space="preserve">titik, garis lengkung, lingkaran, dan kurva tertutup sederhana. </w:t>
      </w:r>
      <w:r w:rsidR="00C75C8C">
        <w:t>B</w:t>
      </w:r>
      <w:r w:rsidR="009C4D07">
        <w:t xml:space="preserve">eberapa konsep matematika SD </w:t>
      </w:r>
      <w:r w:rsidR="00C75C8C">
        <w:t xml:space="preserve">yang </w:t>
      </w:r>
      <w:r w:rsidR="009C4D07">
        <w:t>tidak ada dalam motif Batik Gedhog tradisional</w:t>
      </w:r>
      <w:r w:rsidR="00C75C8C">
        <w:t xml:space="preserve"> seperti </w:t>
      </w:r>
      <w:r w:rsidR="000550A7">
        <w:t>garis sejajar, belah ketupat, kurva sederhana, dan</w:t>
      </w:r>
      <w:r w:rsidR="000550A7" w:rsidRPr="001A087A">
        <w:t xml:space="preserve"> kurva</w:t>
      </w:r>
      <w:r w:rsidR="00EE153D">
        <w:t xml:space="preserve"> tertutup tidak sederhana. (3)</w:t>
      </w:r>
      <w:r w:rsidR="00C75C8C">
        <w:t xml:space="preserve"> </w:t>
      </w:r>
      <w:r w:rsidR="000550A7">
        <w:t xml:space="preserve">Konsep matematika </w:t>
      </w:r>
      <w:r w:rsidR="000550A7" w:rsidRPr="001A087A">
        <w:t xml:space="preserve">pada </w:t>
      </w:r>
      <w:r w:rsidR="000550A7">
        <w:t xml:space="preserve">perkembangan </w:t>
      </w:r>
      <w:r w:rsidR="000550A7" w:rsidRPr="001A087A">
        <w:t xml:space="preserve">motif Batik Gedhog dapat diterapkan dalam </w:t>
      </w:r>
      <w:r w:rsidR="000550A7">
        <w:t>pembelajaran SD sesuai Permendikbud Nomor</w:t>
      </w:r>
      <w:r w:rsidR="000550A7" w:rsidRPr="008379B2">
        <w:t xml:space="preserve"> 37 Tahun 2018</w:t>
      </w:r>
      <w:r w:rsidR="000550A7">
        <w:t xml:space="preserve"> pada kelas rendah yakni kelas I</w:t>
      </w:r>
      <w:r w:rsidR="000550A7" w:rsidRPr="001A087A">
        <w:t>,II, dan III, sedangkan di kelas tinggi dapat diterapkan pada kelas IV</w:t>
      </w:r>
      <w:r w:rsidR="00927D08">
        <w:t xml:space="preserve">. </w:t>
      </w:r>
      <w:r w:rsidR="005D0585" w:rsidRPr="00274195">
        <w:t>Penelitian ini juga dapat menambah wawasan pembaca serta dapat dijadikan sebagai sumber belajar matematika</w:t>
      </w:r>
      <w:r w:rsidR="007B2ADD" w:rsidRPr="00274195">
        <w:t xml:space="preserve"> </w:t>
      </w:r>
      <w:r w:rsidR="005D0585" w:rsidRPr="00274195">
        <w:t>SD.</w:t>
      </w:r>
    </w:p>
    <w:p w14:paraId="28E19E63" w14:textId="50E10BA4" w:rsidR="00005DE1" w:rsidRPr="005D0585" w:rsidRDefault="005D0585" w:rsidP="005D0585">
      <w:pPr>
        <w:pStyle w:val="abstrak"/>
      </w:pPr>
      <w:r w:rsidRPr="00687FC9">
        <w:rPr>
          <w:b/>
        </w:rPr>
        <w:t>Kata Kunci:</w:t>
      </w:r>
      <w:r w:rsidRPr="0081030A">
        <w:t xml:space="preserve"> etnomatematika, konsep matematika, perkembangan motif batik Gedhog Tuban</w:t>
      </w:r>
    </w:p>
    <w:p w14:paraId="72860218" w14:textId="152672B9" w:rsidR="001565B6" w:rsidRDefault="001565B6" w:rsidP="0081030A">
      <w:pPr>
        <w:pStyle w:val="abstrak"/>
        <w:ind w:left="0"/>
        <w:rPr>
          <w:lang w:val="id-ID"/>
        </w:rPr>
      </w:pPr>
    </w:p>
    <w:p w14:paraId="34620F6B" w14:textId="6B5DB3BC" w:rsidR="00A567FD" w:rsidRPr="00A567FD" w:rsidRDefault="001565B6" w:rsidP="00A567FD">
      <w:pPr>
        <w:pStyle w:val="StyleAuthorBold"/>
        <w:rPr>
          <w:lang w:val="id-ID"/>
        </w:rPr>
      </w:pPr>
      <w:r>
        <w:rPr>
          <w:lang w:val="id-ID"/>
        </w:rPr>
        <w:t>Abstract</w:t>
      </w:r>
    </w:p>
    <w:p w14:paraId="15BBCE98" w14:textId="3E83CF9E" w:rsidR="00A567FD" w:rsidRDefault="00A567FD" w:rsidP="00A567FD">
      <w:pPr>
        <w:pStyle w:val="abstrak"/>
      </w:pPr>
      <w:r>
        <w:t>The development of Batik Gedhog Tuban motif can be attributed in cultural-based mathematics learning. In this study using qualitative research type with transformative research type. This research procedure refers to five dimensions of knowledge, among others Cultural-Self Knowing, Relational Knowing, Knowing Action, Critical Knowing, Visionary and Ethical Knowing. The subjects of this study were researchers, production owners and craftsmen of Batik Gedhog Margorejo Village, Kedungrejo Village, and Jarorejo Village, Kerek Subdistrict. The purpose of this study is: (1) Identifying the mathematical concepts of elementary school contained in traditional Gedhog Batik motifs (2) Identifying the mathematical concepts of elementary school contained in the development of modern Gedhog Batik motifs. (3) Analyz</w:t>
      </w:r>
      <w:r w:rsidR="00BD6B8D">
        <w:t>ing the mathematical concept of elementary</w:t>
      </w:r>
      <w:r>
        <w:t xml:space="preserve"> school on the development of Batik Gedhog Tuban motif in accordance with Permendikbud No. 37 of 2018. </w:t>
      </w:r>
      <w:r w:rsidRPr="00A567FD">
        <w:t>The results describe that: (1) The mathematical concept of elementary school contained in traditional Batik Gedhog motifs namely points, parallel lines, curved lines, triangles, rectangles, circles, rhombuses, mirroring concepts, simple closed curves, folding symmetry and swivel symmetry on flat builds. (2) The mathematical concept of SD contained in modern Batik Gedhog motifs namely triangles, rectangles, folding symmetry and swivel symmetry on flat triangular and rectangular builds, right angles, unassuming closed curves, dots, curved lines, circles, and simple closed curves. Some elementary school mathematical concepts that are not present in traditional Batik Gedhog motifs such as parallel lines, rhombuses, simple curves, and closed curves are not simple.</w:t>
      </w:r>
      <w:r>
        <w:t xml:space="preserve"> </w:t>
      </w:r>
      <w:r w:rsidRPr="00A567FD">
        <w:t>(3) The mathematical concept on the development of Batik Gedhog motif can be applied in elementary school learning in accordance with Permendikbud No. 37 of 2018 in the low class namely grade I, II, and III, while in high class can be applied to grade IV. This research can also add insight to the reader and can be used as a source of elementary mathematics learning.</w:t>
      </w:r>
    </w:p>
    <w:p w14:paraId="097F7604" w14:textId="0BC4BE0E" w:rsidR="00A6488A" w:rsidRDefault="005D0585" w:rsidP="00927D08">
      <w:pPr>
        <w:pStyle w:val="abstrak"/>
      </w:pPr>
      <w:r w:rsidRPr="00C75C8C">
        <w:rPr>
          <w:b/>
        </w:rPr>
        <w:t>Keywords:</w:t>
      </w:r>
      <w:r w:rsidRPr="00C75C8C">
        <w:t xml:space="preserve"> ethnomatematics, mathematical concepts, development of batik motifs Gedhog Tuban</w:t>
      </w:r>
    </w:p>
    <w:p w14:paraId="14CACEFD" w14:textId="16F59914" w:rsidR="00A6488A" w:rsidRDefault="00A6488A" w:rsidP="004D129B">
      <w:pPr>
        <w:pStyle w:val="abstrak"/>
      </w:pPr>
    </w:p>
    <w:p w14:paraId="3FD30042" w14:textId="45917E66" w:rsidR="00927D08" w:rsidRDefault="00927D08" w:rsidP="005D0585">
      <w:pPr>
        <w:spacing w:line="259" w:lineRule="auto"/>
        <w:jc w:val="left"/>
        <w:rPr>
          <w:rFonts w:cs="Times New Roman"/>
          <w:szCs w:val="20"/>
        </w:rPr>
      </w:pPr>
    </w:p>
    <w:p w14:paraId="79AADDA7" w14:textId="77777777" w:rsidR="00A567FD" w:rsidRPr="00C1302A" w:rsidRDefault="00A567FD" w:rsidP="005D0585">
      <w:pPr>
        <w:spacing w:line="259" w:lineRule="auto"/>
        <w:jc w:val="left"/>
        <w:rPr>
          <w:rFonts w:cs="Times New Roman"/>
          <w:szCs w:val="20"/>
        </w:rPr>
        <w:sectPr w:rsidR="00A567FD" w:rsidRPr="00C1302A" w:rsidSect="00CF19D1">
          <w:headerReference w:type="even" r:id="rId9"/>
          <w:headerReference w:type="default" r:id="rId10"/>
          <w:footerReference w:type="even" r:id="rId11"/>
          <w:footerReference w:type="default" r:id="rId12"/>
          <w:headerReference w:type="first" r:id="rId13"/>
          <w:footerReference w:type="first" r:id="rId14"/>
          <w:type w:val="continuous"/>
          <w:pgSz w:w="11909" w:h="16834" w:code="9"/>
          <w:pgMar w:top="1418" w:right="1134" w:bottom="1418" w:left="1134" w:header="720" w:footer="720" w:gutter="0"/>
          <w:pgNumType w:start="2155"/>
          <w:cols w:space="720"/>
          <w:titlePg/>
          <w:docGrid w:linePitch="360"/>
        </w:sectPr>
      </w:pPr>
    </w:p>
    <w:p w14:paraId="2FF62570" w14:textId="77777777" w:rsidR="001565B6" w:rsidRPr="00C1302A" w:rsidRDefault="00C1302A" w:rsidP="0027592E">
      <w:pPr>
        <w:pStyle w:val="pendahuluan"/>
      </w:pPr>
      <w:r>
        <w:lastRenderedPageBreak/>
        <w:t>P</w:t>
      </w:r>
      <w:r w:rsidR="001565B6" w:rsidRPr="00C1302A">
        <w:t xml:space="preserve">ENDAHULUAN </w:t>
      </w:r>
    </w:p>
    <w:p w14:paraId="1106F64F" w14:textId="27BF489C" w:rsidR="00A6488A" w:rsidRDefault="00C11762" w:rsidP="00BD6B8D">
      <w:pPr>
        <w:pStyle w:val="batangtubuh"/>
      </w:pPr>
      <w:r>
        <w:t>Sa</w:t>
      </w:r>
      <w:r w:rsidRPr="001171E8">
        <w:t xml:space="preserve">lah satu mata pelajaran yang ada pada </w:t>
      </w:r>
      <w:r>
        <w:t xml:space="preserve">pendidikan sekolah dasar </w:t>
      </w:r>
      <w:r w:rsidR="009F2812">
        <w:t xml:space="preserve">yaitu Matematika. </w:t>
      </w:r>
      <w:r w:rsidRPr="001171E8">
        <w:rPr>
          <w:color w:val="000000"/>
        </w:rPr>
        <w:t xml:space="preserve">Matematika menurut </w:t>
      </w:r>
      <w:r w:rsidR="001D6095">
        <w:rPr>
          <w:noProof/>
          <w:color w:val="000000"/>
        </w:rPr>
        <w:t>Sofi (</w:t>
      </w:r>
      <w:r w:rsidR="001D6095" w:rsidRPr="0089072F">
        <w:rPr>
          <w:noProof/>
          <w:color w:val="000000"/>
        </w:rPr>
        <w:t>2019)</w:t>
      </w:r>
      <w:r w:rsidR="008B0AF5">
        <w:rPr>
          <w:noProof/>
          <w:color w:val="000000"/>
        </w:rPr>
        <w:t xml:space="preserve"> </w:t>
      </w:r>
      <w:r w:rsidR="00745DFB">
        <w:rPr>
          <w:color w:val="000000"/>
        </w:rPr>
        <w:t xml:space="preserve">merupakan </w:t>
      </w:r>
      <w:r w:rsidRPr="001171E8">
        <w:rPr>
          <w:color w:val="000000"/>
        </w:rPr>
        <w:t xml:space="preserve">ilmu yang sangat penting dan bermanfaat dalam kehidupan, </w:t>
      </w:r>
      <w:r>
        <w:rPr>
          <w:color w:val="000000"/>
        </w:rPr>
        <w:t xml:space="preserve">dan </w:t>
      </w:r>
      <w:r>
        <w:t xml:space="preserve">memiliki peran sangat </w:t>
      </w:r>
      <w:r w:rsidR="00534FA0">
        <w:t xml:space="preserve"> </w:t>
      </w:r>
      <w:r>
        <w:t>penting. Hal ini selaras dengan pendapat Rudyanto (2019)</w:t>
      </w:r>
    </w:p>
    <w:p w14:paraId="2D934E09" w14:textId="77777777" w:rsidR="00A6488A" w:rsidRDefault="00A6488A" w:rsidP="007E109D">
      <w:pPr>
        <w:pStyle w:val="batangtubuh"/>
        <w:ind w:firstLine="0"/>
      </w:pPr>
      <w:r>
        <w:t>bahwa pembelajaran Matematika</w:t>
      </w:r>
      <w:r w:rsidRPr="001171E8">
        <w:t xml:space="preserve"> </w:t>
      </w:r>
      <w:r>
        <w:t xml:space="preserve">dapat memberikan pengalaman </w:t>
      </w:r>
      <w:r w:rsidRPr="001171E8">
        <w:t>belajar melalui beberapa kegiatan yang mengaitka</w:t>
      </w:r>
      <w:r>
        <w:t>n dengan kehidupan sehari-hari.</w:t>
      </w:r>
    </w:p>
    <w:p w14:paraId="5323E627" w14:textId="67F35965" w:rsidR="00C11762" w:rsidRDefault="00A6488A" w:rsidP="00BD6B8D">
      <w:pPr>
        <w:pStyle w:val="batangtubuh"/>
      </w:pPr>
      <w:r>
        <w:t>Namun pada kenyataannya p</w:t>
      </w:r>
      <w:r w:rsidRPr="008441D0">
        <w:t>embelajaran Matematika di beberapa sekolah dasar dirasa masih belum mengaitkan konsep Matematik</w:t>
      </w:r>
      <w:r>
        <w:t>a dengan kehidupan sehari-hari</w:t>
      </w:r>
      <w:r w:rsidRPr="008441D0">
        <w:t xml:space="preserve"> </w:t>
      </w:r>
      <w:sdt>
        <w:sdtPr>
          <w:id w:val="988212667"/>
          <w:citation/>
        </w:sdtPr>
        <w:sdtEndPr/>
        <w:sdtContent>
          <w:r w:rsidRPr="008441D0">
            <w:fldChar w:fldCharType="begin"/>
          </w:r>
          <w:r w:rsidRPr="008441D0">
            <w:instrText xml:space="preserve"> CITATION Rat11 \l 2057 </w:instrText>
          </w:r>
          <w:r w:rsidRPr="008441D0">
            <w:fldChar w:fldCharType="separate"/>
          </w:r>
          <w:r w:rsidR="00D115C8">
            <w:rPr>
              <w:noProof/>
            </w:rPr>
            <w:t>(Putri R. I., 2011)</w:t>
          </w:r>
          <w:r w:rsidRPr="008441D0">
            <w:fldChar w:fldCharType="end"/>
          </w:r>
        </w:sdtContent>
      </w:sdt>
      <w:r w:rsidR="00C11762" w:rsidRPr="008441D0">
        <w:t>. Hal ini sependapat dengan Sa’dijah (2017)</w:t>
      </w:r>
      <w:r w:rsidR="00C11762" w:rsidRPr="008441D0">
        <w:rPr>
          <w:noProof/>
        </w:rPr>
        <w:t xml:space="preserve"> </w:t>
      </w:r>
      <w:r w:rsidR="00C11762" w:rsidRPr="008441D0">
        <w:t>bahwa pembelajaran Matematika di beberapa sekolah dasar masih cenderung menggunakan metode menghafal daripada membangun sebuah konsep.</w:t>
      </w:r>
      <w:r w:rsidR="00C11762">
        <w:t xml:space="preserve"> </w:t>
      </w:r>
      <w:r w:rsidR="00C11762" w:rsidRPr="00D710DC">
        <w:t>Dengan peristiwa tersebut, pembelajaran Matematika di sekolah dasar perlu adanya pembaharuan. Salah satu pembaharuan tersebut yakni dengan mengaitkan pembelajaran sehari-har</w:t>
      </w:r>
      <w:r w:rsidR="00C11762">
        <w:t>i dengan budaya di lingkungan peserta didik</w:t>
      </w:r>
      <w:r w:rsidR="00C11762" w:rsidRPr="00D710DC">
        <w:t xml:space="preserve"> </w:t>
      </w:r>
      <w:r w:rsidR="00C11762" w:rsidRPr="00D710DC">
        <w:rPr>
          <w:color w:val="000000"/>
        </w:rPr>
        <w:t>(Rudyanto, 2019).</w:t>
      </w:r>
      <w:r w:rsidR="00C11762" w:rsidRPr="00D710DC">
        <w:t xml:space="preserve"> </w:t>
      </w:r>
    </w:p>
    <w:p w14:paraId="23413B83" w14:textId="0D60C3A3" w:rsidR="00C11762" w:rsidRPr="00136276" w:rsidRDefault="00C11762" w:rsidP="00BD6B8D">
      <w:pPr>
        <w:pStyle w:val="batangtubuh"/>
      </w:pPr>
      <w:r w:rsidRPr="00D710DC">
        <w:rPr>
          <w:rFonts w:eastAsia="Times New Roman"/>
          <w:lang w:val="id-ID" w:eastAsia="id-ID"/>
        </w:rPr>
        <w:t>Matematika  dan bud</w:t>
      </w:r>
      <w:r>
        <w:rPr>
          <w:rFonts w:eastAsia="Times New Roman"/>
          <w:lang w:val="id-ID" w:eastAsia="id-ID"/>
        </w:rPr>
        <w:t>aya merupakan dua  hal</w:t>
      </w:r>
      <w:r w:rsidRPr="00D710DC">
        <w:rPr>
          <w:rFonts w:eastAsia="Times New Roman"/>
          <w:lang w:val="id-ID" w:eastAsia="id-ID"/>
        </w:rPr>
        <w:t xml:space="preserve"> yang </w:t>
      </w:r>
      <w:r>
        <w:rPr>
          <w:rFonts w:eastAsia="Times New Roman"/>
          <w:lang w:eastAsia="id-ID"/>
        </w:rPr>
        <w:t>tidak dapat dipisahkan dan</w:t>
      </w:r>
      <w:r>
        <w:rPr>
          <w:rFonts w:eastAsia="Times New Roman"/>
          <w:lang w:val="id-ID" w:eastAsia="id-ID"/>
        </w:rPr>
        <w:t xml:space="preserve"> </w:t>
      </w:r>
      <w:r w:rsidRPr="00D710DC">
        <w:rPr>
          <w:rFonts w:eastAsia="Times New Roman"/>
          <w:lang w:val="id-ID" w:eastAsia="id-ID"/>
        </w:rPr>
        <w:t xml:space="preserve">berkaitan erat. Hubungan keduanya menyatu menjadi </w:t>
      </w:r>
      <w:r>
        <w:rPr>
          <w:rFonts w:eastAsia="Times New Roman"/>
          <w:lang w:eastAsia="id-ID"/>
        </w:rPr>
        <w:t>e</w:t>
      </w:r>
      <w:r w:rsidRPr="00D710DC">
        <w:rPr>
          <w:rFonts w:eastAsia="Times New Roman"/>
          <w:lang w:val="id-ID" w:eastAsia="id-ID"/>
        </w:rPr>
        <w:t>tno</w:t>
      </w:r>
      <w:r w:rsidRPr="00D710DC">
        <w:rPr>
          <w:rFonts w:eastAsia="Times New Roman"/>
          <w:lang w:eastAsia="id-ID"/>
        </w:rPr>
        <w:t>mate</w:t>
      </w:r>
      <w:r w:rsidRPr="00D710DC">
        <w:rPr>
          <w:rFonts w:eastAsia="Times New Roman"/>
          <w:lang w:val="id-ID" w:eastAsia="id-ID"/>
        </w:rPr>
        <w:t xml:space="preserve">matika </w:t>
      </w:r>
      <w:sdt>
        <w:sdtPr>
          <w:rPr>
            <w:lang w:eastAsia="id-ID"/>
          </w:rPr>
          <w:id w:val="1340744250"/>
          <w:citation/>
        </w:sdtPr>
        <w:sdtEndPr/>
        <w:sdtContent>
          <w:r w:rsidRPr="00D710DC">
            <w:rPr>
              <w:rFonts w:eastAsia="Times New Roman"/>
              <w:lang w:eastAsia="id-ID"/>
            </w:rPr>
            <w:fldChar w:fldCharType="begin"/>
          </w:r>
          <w:r>
            <w:rPr>
              <w:rFonts w:eastAsia="Times New Roman"/>
              <w:lang w:val="id-ID" w:eastAsia="id-ID"/>
            </w:rPr>
            <w:instrText xml:space="preserve">CITATION Alb151 \l 2057 </w:instrText>
          </w:r>
          <w:r w:rsidRPr="00D710DC">
            <w:rPr>
              <w:rFonts w:eastAsia="Times New Roman"/>
              <w:lang w:eastAsia="id-ID"/>
            </w:rPr>
            <w:fldChar w:fldCharType="separate"/>
          </w:r>
          <w:r w:rsidR="00D115C8" w:rsidRPr="00D115C8">
            <w:rPr>
              <w:rFonts w:eastAsia="Times New Roman"/>
              <w:noProof/>
              <w:lang w:val="id-ID" w:eastAsia="id-ID"/>
            </w:rPr>
            <w:t>(Albanese, 2015)</w:t>
          </w:r>
          <w:r w:rsidRPr="00D710DC">
            <w:rPr>
              <w:rFonts w:eastAsia="Times New Roman"/>
              <w:lang w:eastAsia="id-ID"/>
            </w:rPr>
            <w:fldChar w:fldCharType="end"/>
          </w:r>
        </w:sdtContent>
      </w:sdt>
      <w:r w:rsidRPr="00D710DC">
        <w:rPr>
          <w:rFonts w:eastAsia="Times New Roman"/>
          <w:lang w:val="id-ID" w:eastAsia="id-ID"/>
        </w:rPr>
        <w:t xml:space="preserve">. </w:t>
      </w:r>
      <w:r w:rsidRPr="00D710DC">
        <w:rPr>
          <w:rFonts w:eastAsia="Times New Roman"/>
          <w:lang w:eastAsia="id-ID"/>
        </w:rPr>
        <w:t>Et</w:t>
      </w:r>
      <w:r w:rsidRPr="00D710DC">
        <w:rPr>
          <w:rFonts w:eastAsia="Times New Roman"/>
          <w:lang w:val="id-ID" w:eastAsia="id-ID"/>
        </w:rPr>
        <w:t>noma</w:t>
      </w:r>
      <w:r w:rsidRPr="00D710DC">
        <w:rPr>
          <w:rFonts w:eastAsia="Times New Roman"/>
          <w:lang w:eastAsia="id-ID"/>
        </w:rPr>
        <w:t>tema</w:t>
      </w:r>
      <w:r>
        <w:rPr>
          <w:rFonts w:eastAsia="Times New Roman"/>
          <w:lang w:val="id-ID" w:eastAsia="id-ID"/>
        </w:rPr>
        <w:t xml:space="preserve">tika </w:t>
      </w:r>
      <w:r w:rsidRPr="00D710DC">
        <w:rPr>
          <w:rFonts w:eastAsia="Times New Roman"/>
          <w:lang w:val="id-ID" w:eastAsia="id-ID"/>
        </w:rPr>
        <w:t xml:space="preserve">bertujuan untuk memahami hubungan yang ada antara </w:t>
      </w:r>
      <w:r w:rsidRPr="00D710DC">
        <w:rPr>
          <w:rFonts w:eastAsia="Times New Roman"/>
          <w:lang w:eastAsia="id-ID"/>
        </w:rPr>
        <w:t>M</w:t>
      </w:r>
      <w:r w:rsidRPr="00D710DC">
        <w:rPr>
          <w:rFonts w:eastAsia="Times New Roman"/>
          <w:lang w:val="id-ID" w:eastAsia="id-ID"/>
        </w:rPr>
        <w:t>atematika dan budaya, sehingga pese</w:t>
      </w:r>
      <w:r w:rsidR="00740BA9">
        <w:rPr>
          <w:rFonts w:eastAsia="Times New Roman"/>
          <w:lang w:eastAsia="id-ID"/>
        </w:rPr>
        <w:t>r</w:t>
      </w:r>
      <w:r w:rsidRPr="00D710DC">
        <w:rPr>
          <w:rFonts w:eastAsia="Times New Roman"/>
          <w:lang w:val="id-ID" w:eastAsia="id-ID"/>
        </w:rPr>
        <w:t>ta didik dan masyarakat dapat lebih mudah memahami pembelajaran yang diberikan</w:t>
      </w:r>
      <w:r w:rsidRPr="00D710DC">
        <w:rPr>
          <w:rFonts w:eastAsia="Times New Roman"/>
          <w:lang w:eastAsia="id-ID"/>
        </w:rPr>
        <w:t xml:space="preserve"> </w:t>
      </w:r>
      <w:sdt>
        <w:sdtPr>
          <w:rPr>
            <w:lang w:eastAsia="id-ID"/>
          </w:rPr>
          <w:id w:val="2719340"/>
          <w:citation/>
        </w:sdtPr>
        <w:sdtEndPr/>
        <w:sdtContent>
          <w:r w:rsidRPr="00D710DC">
            <w:rPr>
              <w:rFonts w:eastAsia="Times New Roman"/>
              <w:lang w:eastAsia="id-ID"/>
            </w:rPr>
            <w:fldChar w:fldCharType="begin"/>
          </w:r>
          <w:r w:rsidRPr="00D710DC">
            <w:rPr>
              <w:rFonts w:eastAsia="Times New Roman"/>
              <w:lang w:eastAsia="id-ID"/>
            </w:rPr>
            <w:instrText xml:space="preserve"> CITATION Abd17 \l 2057 </w:instrText>
          </w:r>
          <w:r w:rsidRPr="00D710DC">
            <w:rPr>
              <w:rFonts w:eastAsia="Times New Roman"/>
              <w:lang w:eastAsia="id-ID"/>
            </w:rPr>
            <w:fldChar w:fldCharType="separate"/>
          </w:r>
          <w:r w:rsidR="00D115C8" w:rsidRPr="00D115C8">
            <w:rPr>
              <w:rFonts w:eastAsia="Times New Roman"/>
              <w:noProof/>
              <w:lang w:eastAsia="id-ID"/>
            </w:rPr>
            <w:t>(Abdullah, 2017)</w:t>
          </w:r>
          <w:r w:rsidRPr="00D710DC">
            <w:rPr>
              <w:rFonts w:eastAsia="Times New Roman"/>
              <w:lang w:eastAsia="id-ID"/>
            </w:rPr>
            <w:fldChar w:fldCharType="end"/>
          </w:r>
        </w:sdtContent>
      </w:sdt>
      <w:r w:rsidRPr="00D710DC">
        <w:rPr>
          <w:rFonts w:eastAsia="Times New Roman"/>
          <w:lang w:val="id-ID" w:eastAsia="id-ID"/>
        </w:rPr>
        <w:t>.</w:t>
      </w:r>
      <w:r w:rsidRPr="00D710DC">
        <w:rPr>
          <w:lang w:val="id-ID"/>
        </w:rPr>
        <w:t xml:space="preserve"> </w:t>
      </w:r>
      <w:r w:rsidRPr="00D710DC">
        <w:rPr>
          <w:color w:val="000000" w:themeColor="text1"/>
          <w:lang w:val="id-ID"/>
        </w:rPr>
        <w:t>Berdasarkan pernyataan di</w:t>
      </w:r>
      <w:r w:rsidRPr="00D710DC">
        <w:rPr>
          <w:color w:val="000000" w:themeColor="text1"/>
        </w:rPr>
        <w:t xml:space="preserve"> </w:t>
      </w:r>
      <w:r w:rsidRPr="00D710DC">
        <w:rPr>
          <w:color w:val="000000" w:themeColor="text1"/>
          <w:lang w:val="id-ID"/>
        </w:rPr>
        <w:t>atas peneliti m</w:t>
      </w:r>
      <w:r w:rsidRPr="00D710DC">
        <w:rPr>
          <w:color w:val="000000" w:themeColor="text1"/>
        </w:rPr>
        <w:t>e</w:t>
      </w:r>
      <w:r w:rsidRPr="00D710DC">
        <w:rPr>
          <w:color w:val="000000" w:themeColor="text1"/>
          <w:lang w:val="id-ID"/>
        </w:rPr>
        <w:t xml:space="preserve">ngilustrasikan </w:t>
      </w:r>
      <w:r w:rsidRPr="00D710DC">
        <w:rPr>
          <w:color w:val="000000" w:themeColor="text1"/>
        </w:rPr>
        <w:t>etnomatematika</w:t>
      </w:r>
      <w:r w:rsidRPr="00D710DC">
        <w:rPr>
          <w:color w:val="000000" w:themeColor="text1"/>
          <w:lang w:val="id-ID"/>
        </w:rPr>
        <w:t xml:space="preserve"> dalam puisi berikut</w:t>
      </w:r>
      <w:r w:rsidRPr="00D710DC">
        <w:rPr>
          <w:color w:val="000000" w:themeColor="text1"/>
        </w:rPr>
        <w:t xml:space="preserve"> </w:t>
      </w:r>
      <w:r w:rsidRPr="00D710DC">
        <w:rPr>
          <w:color w:val="000000" w:themeColor="text1"/>
          <w:lang w:val="id-ID"/>
        </w:rPr>
        <w:t>:</w:t>
      </w:r>
    </w:p>
    <w:p w14:paraId="1894E629" w14:textId="77777777" w:rsidR="00C11762" w:rsidRPr="00A53C90" w:rsidRDefault="00C11762" w:rsidP="00BD6B8D">
      <w:pPr>
        <w:pStyle w:val="batangtubuh"/>
        <w:jc w:val="center"/>
        <w:rPr>
          <w:b/>
          <w:i/>
        </w:rPr>
      </w:pPr>
      <w:r w:rsidRPr="00A53C90">
        <w:rPr>
          <w:b/>
          <w:i/>
        </w:rPr>
        <w:t>Etnomatematika</w:t>
      </w:r>
    </w:p>
    <w:p w14:paraId="234E7702" w14:textId="77777777" w:rsidR="00C11762" w:rsidRPr="00BD6B8D" w:rsidRDefault="00C11762" w:rsidP="00BD6B8D">
      <w:pPr>
        <w:pStyle w:val="batangtubuh"/>
        <w:jc w:val="center"/>
        <w:rPr>
          <w:i/>
        </w:rPr>
      </w:pPr>
      <w:r w:rsidRPr="00BD6B8D">
        <w:rPr>
          <w:i/>
        </w:rPr>
        <w:t>Sukmamu memancarkan keindahan</w:t>
      </w:r>
    </w:p>
    <w:p w14:paraId="14383F7A" w14:textId="77777777" w:rsidR="00C11762" w:rsidRPr="00BD6B8D" w:rsidRDefault="00C11762" w:rsidP="00BD6B8D">
      <w:pPr>
        <w:pStyle w:val="batangtubuh"/>
        <w:jc w:val="center"/>
        <w:rPr>
          <w:i/>
        </w:rPr>
      </w:pPr>
      <w:r w:rsidRPr="00BD6B8D">
        <w:rPr>
          <w:i/>
        </w:rPr>
        <w:t>Keindahan yang menyimpan berjuta makna</w:t>
      </w:r>
    </w:p>
    <w:p w14:paraId="4CE7E431" w14:textId="77777777" w:rsidR="00C11762" w:rsidRPr="00BD6B8D" w:rsidRDefault="00C11762" w:rsidP="00BD6B8D">
      <w:pPr>
        <w:pStyle w:val="batangtubuh"/>
        <w:jc w:val="center"/>
        <w:rPr>
          <w:i/>
        </w:rPr>
      </w:pPr>
      <w:r w:rsidRPr="00BD6B8D">
        <w:rPr>
          <w:i/>
        </w:rPr>
        <w:t>Namamu  memancarkan banyak cahaya</w:t>
      </w:r>
    </w:p>
    <w:p w14:paraId="772A0077" w14:textId="77777777" w:rsidR="00C11762" w:rsidRPr="00BD6B8D" w:rsidRDefault="00C11762" w:rsidP="00BD6B8D">
      <w:pPr>
        <w:pStyle w:val="batangtubuh"/>
        <w:jc w:val="center"/>
        <w:rPr>
          <w:i/>
        </w:rPr>
      </w:pPr>
      <w:r w:rsidRPr="00BD6B8D">
        <w:rPr>
          <w:i/>
        </w:rPr>
        <w:t>Cahaya yang tak pernah lekang</w:t>
      </w:r>
    </w:p>
    <w:p w14:paraId="2160DF2D" w14:textId="77777777" w:rsidR="00C11762" w:rsidRPr="00BD6B8D" w:rsidRDefault="00C11762" w:rsidP="00BD6B8D">
      <w:pPr>
        <w:pStyle w:val="batangtubuh"/>
        <w:jc w:val="center"/>
        <w:rPr>
          <w:i/>
        </w:rPr>
      </w:pPr>
      <w:r w:rsidRPr="00BD6B8D">
        <w:rPr>
          <w:i/>
        </w:rPr>
        <w:t>Terhadap peradaban dan perubahan alam</w:t>
      </w:r>
    </w:p>
    <w:p w14:paraId="1C5E8443" w14:textId="3F46FDDA" w:rsidR="00C11762" w:rsidRPr="00BD6B8D" w:rsidRDefault="008B0AF5" w:rsidP="00BD6B8D">
      <w:pPr>
        <w:pStyle w:val="batangtubuh"/>
        <w:jc w:val="center"/>
        <w:rPr>
          <w:i/>
        </w:rPr>
      </w:pPr>
      <w:r w:rsidRPr="00BD6B8D">
        <w:rPr>
          <w:i/>
        </w:rPr>
        <w:t>Mengenalmu lebih dalam mem</w:t>
      </w:r>
      <w:r w:rsidR="00993A54" w:rsidRPr="00BD6B8D">
        <w:rPr>
          <w:i/>
        </w:rPr>
        <w:t>buka rona</w:t>
      </w:r>
    </w:p>
    <w:p w14:paraId="7104B9AE" w14:textId="77777777" w:rsidR="00C11762" w:rsidRPr="00BD6B8D" w:rsidRDefault="00C11762" w:rsidP="00BD6B8D">
      <w:pPr>
        <w:pStyle w:val="batangtubuh"/>
        <w:jc w:val="center"/>
        <w:rPr>
          <w:i/>
        </w:rPr>
      </w:pPr>
      <w:r w:rsidRPr="00BD6B8D">
        <w:rPr>
          <w:i/>
        </w:rPr>
        <w:t>Oh…</w:t>
      </w:r>
      <w:r w:rsidR="0058564A" w:rsidRPr="00BD6B8D">
        <w:rPr>
          <w:i/>
        </w:rPr>
        <w:t xml:space="preserve"> </w:t>
      </w:r>
      <w:r w:rsidRPr="00BD6B8D">
        <w:rPr>
          <w:i/>
        </w:rPr>
        <w:t>Etnomatematika</w:t>
      </w:r>
    </w:p>
    <w:p w14:paraId="5D544304" w14:textId="77777777" w:rsidR="00C11762" w:rsidRPr="00BD6B8D" w:rsidRDefault="00C11762" w:rsidP="00BD6B8D">
      <w:pPr>
        <w:pStyle w:val="batangtubuh"/>
        <w:jc w:val="center"/>
        <w:rPr>
          <w:i/>
        </w:rPr>
      </w:pPr>
      <w:r w:rsidRPr="00BD6B8D">
        <w:rPr>
          <w:i/>
        </w:rPr>
        <w:t>Kau tak hanya mengenalkan angka</w:t>
      </w:r>
    </w:p>
    <w:p w14:paraId="049BE592" w14:textId="77777777" w:rsidR="00C11762" w:rsidRPr="00BD6B8D" w:rsidRDefault="00C11762" w:rsidP="00BD6B8D">
      <w:pPr>
        <w:pStyle w:val="batangtubuh"/>
        <w:jc w:val="center"/>
        <w:rPr>
          <w:i/>
        </w:rPr>
      </w:pPr>
      <w:r w:rsidRPr="00BD6B8D">
        <w:rPr>
          <w:i/>
        </w:rPr>
        <w:t>Dan tidak sekedar untuk dihafal</w:t>
      </w:r>
    </w:p>
    <w:p w14:paraId="6BC2C1D7" w14:textId="77777777" w:rsidR="00C11762" w:rsidRPr="00BD6B8D" w:rsidRDefault="00C11762" w:rsidP="00BD6B8D">
      <w:pPr>
        <w:pStyle w:val="batangtubuh"/>
        <w:jc w:val="center"/>
        <w:rPr>
          <w:i/>
        </w:rPr>
      </w:pPr>
      <w:r w:rsidRPr="00BD6B8D">
        <w:rPr>
          <w:i/>
        </w:rPr>
        <w:t>Kini kehadiranmu telah dinantikan</w:t>
      </w:r>
    </w:p>
    <w:p w14:paraId="299350F7" w14:textId="77777777" w:rsidR="00C11762" w:rsidRPr="00BD6B8D" w:rsidRDefault="00C11762" w:rsidP="00BD6B8D">
      <w:pPr>
        <w:pStyle w:val="batangtubuh"/>
        <w:jc w:val="center"/>
        <w:rPr>
          <w:i/>
        </w:rPr>
      </w:pPr>
      <w:r w:rsidRPr="00BD6B8D">
        <w:rPr>
          <w:i/>
        </w:rPr>
        <w:t>Kehadiranmu mampu merubah cakrawala dunia</w:t>
      </w:r>
    </w:p>
    <w:p w14:paraId="1395D0F3" w14:textId="77777777" w:rsidR="00C11762" w:rsidRPr="00BD6B8D" w:rsidRDefault="00C11762" w:rsidP="00BD6B8D">
      <w:pPr>
        <w:pStyle w:val="batangtubuh"/>
        <w:jc w:val="center"/>
        <w:rPr>
          <w:i/>
        </w:rPr>
      </w:pPr>
      <w:r w:rsidRPr="00BD6B8D">
        <w:rPr>
          <w:i/>
        </w:rPr>
        <w:t>Kau akan terus bersinar selamanya</w:t>
      </w:r>
    </w:p>
    <w:p w14:paraId="757DBD1C" w14:textId="26485957" w:rsidR="00C11762" w:rsidRPr="00BD6B8D" w:rsidRDefault="00C11762" w:rsidP="00BD6B8D">
      <w:pPr>
        <w:pStyle w:val="batangtubuh"/>
        <w:jc w:val="center"/>
        <w:rPr>
          <w:i/>
        </w:rPr>
      </w:pPr>
      <w:r w:rsidRPr="00BD6B8D">
        <w:rPr>
          <w:i/>
        </w:rPr>
        <w:t xml:space="preserve">Tuk lukiskan </w:t>
      </w:r>
      <w:r w:rsidR="008B0AF5" w:rsidRPr="00BD6B8D">
        <w:rPr>
          <w:i/>
        </w:rPr>
        <w:t>pembaharuan</w:t>
      </w:r>
    </w:p>
    <w:p w14:paraId="73CCDC45" w14:textId="20E191E7" w:rsidR="00C11762" w:rsidRDefault="00C11762" w:rsidP="00BD6B8D">
      <w:pPr>
        <w:pStyle w:val="batangtubuh"/>
      </w:pPr>
      <w:r w:rsidRPr="00D710DC">
        <w:rPr>
          <w:color w:val="000000" w:themeColor="text1"/>
          <w:lang w:val="id-ID"/>
        </w:rPr>
        <w:t>Berdasarkan puisi di</w:t>
      </w:r>
      <w:r w:rsidRPr="00D710DC">
        <w:rPr>
          <w:color w:val="000000" w:themeColor="text1"/>
        </w:rPr>
        <w:t xml:space="preserve"> </w:t>
      </w:r>
      <w:r w:rsidRPr="00D710DC">
        <w:rPr>
          <w:color w:val="000000" w:themeColor="text1"/>
          <w:lang w:val="id-ID"/>
        </w:rPr>
        <w:t xml:space="preserve">atas peneliti mengartikan </w:t>
      </w:r>
      <w:r w:rsidRPr="00D710DC">
        <w:rPr>
          <w:color w:val="000000" w:themeColor="text1"/>
        </w:rPr>
        <w:t>e</w:t>
      </w:r>
      <w:r w:rsidRPr="00D710DC">
        <w:rPr>
          <w:color w:val="000000" w:themeColor="text1"/>
          <w:lang w:val="id-ID"/>
        </w:rPr>
        <w:t xml:space="preserve">tnomatematika </w:t>
      </w:r>
      <w:r>
        <w:rPr>
          <w:color w:val="000000" w:themeColor="text1"/>
        </w:rPr>
        <w:t>sebagai</w:t>
      </w:r>
      <w:r w:rsidRPr="00D710DC">
        <w:rPr>
          <w:color w:val="000000" w:themeColor="text1"/>
          <w:lang w:val="id-ID"/>
        </w:rPr>
        <w:t xml:space="preserve"> ilmu </w:t>
      </w:r>
      <w:r w:rsidRPr="00D710DC">
        <w:rPr>
          <w:color w:val="000000" w:themeColor="text1"/>
        </w:rPr>
        <w:t>yang dapat digunakan untuk</w:t>
      </w:r>
      <w:r w:rsidRPr="00D710DC">
        <w:rPr>
          <w:color w:val="000000" w:themeColor="text1"/>
          <w:lang w:val="id-ID"/>
        </w:rPr>
        <w:t xml:space="preserve"> memudahkan </w:t>
      </w:r>
      <w:r w:rsidRPr="00D710DC">
        <w:rPr>
          <w:color w:val="000000" w:themeColor="text1"/>
        </w:rPr>
        <w:t xml:space="preserve">peserta didik </w:t>
      </w:r>
      <w:r w:rsidR="00745DFB">
        <w:rPr>
          <w:color w:val="000000" w:themeColor="text1"/>
          <w:lang w:val="id-ID"/>
        </w:rPr>
        <w:t>memahami materi m</w:t>
      </w:r>
      <w:r w:rsidRPr="00D710DC">
        <w:rPr>
          <w:color w:val="000000" w:themeColor="text1"/>
          <w:lang w:val="id-ID"/>
        </w:rPr>
        <w:t>atematika melalui kekayaan budaya yang ada di lingkungan sekitar</w:t>
      </w:r>
      <w:r w:rsidR="00B97435">
        <w:rPr>
          <w:color w:val="000000" w:themeColor="text1"/>
        </w:rPr>
        <w:t xml:space="preserve"> </w:t>
      </w:r>
      <w:sdt>
        <w:sdtPr>
          <w:rPr>
            <w:color w:val="000000" w:themeColor="text1"/>
          </w:rPr>
          <w:id w:val="165215095"/>
          <w:citation/>
        </w:sdtPr>
        <w:sdtEndPr/>
        <w:sdtContent>
          <w:r w:rsidR="00B97435">
            <w:rPr>
              <w:color w:val="000000" w:themeColor="text1"/>
            </w:rPr>
            <w:fldChar w:fldCharType="begin"/>
          </w:r>
          <w:r w:rsidR="00B97435">
            <w:rPr>
              <w:color w:val="000000" w:themeColor="text1"/>
            </w:rPr>
            <w:instrText xml:space="preserve"> CITATION Alb151 \l 2057 </w:instrText>
          </w:r>
          <w:r w:rsidR="00B97435">
            <w:rPr>
              <w:color w:val="000000" w:themeColor="text1"/>
            </w:rPr>
            <w:fldChar w:fldCharType="separate"/>
          </w:r>
          <w:r w:rsidR="00D115C8" w:rsidRPr="00D115C8">
            <w:rPr>
              <w:noProof/>
              <w:color w:val="000000" w:themeColor="text1"/>
            </w:rPr>
            <w:t>(Albanese, 2015)</w:t>
          </w:r>
          <w:r w:rsidR="00B97435">
            <w:rPr>
              <w:color w:val="000000" w:themeColor="text1"/>
            </w:rPr>
            <w:fldChar w:fldCharType="end"/>
          </w:r>
        </w:sdtContent>
      </w:sdt>
      <w:r w:rsidRPr="00D710DC">
        <w:rPr>
          <w:color w:val="000000" w:themeColor="text1"/>
        </w:rPr>
        <w:t>.</w:t>
      </w:r>
      <w:r>
        <w:rPr>
          <w:color w:val="000000" w:themeColor="text1"/>
          <w:lang w:val="id-ID"/>
        </w:rPr>
        <w:t xml:space="preserve"> </w:t>
      </w:r>
      <w:r w:rsidRPr="00D710DC">
        <w:rPr>
          <w:color w:val="000000" w:themeColor="text1"/>
        </w:rPr>
        <w:t>S</w:t>
      </w:r>
      <w:r>
        <w:rPr>
          <w:color w:val="000000" w:themeColor="text1"/>
          <w:lang w:val="id-ID"/>
        </w:rPr>
        <w:t xml:space="preserve">ehingga </w:t>
      </w:r>
      <w:r>
        <w:rPr>
          <w:color w:val="000000" w:themeColor="text1"/>
        </w:rPr>
        <w:t xml:space="preserve">dengan hal itu pembelajaran </w:t>
      </w:r>
      <w:r w:rsidR="00745DFB">
        <w:rPr>
          <w:color w:val="000000" w:themeColor="text1"/>
        </w:rPr>
        <w:t>m</w:t>
      </w:r>
      <w:r w:rsidRPr="00D710DC">
        <w:rPr>
          <w:color w:val="000000" w:themeColor="text1"/>
        </w:rPr>
        <w:t>atematik</w:t>
      </w:r>
      <w:r>
        <w:rPr>
          <w:color w:val="000000" w:themeColor="text1"/>
        </w:rPr>
        <w:t xml:space="preserve">a lebih menyenangkan dan </w:t>
      </w:r>
      <w:r w:rsidRPr="00D710DC">
        <w:rPr>
          <w:color w:val="000000" w:themeColor="text1"/>
        </w:rPr>
        <w:t>tidak</w:t>
      </w:r>
      <w:r>
        <w:rPr>
          <w:color w:val="000000" w:themeColor="text1"/>
          <w:lang w:val="id-ID"/>
        </w:rPr>
        <w:t xml:space="preserve"> membosankan. </w:t>
      </w:r>
      <w:r w:rsidR="00BA4817">
        <w:rPr>
          <w:color w:val="000000" w:themeColor="text1"/>
        </w:rPr>
        <w:t>Dengan menggunakan e</w:t>
      </w:r>
      <w:r w:rsidRPr="00D710DC">
        <w:rPr>
          <w:color w:val="000000" w:themeColor="text1"/>
        </w:rPr>
        <w:t>tnomatematika pembelajaran tidak hanya</w:t>
      </w:r>
      <w:r w:rsidRPr="00D710DC">
        <w:rPr>
          <w:color w:val="000000" w:themeColor="text1"/>
          <w:lang w:val="id-ID"/>
        </w:rPr>
        <w:t xml:space="preserve"> bertumpu pada angka </w:t>
      </w:r>
      <w:r w:rsidRPr="00D710DC">
        <w:rPr>
          <w:color w:val="000000" w:themeColor="text1"/>
        </w:rPr>
        <w:t xml:space="preserve">dan hafalan rumus, </w:t>
      </w:r>
      <w:r w:rsidRPr="00D710DC">
        <w:rPr>
          <w:color w:val="000000" w:themeColor="text1"/>
          <w:lang w:val="id-ID"/>
        </w:rPr>
        <w:t xml:space="preserve">namun </w:t>
      </w:r>
      <w:r>
        <w:rPr>
          <w:color w:val="000000" w:themeColor="text1"/>
        </w:rPr>
        <w:t xml:space="preserve">juga </w:t>
      </w:r>
      <w:r w:rsidRPr="00D710DC">
        <w:rPr>
          <w:color w:val="000000" w:themeColor="text1"/>
        </w:rPr>
        <w:t>dapat</w:t>
      </w:r>
      <w:r w:rsidRPr="00D710DC">
        <w:rPr>
          <w:color w:val="000000" w:themeColor="text1"/>
          <w:lang w:val="id-ID"/>
        </w:rPr>
        <w:t xml:space="preserve"> </w:t>
      </w:r>
      <w:r w:rsidRPr="00D710DC">
        <w:rPr>
          <w:color w:val="000000" w:themeColor="text1"/>
        </w:rPr>
        <w:t>meng</w:t>
      </w:r>
      <w:r w:rsidRPr="00D710DC">
        <w:rPr>
          <w:color w:val="000000" w:themeColor="text1"/>
          <w:lang w:val="id-ID"/>
        </w:rPr>
        <w:t>eksplorasi budaya</w:t>
      </w:r>
      <w:r w:rsidRPr="00D710DC">
        <w:rPr>
          <w:color w:val="000000" w:themeColor="text1"/>
        </w:rPr>
        <w:t xml:space="preserve"> di lingkungannya.</w:t>
      </w:r>
      <w:r w:rsidRPr="00D710DC">
        <w:rPr>
          <w:color w:val="000000" w:themeColor="text1"/>
          <w:lang w:val="id-ID"/>
        </w:rPr>
        <w:t xml:space="preserve"> </w:t>
      </w:r>
      <w:r w:rsidRPr="00D710DC">
        <w:t>Dengan demikian diharapkan dengan etnomatematika dapat menumbuhkan rasa cinta terhadap budaya yang dimiliki peserta didik</w:t>
      </w:r>
      <w:r>
        <w:t>.</w:t>
      </w:r>
    </w:p>
    <w:p w14:paraId="00A4D393" w14:textId="1262BF39" w:rsidR="001E3C44" w:rsidRDefault="00C11762" w:rsidP="00BD6B8D">
      <w:pPr>
        <w:pStyle w:val="batangtubuh"/>
      </w:pPr>
      <w:r>
        <w:t xml:space="preserve">Salah </w:t>
      </w:r>
      <w:r w:rsidRPr="00D710DC">
        <w:t>satu</w:t>
      </w:r>
      <w:r w:rsidRPr="00667BBA">
        <w:t xml:space="preserve"> budaya yang menjadi sorotan dunia serta memiliki  nilai seni yang sangat tinggi adalah batik. Selaku bentuk persepsi dunia,</w:t>
      </w:r>
      <w:r w:rsidRPr="00667BBA">
        <w:rPr>
          <w:i/>
        </w:rPr>
        <w:t xml:space="preserve"> </w:t>
      </w:r>
      <w:r w:rsidRPr="00667BBA">
        <w:t xml:space="preserve">UNESCO menobatkan batik menjadi aset budaya </w:t>
      </w:r>
      <w:r w:rsidR="00E17597">
        <w:t xml:space="preserve">Indonesia </w:t>
      </w:r>
      <w:r w:rsidRPr="00667BBA">
        <w:t xml:space="preserve">tak benda  </w:t>
      </w:r>
      <w:r w:rsidRPr="00667BBA">
        <w:rPr>
          <w:shd w:val="clear" w:color="auto" w:fill="FFFFFF"/>
        </w:rPr>
        <w:t>pada  tanggal  2  Oktober  2009</w:t>
      </w:r>
      <w:r w:rsidRPr="00667BBA">
        <w:t xml:space="preserve"> tepatnya di Perancis. Oleh sebab itu Indonesia juga meresmikan 2 Oktober menjadi hari Batik Nasional </w:t>
      </w:r>
      <w:sdt>
        <w:sdtPr>
          <w:id w:val="-271016630"/>
          <w:citation/>
        </w:sdtPr>
        <w:sdtEndPr/>
        <w:sdtContent>
          <w:r w:rsidRPr="00667BBA">
            <w:fldChar w:fldCharType="begin"/>
          </w:r>
          <w:r w:rsidRPr="00667BBA">
            <w:instrText xml:space="preserve"> CITATION Dju10 \l 2057 </w:instrText>
          </w:r>
          <w:r w:rsidRPr="00667BBA">
            <w:fldChar w:fldCharType="separate"/>
          </w:r>
          <w:r w:rsidR="00D115C8">
            <w:rPr>
              <w:noProof/>
            </w:rPr>
            <w:t>(Susantio, 2010)</w:t>
          </w:r>
          <w:r w:rsidRPr="00667BBA">
            <w:fldChar w:fldCharType="end"/>
          </w:r>
        </w:sdtContent>
      </w:sdt>
      <w:r w:rsidRPr="00667BBA">
        <w:t>.</w:t>
      </w:r>
      <w:r>
        <w:t xml:space="preserve"> </w:t>
      </w:r>
    </w:p>
    <w:p w14:paraId="152B4213" w14:textId="1CF47362" w:rsidR="00C11762" w:rsidRDefault="00C11762" w:rsidP="00BD6B8D">
      <w:pPr>
        <w:pStyle w:val="batangtubuh"/>
      </w:pPr>
      <w:r w:rsidRPr="00BD6B8D">
        <w:t>Pada saat peneliti duduk di bangku SD peneliti pernah belajar mengenai pembuatan batik. Saat itu sekolah peneliti menerapkan kurikulum KTSP 2006</w:t>
      </w:r>
      <w:r w:rsidR="00FC3626" w:rsidRPr="00BD6B8D">
        <w:t xml:space="preserve"> berdasarkan Permendiknas No 23 tahun </w:t>
      </w:r>
      <w:r w:rsidR="008B0AF5" w:rsidRPr="00BD6B8D">
        <w:t>2006</w:t>
      </w:r>
      <w:r w:rsidRPr="00BD6B8D">
        <w:t xml:space="preserve"> materi membuat rancangan motif batik tulis dan batik celup sederhana</w:t>
      </w:r>
      <w:r w:rsidR="002F1A21" w:rsidRPr="00BD6B8D">
        <w:t xml:space="preserve"> </w:t>
      </w:r>
      <w:sdt>
        <w:sdtPr>
          <w:id w:val="899255447"/>
          <w:citation/>
        </w:sdtPr>
        <w:sdtEndPr/>
        <w:sdtContent>
          <w:r w:rsidR="002F1A21" w:rsidRPr="00BD6B8D">
            <w:fldChar w:fldCharType="begin"/>
          </w:r>
          <w:r w:rsidR="002F1A21" w:rsidRPr="00BD6B8D">
            <w:instrText xml:space="preserve"> CITATION Bae16 \l 2057 </w:instrText>
          </w:r>
          <w:r w:rsidR="002F1A21" w:rsidRPr="00BD6B8D">
            <w:fldChar w:fldCharType="separate"/>
          </w:r>
          <w:r w:rsidR="00D115C8" w:rsidRPr="00BD6B8D">
            <w:t>(Baedhowi, 2016)</w:t>
          </w:r>
          <w:r w:rsidR="002F1A21" w:rsidRPr="00BD6B8D">
            <w:fldChar w:fldCharType="end"/>
          </w:r>
        </w:sdtContent>
      </w:sdt>
      <w:r w:rsidRPr="00BD6B8D">
        <w:t>. Saat ini batik juga termuat pada kurikulum 2013. Pada buku tematik</w:t>
      </w:r>
      <w:r w:rsidR="00735F1B" w:rsidRPr="00BD6B8D">
        <w:t xml:space="preserve"> Kemendikbud </w:t>
      </w:r>
      <w:r w:rsidRPr="00BD6B8D">
        <w:t xml:space="preserve"> Kurikulum 2013 </w:t>
      </w:r>
      <w:r w:rsidR="008B0AF5" w:rsidRPr="00BD6B8D">
        <w:t xml:space="preserve">revisi 2018 </w:t>
      </w:r>
      <w:r w:rsidRPr="00BD6B8D">
        <w:t xml:space="preserve">pada kelas 6 Tema 4 “Globalisasi” Subtema 1 “Globalisasi di Sekitarku” Pembelajaran </w:t>
      </w:r>
      <w:r w:rsidR="001345D9" w:rsidRPr="00BD6B8D">
        <w:t xml:space="preserve">2 </w:t>
      </w:r>
      <w:sdt>
        <w:sdtPr>
          <w:id w:val="1287623469"/>
          <w:citation/>
        </w:sdtPr>
        <w:sdtEndPr/>
        <w:sdtContent>
          <w:r w:rsidR="001D6095" w:rsidRPr="00BD6B8D">
            <w:fldChar w:fldCharType="begin"/>
          </w:r>
          <w:r w:rsidR="001D6095" w:rsidRPr="00BD6B8D">
            <w:instrText xml:space="preserve">CITATION Ang18 \l 2057 </w:instrText>
          </w:r>
          <w:r w:rsidR="001D6095" w:rsidRPr="00BD6B8D">
            <w:fldChar w:fldCharType="separate"/>
          </w:r>
          <w:r w:rsidR="00D115C8" w:rsidRPr="00BD6B8D">
            <w:t>(Anggari, 2018)</w:t>
          </w:r>
          <w:r w:rsidR="001D6095" w:rsidRPr="00BD6B8D">
            <w:fldChar w:fldCharType="end"/>
          </w:r>
        </w:sdtContent>
      </w:sdt>
      <w:r w:rsidRPr="00BD6B8D">
        <w:t xml:space="preserve">.  Batik telah dikaitkan dengan  pelajaran Bahasa Indonesia yang mana peserta didik diminta untuk menulis perbedaan iklan dan reklame. Materi selanjutnya batik dihubungkan dalam pelajaran Matematika dengan mencari ciri-ciri bangun datar. Dari hal tersebut, batik dapat diintegrasikan dalam </w:t>
      </w:r>
      <w:r w:rsidRPr="00667BBA">
        <w:t>pembelajaran Matematika walau penginte</w:t>
      </w:r>
      <w:r>
        <w:t>g</w:t>
      </w:r>
      <w:r w:rsidR="00BA4817">
        <w:t>rasiannya dirasa kurang tepat. Hal itu k</w:t>
      </w:r>
      <w:r>
        <w:t>arena</w:t>
      </w:r>
      <w:r w:rsidRPr="00667BBA">
        <w:t xml:space="preserve"> </w:t>
      </w:r>
      <w:r>
        <w:t>p</w:t>
      </w:r>
      <w:r w:rsidRPr="00667BBA">
        <w:t xml:space="preserve">eserta didik </w:t>
      </w:r>
      <w:r>
        <w:t xml:space="preserve">hanya </w:t>
      </w:r>
      <w:r w:rsidRPr="00667BBA">
        <w:t xml:space="preserve">mengeksplorasi bentuk produk dari batik kemudian mencari ciri-ciri bangun datar. </w:t>
      </w:r>
    </w:p>
    <w:p w14:paraId="061D45FF" w14:textId="77777777" w:rsidR="00F90E76" w:rsidRDefault="00C11762" w:rsidP="00BD6B8D">
      <w:pPr>
        <w:pStyle w:val="batangtubuh"/>
        <w:sectPr w:rsidR="00F90E76" w:rsidSect="00417420">
          <w:headerReference w:type="even" r:id="rId15"/>
          <w:headerReference w:type="default" r:id="rId16"/>
          <w:footerReference w:type="even" r:id="rId17"/>
          <w:footerReference w:type="default" r:id="rId18"/>
          <w:headerReference w:type="first" r:id="rId19"/>
          <w:type w:val="continuous"/>
          <w:pgSz w:w="11909" w:h="16834" w:code="9"/>
          <w:pgMar w:top="1377" w:right="1136" w:bottom="1418" w:left="1134" w:header="426" w:footer="720" w:gutter="0"/>
          <w:cols w:num="2" w:space="360"/>
          <w:titlePg/>
          <w:docGrid w:linePitch="360"/>
        </w:sectPr>
      </w:pPr>
      <w:r>
        <w:t xml:space="preserve">Berbeda </w:t>
      </w:r>
      <w:r w:rsidR="00A6488A">
        <w:t xml:space="preserve">pada </w:t>
      </w:r>
      <w:r w:rsidR="00A6488A" w:rsidRPr="00667BBA">
        <w:t>buku</w:t>
      </w:r>
      <w:r w:rsidR="00A6488A">
        <w:t xml:space="preserve"> tematik Kemendikbud revisi 2017</w:t>
      </w:r>
      <w:r w:rsidR="00A6488A" w:rsidRPr="00667BBA">
        <w:t xml:space="preserve">  kelas 5 kurikulum 2013 Tema 9 “Benda-benda di Sekitar </w:t>
      </w:r>
    </w:p>
    <w:p w14:paraId="7F374CD7" w14:textId="600A4C48" w:rsidR="00D864E3" w:rsidRDefault="00A6488A" w:rsidP="00BD6B8D">
      <w:pPr>
        <w:pStyle w:val="batangtubuh"/>
      </w:pPr>
      <w:r w:rsidRPr="00667BBA">
        <w:lastRenderedPageBreak/>
        <w:t>Kita” Subtema 3 “Manusia dan Benda di Lingkunga</w:t>
      </w:r>
      <w:r>
        <w:t xml:space="preserve">nnya” Pembelajaran 6 </w:t>
      </w:r>
      <w:sdt>
        <w:sdtPr>
          <w:id w:val="460765506"/>
          <w:citation/>
        </w:sdtPr>
        <w:sdtEndPr/>
        <w:sdtContent>
          <w:r>
            <w:fldChar w:fldCharType="begin"/>
          </w:r>
          <w:r>
            <w:instrText xml:space="preserve"> CITATION Ari17 \l 2057 </w:instrText>
          </w:r>
          <w:r>
            <w:fldChar w:fldCharType="separate"/>
          </w:r>
          <w:r w:rsidR="00D115C8">
            <w:rPr>
              <w:noProof/>
            </w:rPr>
            <w:t>(Subekti, 2017)</w:t>
          </w:r>
          <w:r>
            <w:fldChar w:fldCharType="end"/>
          </w:r>
        </w:sdtContent>
      </w:sdt>
      <w:r>
        <w:t>. Dalam buku itu p</w:t>
      </w:r>
      <w:r w:rsidRPr="00667BBA">
        <w:t xml:space="preserve">eserta didik </w:t>
      </w:r>
      <w:r>
        <w:t xml:space="preserve">hanya </w:t>
      </w:r>
      <w:r w:rsidRPr="00667BBA">
        <w:t>belajar tentang berkreasi membuat batik denga</w:t>
      </w:r>
      <w:r>
        <w:t xml:space="preserve">n teknik perintangan sederhana.  Begitupun dengan </w:t>
      </w:r>
      <w:r w:rsidR="00C11762" w:rsidRPr="00667BBA">
        <w:t>buku</w:t>
      </w:r>
      <w:r w:rsidR="00FC3626">
        <w:t xml:space="preserve"> tematik Kemendikbud revisi 2018</w:t>
      </w:r>
      <w:r w:rsidR="00C11762" w:rsidRPr="00667BBA">
        <w:t xml:space="preserve"> Kelas 3 Tema 2 </w:t>
      </w:r>
      <w:r w:rsidR="00892FF5">
        <w:t>“Menyayangi Tumbuhan dan Hewan”</w:t>
      </w:r>
      <w:r w:rsidR="00C11762" w:rsidRPr="00667BBA">
        <w:t xml:space="preserve"> S</w:t>
      </w:r>
      <w:r w:rsidR="009B0374">
        <w:t xml:space="preserve">ubtema 3 “Menyayangi Tumbuhan” </w:t>
      </w:r>
      <w:r w:rsidR="00C11762" w:rsidRPr="00667BBA">
        <w:t xml:space="preserve">Pembelajaran 1 </w:t>
      </w:r>
      <w:sdt>
        <w:sdtPr>
          <w:id w:val="-390662156"/>
          <w:citation/>
        </w:sdtPr>
        <w:sdtEndPr/>
        <w:sdtContent>
          <w:r w:rsidR="001D6095">
            <w:fldChar w:fldCharType="begin"/>
          </w:r>
          <w:r w:rsidR="001D6095">
            <w:instrText xml:space="preserve">CITATION Yan18 \l 2057 </w:instrText>
          </w:r>
          <w:r w:rsidR="001D6095">
            <w:fldChar w:fldCharType="separate"/>
          </w:r>
          <w:r w:rsidR="00D115C8">
            <w:rPr>
              <w:noProof/>
            </w:rPr>
            <w:t>(Assagaf, 2018)</w:t>
          </w:r>
          <w:r w:rsidR="001D6095">
            <w:fldChar w:fldCharType="end"/>
          </w:r>
        </w:sdtContent>
      </w:sdt>
      <w:r w:rsidR="00C11762">
        <w:t xml:space="preserve">. </w:t>
      </w:r>
      <w:r w:rsidR="00C11762" w:rsidRPr="00667BBA">
        <w:t>Di dalam buku tersebut hanya memuat materi mengenal motif</w:t>
      </w:r>
      <w:r w:rsidR="00C11762">
        <w:t xml:space="preserve"> hias tumbuhan, daun dan bunga</w:t>
      </w:r>
      <w:r w:rsidR="00B97435">
        <w:t>. Mengapa dalam buku</w:t>
      </w:r>
      <w:r w:rsidR="00E17597">
        <w:t xml:space="preserve"> </w:t>
      </w:r>
      <w:r w:rsidR="008B0AF5">
        <w:t xml:space="preserve">tematik </w:t>
      </w:r>
      <w:r w:rsidR="008B0AF5" w:rsidRPr="00667BBA">
        <w:t>Kelas 3 Tema 2  S</w:t>
      </w:r>
      <w:r w:rsidR="008B0AF5">
        <w:t xml:space="preserve">ubtema 3 </w:t>
      </w:r>
      <w:r w:rsidR="008B0AF5" w:rsidRPr="00667BBA">
        <w:t>Pembelajaran 1</w:t>
      </w:r>
      <w:r w:rsidR="001345D9">
        <w:t xml:space="preserve"> revisi 2018 dan</w:t>
      </w:r>
      <w:r w:rsidR="008B0AF5" w:rsidRPr="00667BBA">
        <w:t xml:space="preserve"> buku tematik</w:t>
      </w:r>
      <w:r w:rsidR="008B0AF5">
        <w:t xml:space="preserve"> </w:t>
      </w:r>
      <w:r w:rsidR="008B0AF5" w:rsidRPr="00667BBA">
        <w:t xml:space="preserve">kelas 5 kurikulum 2013 Tema 9 Subtema 3 </w:t>
      </w:r>
      <w:r w:rsidR="008B0AF5">
        <w:t xml:space="preserve">revisi 2017 </w:t>
      </w:r>
      <w:r w:rsidR="00B97435">
        <w:t>batik belum terin</w:t>
      </w:r>
      <w:r w:rsidR="001345D9">
        <w:t xml:space="preserve">tegrasi dengan pelajaran lain?. </w:t>
      </w:r>
      <w:r w:rsidR="00C11762" w:rsidRPr="00112ACF">
        <w:t>Padahal melalui pengintegrasian</w:t>
      </w:r>
      <w:r w:rsidR="00C11762">
        <w:t xml:space="preserve"> itu</w:t>
      </w:r>
      <w:r w:rsidR="00C11762" w:rsidRPr="00112ACF">
        <w:t xml:space="preserve"> peserta didik sembari dapat mengenal lebih dalam </w:t>
      </w:r>
      <w:r w:rsidR="00C11762">
        <w:t xml:space="preserve">mengenai </w:t>
      </w:r>
      <w:r w:rsidR="00C11762" w:rsidRPr="00112ACF">
        <w:t>batik yang telah mendunia, juga dap</w:t>
      </w:r>
      <w:r w:rsidR="00C11762">
        <w:t xml:space="preserve">at mempelajari pelajaran lain. </w:t>
      </w:r>
      <w:r w:rsidR="00E17597">
        <w:t>Karena s</w:t>
      </w:r>
      <w:r w:rsidR="00C11762" w:rsidRPr="00112ACF">
        <w:t>etiap daerah di Indonesia juga memiliki berbagai macam motif batik.</w:t>
      </w:r>
      <w:r w:rsidR="00E17597">
        <w:t xml:space="preserve"> </w:t>
      </w:r>
    </w:p>
    <w:p w14:paraId="12BF3391" w14:textId="7A125A4F" w:rsidR="00E17597" w:rsidRPr="00E17597" w:rsidRDefault="00046BD4" w:rsidP="00BD6B8D">
      <w:pPr>
        <w:pStyle w:val="batangtubuh"/>
      </w:pPr>
      <w:r w:rsidRPr="00046BD4">
        <w:rPr>
          <w:color w:val="000000" w:themeColor="text1"/>
          <w:lang w:val="id-ID"/>
        </w:rPr>
        <w:t xml:space="preserve">Berikut merupakan pengalaman peneliti </w:t>
      </w:r>
      <w:r w:rsidR="00E17597">
        <w:t xml:space="preserve">saat </w:t>
      </w:r>
      <w:r w:rsidR="00D864E3">
        <w:t xml:space="preserve">TK dan SD dalam </w:t>
      </w:r>
      <w:r w:rsidR="00E17597">
        <w:t>me</w:t>
      </w:r>
      <w:r w:rsidR="00D864E3">
        <w:t xml:space="preserve">ngenal beberapa macam batik </w:t>
      </w:r>
      <w:r w:rsidR="007B2ADD">
        <w:t>sederhana :</w:t>
      </w:r>
    </w:p>
    <w:p w14:paraId="4C29F527" w14:textId="32F0E66D" w:rsidR="00E17597" w:rsidRDefault="00E17597" w:rsidP="00856056">
      <w:pPr>
        <w:pStyle w:val="batangtubuh"/>
        <w:ind w:firstLine="567"/>
        <w:rPr>
          <w:b/>
          <w:bCs/>
          <w:color w:val="000000" w:themeColor="text1"/>
        </w:rPr>
      </w:pPr>
      <w:r w:rsidRPr="002C78BF">
        <w:rPr>
          <w:b/>
          <w:bCs/>
          <w:color w:val="000000" w:themeColor="text1"/>
        </w:rPr>
        <w:t>Pengalamanku dengan Batik</w:t>
      </w:r>
      <w:r w:rsidR="00046BD4">
        <w:rPr>
          <w:b/>
          <w:bCs/>
          <w:color w:val="000000" w:themeColor="text1"/>
        </w:rPr>
        <w:t xml:space="preserve"> Sederhana</w:t>
      </w:r>
    </w:p>
    <w:p w14:paraId="00AEAAD8" w14:textId="19C8BF60" w:rsidR="00E17597" w:rsidRDefault="00E17597" w:rsidP="00E409CD">
      <w:pPr>
        <w:pStyle w:val="batangtubuh"/>
        <w:ind w:left="284" w:right="386"/>
      </w:pPr>
      <w:r w:rsidRPr="00133291">
        <w:t>Saat saya duduk di bangku Taman Kanak-Kanak, saya sudah diajarkan Bu Guru membatik dengan menarik garis di</w:t>
      </w:r>
      <w:r w:rsidR="001A5FE0">
        <w:t xml:space="preserve"> </w:t>
      </w:r>
      <w:r w:rsidRPr="00133291">
        <w:t>buku</w:t>
      </w:r>
      <w:r>
        <w:t xml:space="preserve">. </w:t>
      </w:r>
      <w:r w:rsidR="00B166D7">
        <w:t>Saya belajar m</w:t>
      </w:r>
      <w:r w:rsidRPr="00133291">
        <w:t xml:space="preserve">enebali garis putus-putus dan membentuk sebuah </w:t>
      </w:r>
      <w:r>
        <w:t xml:space="preserve">garis  </w:t>
      </w:r>
      <w:r w:rsidRPr="00133291">
        <w:t>lengkung</w:t>
      </w:r>
      <w:r>
        <w:t>. L</w:t>
      </w:r>
      <w:r w:rsidRPr="00133291">
        <w:t>engkungan – lengkungan</w:t>
      </w:r>
      <w:r>
        <w:t xml:space="preserve"> itu</w:t>
      </w:r>
      <w:r w:rsidRPr="00133291">
        <w:t xml:space="preserve"> terbentuk menjadi motif batik kawung.</w:t>
      </w:r>
      <w:r w:rsidR="00B166D7">
        <w:t xml:space="preserve"> Motif kawung ini merupakan khas dari Yogyakarta dan Surakarta yang diilhami oleh pohon aren yang buahnya berbentuk lonjong dan berwarna putih </w:t>
      </w:r>
      <w:sdt>
        <w:sdtPr>
          <w:id w:val="-1581359014"/>
          <w:citation/>
        </w:sdtPr>
        <w:sdtEndPr/>
        <w:sdtContent>
          <w:r w:rsidR="00B166D7">
            <w:fldChar w:fldCharType="begin"/>
          </w:r>
          <w:r w:rsidR="00B166D7">
            <w:instrText xml:space="preserve"> CITATION Par13 \l 2057 </w:instrText>
          </w:r>
          <w:r w:rsidR="00B166D7">
            <w:fldChar w:fldCharType="separate"/>
          </w:r>
          <w:r w:rsidR="00D115C8">
            <w:rPr>
              <w:noProof/>
            </w:rPr>
            <w:t>(Parmono, 2013)</w:t>
          </w:r>
          <w:r w:rsidR="00B166D7">
            <w:fldChar w:fldCharType="end"/>
          </w:r>
        </w:sdtContent>
      </w:sdt>
      <w:r w:rsidR="00B166D7">
        <w:t>.</w:t>
      </w:r>
    </w:p>
    <w:p w14:paraId="47DCD37F" w14:textId="35DF3769" w:rsidR="00E17597" w:rsidRDefault="00E17597" w:rsidP="00E409CD">
      <w:pPr>
        <w:pStyle w:val="batangtubuh"/>
        <w:ind w:left="284" w:right="386"/>
      </w:pPr>
      <w:r w:rsidRPr="00133291">
        <w:t xml:space="preserve"> Selanjutnya saat saya duduk di bangku kela</w:t>
      </w:r>
      <w:r>
        <w:t xml:space="preserve">s 6 SD yaitu pembelajaran SPdB. </w:t>
      </w:r>
      <w:r w:rsidRPr="00133291">
        <w:t>Ini adalah pertama kalinya saya belajar membatik</w:t>
      </w:r>
      <w:r>
        <w:t xml:space="preserve"> dengan </w:t>
      </w:r>
      <w:r w:rsidRPr="00133291">
        <w:t>tema tumbuhan</w:t>
      </w:r>
      <w:r>
        <w:t xml:space="preserve">. </w:t>
      </w:r>
      <w:r w:rsidRPr="00133291">
        <w:t xml:space="preserve">Pertama yang saya lakukan adalah membuat titik, garis, lengkung-lengkungan sehingga membentuk daun dan bunga. Pembuatan motif daun </w:t>
      </w:r>
      <w:r>
        <w:t xml:space="preserve">dan bunga </w:t>
      </w:r>
      <w:r w:rsidRPr="00133291">
        <w:t>dimulai dar</w:t>
      </w:r>
      <w:r>
        <w:t>i membuat lengkungan dan garis. S</w:t>
      </w:r>
      <w:r w:rsidRPr="00133291">
        <w:t xml:space="preserve">etelah selesai dilanjutkan mencanting dengan malam yang telah dilelehkan. </w:t>
      </w:r>
      <w:r>
        <w:t>Kemudian dilanjutkan</w:t>
      </w:r>
      <w:r w:rsidRPr="00133291">
        <w:t xml:space="preserve"> membuat batik celup</w:t>
      </w:r>
      <w:r>
        <w:t>.</w:t>
      </w:r>
      <w:r w:rsidRPr="00133291">
        <w:t xml:space="preserve"> </w:t>
      </w:r>
    </w:p>
    <w:p w14:paraId="4D04CCB4" w14:textId="10F9940E" w:rsidR="00E17597" w:rsidRPr="00B17993" w:rsidRDefault="00046BD4" w:rsidP="00BD6B8D">
      <w:pPr>
        <w:pStyle w:val="batangtubuh"/>
        <w:rPr>
          <w:b/>
        </w:rPr>
      </w:pPr>
      <w:r w:rsidRPr="00046BD4">
        <w:rPr>
          <w:color w:val="000000" w:themeColor="text1"/>
          <w:lang w:val="id-ID"/>
        </w:rPr>
        <w:t xml:space="preserve">Berdasarkan cerita tersebut </w:t>
      </w:r>
      <w:r>
        <w:rPr>
          <w:color w:val="000000" w:themeColor="text1"/>
        </w:rPr>
        <w:t xml:space="preserve">dapat disimpulkan bahwa saat </w:t>
      </w:r>
      <w:r w:rsidRPr="00046BD4">
        <w:rPr>
          <w:color w:val="000000" w:themeColor="text1"/>
          <w:lang w:val="id-ID"/>
        </w:rPr>
        <w:t xml:space="preserve">peneliti </w:t>
      </w:r>
      <w:r>
        <w:rPr>
          <w:color w:val="000000" w:themeColor="text1"/>
        </w:rPr>
        <w:t xml:space="preserve">duduk di bangku TK dan SD, peneliti sudah sedikit belajar membuat motif batik sederhana. Peneliti </w:t>
      </w:r>
      <w:r w:rsidRPr="00046BD4">
        <w:rPr>
          <w:color w:val="000000" w:themeColor="text1"/>
          <w:lang w:val="id-ID"/>
        </w:rPr>
        <w:t>baru menyadari</w:t>
      </w:r>
      <w:r>
        <w:rPr>
          <w:color w:val="000000" w:themeColor="text1"/>
        </w:rPr>
        <w:t xml:space="preserve"> bahwa dalam pembuatan batik sederhana dimulai dari membuat </w:t>
      </w:r>
      <w:r w:rsidRPr="00133291">
        <w:t xml:space="preserve">titik, garis, lengkung-lengkungan sehingga membentuk daun dan bunga. </w:t>
      </w:r>
      <w:r>
        <w:rPr>
          <w:color w:val="000000" w:themeColor="text1"/>
        </w:rPr>
        <w:t xml:space="preserve">Sedangkan dalam pembuatan batik kawung sederhana </w:t>
      </w:r>
      <w:r>
        <w:t>dengan m</w:t>
      </w:r>
      <w:r w:rsidRPr="00133291">
        <w:t xml:space="preserve">enebali garis putus-putus dan membentuk sebuah </w:t>
      </w:r>
      <w:r>
        <w:t xml:space="preserve">garis  </w:t>
      </w:r>
      <w:r w:rsidRPr="00133291">
        <w:t>lengkung</w:t>
      </w:r>
      <w:r w:rsidR="008B0AF5">
        <w:t>. Sehingga t</w:t>
      </w:r>
      <w:r>
        <w:t>anpa disadari bahwa pembuatan batik sederhana</w:t>
      </w:r>
      <w:r w:rsidR="00B17993">
        <w:t xml:space="preserve"> dan batik kawung tersebut</w:t>
      </w:r>
      <w:r>
        <w:t xml:space="preserve"> terdapat konsep matematika di</w:t>
      </w:r>
      <w:r w:rsidR="00745DFB">
        <w:t xml:space="preserve"> </w:t>
      </w:r>
      <w:r>
        <w:t>dalamnya</w:t>
      </w:r>
      <w:r w:rsidR="00B17993">
        <w:t xml:space="preserve"> </w:t>
      </w:r>
      <w:sdt>
        <w:sdtPr>
          <w:id w:val="-1313944588"/>
          <w:citation/>
        </w:sdtPr>
        <w:sdtEndPr/>
        <w:sdtContent>
          <w:r w:rsidR="00B17993">
            <w:fldChar w:fldCharType="begin"/>
          </w:r>
          <w:r w:rsidR="00B17993">
            <w:instrText xml:space="preserve"> CITATION Moh18 \l 2057 </w:instrText>
          </w:r>
          <w:r w:rsidR="00B17993">
            <w:fldChar w:fldCharType="separate"/>
          </w:r>
          <w:r w:rsidR="00D115C8">
            <w:rPr>
              <w:noProof/>
            </w:rPr>
            <w:t>(Zayyadi, 2018)</w:t>
          </w:r>
          <w:r w:rsidR="00B17993">
            <w:fldChar w:fldCharType="end"/>
          </w:r>
        </w:sdtContent>
      </w:sdt>
      <w:r w:rsidR="00B17993">
        <w:t>.</w:t>
      </w:r>
    </w:p>
    <w:p w14:paraId="615B07F9" w14:textId="76BD55C5" w:rsidR="008B0AF5" w:rsidRDefault="00C11762" w:rsidP="00BD6B8D">
      <w:pPr>
        <w:pStyle w:val="batangtubuh"/>
      </w:pPr>
      <w:r w:rsidRPr="00112ACF">
        <w:rPr>
          <w:shd w:val="clear" w:color="auto" w:fill="FFFFFF"/>
        </w:rPr>
        <w:t>Salah satu batik yang memiliki ciri khas tersendiri ialah Batik Gedhog Tuban. Di samping memiliki nilai estetika yang cukup tinggi, Batik Gedhog khas Kota Tuban ini juga mengandung nilai budaya (Uswatun, 2016). Nama Batik Gedhog Tuban diambil dari bunyi “dhok dhok dhok” dari alat yang digunakan saat proses peminta</w:t>
      </w:r>
      <w:r>
        <w:rPr>
          <w:shd w:val="clear" w:color="auto" w:fill="FFFFFF"/>
        </w:rPr>
        <w:t>lan benang. Keistimewaan dalam Batik G</w:t>
      </w:r>
      <w:r w:rsidRPr="00112ACF">
        <w:rPr>
          <w:shd w:val="clear" w:color="auto" w:fill="FFFFFF"/>
        </w:rPr>
        <w:t>edhog tidak hanya dari proses pembuatannya, namun juga terlihat dari keberagaman motifnya</w:t>
      </w:r>
      <w:r w:rsidR="00BA4817">
        <w:rPr>
          <w:shd w:val="clear" w:color="auto" w:fill="FFFFFF"/>
        </w:rPr>
        <w:t xml:space="preserve"> </w:t>
      </w:r>
      <w:sdt>
        <w:sdtPr>
          <w:rPr>
            <w:color w:val="000000" w:themeColor="text1"/>
            <w:shd w:val="clear" w:color="auto" w:fill="FFFFFF"/>
          </w:rPr>
          <w:id w:val="-557396975"/>
          <w:citation/>
        </w:sdtPr>
        <w:sdtEndPr/>
        <w:sdtContent>
          <w:r w:rsidRPr="00112ACF">
            <w:rPr>
              <w:color w:val="000000" w:themeColor="text1"/>
              <w:shd w:val="clear" w:color="auto" w:fill="FFFFFF"/>
            </w:rPr>
            <w:fldChar w:fldCharType="begin"/>
          </w:r>
          <w:r w:rsidRPr="00112ACF">
            <w:rPr>
              <w:color w:val="000000" w:themeColor="text1"/>
            </w:rPr>
            <w:instrText xml:space="preserve">CITATION Faj16 \l 2057 </w:instrText>
          </w:r>
          <w:r w:rsidRPr="00112ACF">
            <w:rPr>
              <w:color w:val="000000" w:themeColor="text1"/>
              <w:shd w:val="clear" w:color="auto" w:fill="FFFFFF"/>
            </w:rPr>
            <w:fldChar w:fldCharType="separate"/>
          </w:r>
          <w:r w:rsidR="00D115C8" w:rsidRPr="00D115C8">
            <w:rPr>
              <w:noProof/>
              <w:color w:val="000000" w:themeColor="text1"/>
            </w:rPr>
            <w:t>(Ciptandi, 2016)</w:t>
          </w:r>
          <w:r w:rsidRPr="00112ACF">
            <w:rPr>
              <w:color w:val="000000" w:themeColor="text1"/>
              <w:shd w:val="clear" w:color="auto" w:fill="FFFFFF"/>
            </w:rPr>
            <w:fldChar w:fldCharType="end"/>
          </w:r>
        </w:sdtContent>
      </w:sdt>
      <w:r w:rsidRPr="00112ACF">
        <w:rPr>
          <w:color w:val="000000" w:themeColor="text1"/>
          <w:shd w:val="clear" w:color="auto" w:fill="FFFFFF"/>
        </w:rPr>
        <w:t>.</w:t>
      </w:r>
    </w:p>
    <w:p w14:paraId="69A7EA7E" w14:textId="0BAE72B9" w:rsidR="00C9651E" w:rsidRPr="008B0AF5" w:rsidRDefault="00B166D7" w:rsidP="00BD6B8D">
      <w:pPr>
        <w:pStyle w:val="batangtubuh"/>
      </w:pPr>
      <w:r w:rsidRPr="00B166D7">
        <w:rPr>
          <w:shd w:val="clear" w:color="auto" w:fill="FFFFFF"/>
        </w:rPr>
        <w:t>Berikut</w:t>
      </w:r>
      <w:r w:rsidR="00534FA0">
        <w:rPr>
          <w:shd w:val="clear" w:color="auto" w:fill="FFFFFF"/>
        </w:rPr>
        <w:t xml:space="preserve"> ini</w:t>
      </w:r>
      <w:r w:rsidRPr="00B166D7">
        <w:rPr>
          <w:shd w:val="clear" w:color="auto" w:fill="FFFFFF"/>
        </w:rPr>
        <w:t xml:space="preserve"> meru</w:t>
      </w:r>
      <w:r>
        <w:rPr>
          <w:shd w:val="clear" w:color="auto" w:fill="FFFFFF"/>
        </w:rPr>
        <w:t xml:space="preserve">pakan </w:t>
      </w:r>
      <w:r w:rsidR="00B17993">
        <w:rPr>
          <w:shd w:val="clear" w:color="auto" w:fill="FFFFFF"/>
        </w:rPr>
        <w:t>pengalaman peneliti saat mengenal Batik Gedhog Tuban.</w:t>
      </w:r>
    </w:p>
    <w:p w14:paraId="4B89B672" w14:textId="7FDF0D0B" w:rsidR="00B17993" w:rsidRPr="00B17993" w:rsidRDefault="00B17993" w:rsidP="00856056">
      <w:pPr>
        <w:pStyle w:val="batangtubuh"/>
        <w:ind w:firstLine="567"/>
        <w:rPr>
          <w:b/>
        </w:rPr>
      </w:pPr>
      <w:r w:rsidRPr="00B17993">
        <w:rPr>
          <w:b/>
          <w:shd w:val="clear" w:color="auto" w:fill="FFFFFF"/>
        </w:rPr>
        <w:t xml:space="preserve">Pengalamanku </w:t>
      </w:r>
      <w:r>
        <w:rPr>
          <w:b/>
          <w:shd w:val="clear" w:color="auto" w:fill="FFFFFF"/>
        </w:rPr>
        <w:t>Mengenal</w:t>
      </w:r>
      <w:r w:rsidRPr="00B17993">
        <w:rPr>
          <w:b/>
          <w:shd w:val="clear" w:color="auto" w:fill="FFFFFF"/>
        </w:rPr>
        <w:t xml:space="preserve"> Batik Gedhog</w:t>
      </w:r>
    </w:p>
    <w:p w14:paraId="2B1B2F47" w14:textId="77777777" w:rsidR="00534FA0" w:rsidRDefault="00C11762" w:rsidP="00E409CD">
      <w:pPr>
        <w:pStyle w:val="batangtubuh"/>
        <w:ind w:left="142" w:right="386"/>
      </w:pPr>
      <w:r w:rsidRPr="00133291">
        <w:t>P</w:t>
      </w:r>
      <w:r w:rsidR="00B17993">
        <w:t xml:space="preserve">ertama kali saya mengunjungi salah satu </w:t>
      </w:r>
      <w:r w:rsidR="00B17993" w:rsidRPr="00133291">
        <w:t xml:space="preserve">tempat produksi </w:t>
      </w:r>
      <w:r w:rsidR="00B17993" w:rsidRPr="00133291">
        <w:rPr>
          <w:shd w:val="clear" w:color="auto" w:fill="FFFFFF"/>
        </w:rPr>
        <w:t>Batik Gedhog</w:t>
      </w:r>
      <w:r w:rsidR="00B17993">
        <w:rPr>
          <w:shd w:val="clear" w:color="auto" w:fill="FFFFFF"/>
        </w:rPr>
        <w:t xml:space="preserve"> Tuban yakni</w:t>
      </w:r>
      <w:r w:rsidR="00B17993">
        <w:t xml:space="preserve"> saat saya duduk di bangku SMA. Karena s</w:t>
      </w:r>
      <w:r w:rsidRPr="00133291">
        <w:t xml:space="preserve">ebelumnya saya tidak begitu mengetahui seluk beluk </w:t>
      </w:r>
      <w:r w:rsidRPr="00133291">
        <w:rPr>
          <w:shd w:val="clear" w:color="auto" w:fill="FFFFFF"/>
        </w:rPr>
        <w:t>Batik Gedhog</w:t>
      </w:r>
      <w:r w:rsidRPr="00133291">
        <w:t xml:space="preserve">. </w:t>
      </w:r>
      <w:r w:rsidR="009F2A9F">
        <w:t xml:space="preserve">Saat itu </w:t>
      </w:r>
      <w:r w:rsidRPr="00133291">
        <w:t>saya</w:t>
      </w:r>
      <w:r w:rsidR="009F2A9F">
        <w:t xml:space="preserve"> mengunjungi tempat produksi Batik Gedhog H. M Sholeh Desa Jarorejo, Kecamatan Kerek. </w:t>
      </w:r>
      <w:r w:rsidRPr="00133291">
        <w:t xml:space="preserve"> </w:t>
      </w:r>
    </w:p>
    <w:p w14:paraId="3089E4BD" w14:textId="01FC8B31" w:rsidR="00C11762" w:rsidRPr="001A5FE0" w:rsidRDefault="009F2A9F" w:rsidP="00E409CD">
      <w:pPr>
        <w:pStyle w:val="batangtubuh"/>
        <w:ind w:left="142" w:right="386"/>
      </w:pPr>
      <w:r w:rsidRPr="001A5FE0">
        <w:t xml:space="preserve">Di sana saya </w:t>
      </w:r>
      <w:r w:rsidR="00C11762" w:rsidRPr="001A5FE0">
        <w:t>mengamati pengrajin batik membuat gar</w:t>
      </w:r>
      <w:r w:rsidR="00745DFB">
        <w:t xml:space="preserve">is, </w:t>
      </w:r>
      <w:r w:rsidR="00C11762" w:rsidRPr="001A5FE0">
        <w:t>lengkungan yang diulang-ulang hingga membentuk seperti lengkungan y</w:t>
      </w:r>
      <w:r w:rsidR="001A5FE0" w:rsidRPr="001A5FE0">
        <w:t xml:space="preserve">ang memanjang </w:t>
      </w:r>
      <w:r w:rsidR="007A60EE" w:rsidRPr="001A5FE0">
        <w:t>di</w:t>
      </w:r>
      <w:r w:rsidRPr="001A5FE0">
        <w:t xml:space="preserve"> </w:t>
      </w:r>
      <w:r w:rsidR="007A60EE" w:rsidRPr="001A5FE0">
        <w:t xml:space="preserve">setiap sisinya. </w:t>
      </w:r>
      <w:r w:rsidR="00C11762" w:rsidRPr="001A5FE0">
        <w:t xml:space="preserve">Mereka menyebutnya dengan </w:t>
      </w:r>
      <w:r w:rsidR="00C11762" w:rsidRPr="00745DFB">
        <w:rPr>
          <w:i/>
        </w:rPr>
        <w:t>ririan</w:t>
      </w:r>
      <w:r w:rsidR="00534FA0" w:rsidRPr="00745DFB">
        <w:rPr>
          <w:i/>
        </w:rPr>
        <w:t xml:space="preserve"> </w:t>
      </w:r>
      <w:r w:rsidR="00534FA0" w:rsidRPr="001A5FE0">
        <w:t>(sirip yang berduri).</w:t>
      </w:r>
      <w:r w:rsidR="001A5FE0">
        <w:t xml:space="preserve"> </w:t>
      </w:r>
      <w:r w:rsidR="00C11762" w:rsidRPr="001A5FE0">
        <w:t xml:space="preserve">Adapun pengrajin lainnya membuat garis yang membentuk seperti </w:t>
      </w:r>
      <w:r w:rsidR="00046BD4" w:rsidRPr="001A5FE0">
        <w:t>bangun datar belah ketupat</w:t>
      </w:r>
      <w:r w:rsidR="00C11762" w:rsidRPr="001A5FE0">
        <w:t xml:space="preserve">, hingga memenuhi selembar kain putih yang kosong, serta di dalamnya ada bunga yang melengkung ke kanan dan ke kiri. </w:t>
      </w:r>
    </w:p>
    <w:p w14:paraId="4EDC3397" w14:textId="77777777" w:rsidR="00E409CD" w:rsidRDefault="00C11762" w:rsidP="00E409CD">
      <w:pPr>
        <w:pStyle w:val="batangtubuh"/>
        <w:tabs>
          <w:tab w:val="left" w:pos="3969"/>
        </w:tabs>
        <w:ind w:left="426" w:right="386"/>
      </w:pPr>
      <w:r w:rsidRPr="00133291">
        <w:t>Selanjutnya</w:t>
      </w:r>
      <w:r w:rsidR="00E409CD">
        <w:t xml:space="preserve"> kami diperlihatkan aneka ragam</w:t>
      </w:r>
    </w:p>
    <w:p w14:paraId="3518FDA7" w14:textId="0D45EE86" w:rsidR="00C11762" w:rsidRDefault="00C11762" w:rsidP="00E409CD">
      <w:pPr>
        <w:pStyle w:val="batangtubuh"/>
        <w:tabs>
          <w:tab w:val="left" w:pos="3969"/>
        </w:tabs>
        <w:ind w:left="426" w:right="386" w:firstLine="0"/>
      </w:pPr>
      <w:r w:rsidRPr="00133291">
        <w:lastRenderedPageBreak/>
        <w:t xml:space="preserve">motif-motif </w:t>
      </w:r>
      <w:r w:rsidRPr="00133291">
        <w:rPr>
          <w:shd w:val="clear" w:color="auto" w:fill="FFFFFF"/>
        </w:rPr>
        <w:t>Batik Gedhog</w:t>
      </w:r>
      <w:r w:rsidRPr="00133291">
        <w:t>. Motif yang saya ingat adala</w:t>
      </w:r>
      <w:r w:rsidR="00CA464F">
        <w:t xml:space="preserve">h gambar burung yang berhadapan, </w:t>
      </w:r>
      <w:r w:rsidR="00046BD4">
        <w:t xml:space="preserve">dan </w:t>
      </w:r>
      <w:r w:rsidR="00CA464F" w:rsidRPr="00133291">
        <w:t>gambar segitiga di b</w:t>
      </w:r>
      <w:r w:rsidR="00CA464F">
        <w:t xml:space="preserve">agian tepi kain batik. Bentuknya </w:t>
      </w:r>
      <w:r w:rsidR="00CA464F" w:rsidRPr="00133291">
        <w:t xml:space="preserve"> sama besar </w:t>
      </w:r>
      <w:r w:rsidR="00CA464F">
        <w:t xml:space="preserve">dan </w:t>
      </w:r>
      <w:r w:rsidRPr="00133291">
        <w:t>terlihat hampir mirip</w:t>
      </w:r>
      <w:r>
        <w:t xml:space="preserve"> meskipun pengrajin batik hanya </w:t>
      </w:r>
      <w:r w:rsidRPr="00133291">
        <w:t xml:space="preserve">menggunakan canting dalam proses pembuatannya. Selepas itu kami melanjutkan wawancara seputar </w:t>
      </w:r>
      <w:r w:rsidRPr="00133291">
        <w:rPr>
          <w:shd w:val="clear" w:color="auto" w:fill="FFFFFF"/>
        </w:rPr>
        <w:t>Batik Gedhog</w:t>
      </w:r>
      <w:r w:rsidRPr="00133291">
        <w:t xml:space="preserve"> dengan pemiliknya sendiri yaitu (Almarhum) H</w:t>
      </w:r>
      <w:r>
        <w:t xml:space="preserve">. </w:t>
      </w:r>
      <w:r w:rsidRPr="00133291">
        <w:t xml:space="preserve">M. Sholeh. Beliau menjelaskan bahwa </w:t>
      </w:r>
      <w:r w:rsidRPr="00133291">
        <w:rPr>
          <w:shd w:val="clear" w:color="auto" w:fill="FFFFFF"/>
        </w:rPr>
        <w:t xml:space="preserve">Batik Gedhog </w:t>
      </w:r>
      <w:r w:rsidRPr="00133291">
        <w:t xml:space="preserve">memiliki puluhan </w:t>
      </w:r>
      <w:r>
        <w:t>motif.</w:t>
      </w:r>
    </w:p>
    <w:p w14:paraId="4E043534" w14:textId="17027841" w:rsidR="00B17993" w:rsidRDefault="00C93ADC" w:rsidP="00E409CD">
      <w:pPr>
        <w:pStyle w:val="batangtubuh"/>
      </w:pPr>
      <w:r w:rsidRPr="00E409CD">
        <w:t xml:space="preserve">Berdasarkan cerita di atas </w:t>
      </w:r>
      <w:r w:rsidR="00534FA0" w:rsidRPr="00E409CD">
        <w:t xml:space="preserve">dapat disimpulkan bahwa </w:t>
      </w:r>
      <w:r w:rsidRPr="00E409CD">
        <w:t xml:space="preserve">peneliti pernah mengamati dan melihat secara langsung proses pembuatan Batik Gedhog. Dalam pembuatan Batik Gedhog </w:t>
      </w:r>
      <w:r w:rsidR="009F2A9F" w:rsidRPr="00E409CD">
        <w:t>dimulai dari membuat</w:t>
      </w:r>
      <w:r w:rsidRPr="000153CE">
        <w:t xml:space="preserve"> garis, lengkungan yang diulang-ulang hingga membentuk seperti lengkungan yang memanjang di setiap sisinya.</w:t>
      </w:r>
      <w:r w:rsidR="00BA4817">
        <w:t xml:space="preserve"> Mereka menyebutnya dengan </w:t>
      </w:r>
      <w:r w:rsidR="00BA4817" w:rsidRPr="005F25A8">
        <w:rPr>
          <w:i/>
        </w:rPr>
        <w:t>riri</w:t>
      </w:r>
      <w:r w:rsidRPr="005F25A8">
        <w:rPr>
          <w:i/>
        </w:rPr>
        <w:t>an</w:t>
      </w:r>
      <w:r w:rsidRPr="000153CE">
        <w:t xml:space="preserve"> (sirip yang berduri). Ada pun dalam motif Batik Gedhog terdapat beraneka ragam motif seperti segitiga yang diulang-ulang, garis lengkung yang diulang-ulang, bunga dan daun yang diulang-ulang, titik-titik yang diulang-ulang, dan lain lain. Tanpa disadari dalam motif Batik Gedhog terdapat beberapa konsep Matematika </w:t>
      </w:r>
      <w:sdt>
        <w:sdtPr>
          <w:id w:val="-1268393028"/>
          <w:citation/>
        </w:sdtPr>
        <w:sdtEndPr/>
        <w:sdtContent>
          <w:r w:rsidRPr="000153CE">
            <w:fldChar w:fldCharType="begin"/>
          </w:r>
          <w:r w:rsidRPr="000153CE">
            <w:instrText xml:space="preserve"> CITATION Yul19 \l 2057 </w:instrText>
          </w:r>
          <w:r w:rsidRPr="000153CE">
            <w:fldChar w:fldCharType="separate"/>
          </w:r>
          <w:r w:rsidR="00D115C8">
            <w:rPr>
              <w:noProof/>
            </w:rPr>
            <w:t>(Ervinawati, 2019)</w:t>
          </w:r>
          <w:r w:rsidRPr="000153CE">
            <w:fldChar w:fldCharType="end"/>
          </w:r>
        </w:sdtContent>
      </w:sdt>
      <w:r w:rsidRPr="000153CE">
        <w:t>.</w:t>
      </w:r>
    </w:p>
    <w:p w14:paraId="30C5FB3C" w14:textId="0CBB767E" w:rsidR="00B17993" w:rsidRPr="0023730C" w:rsidRDefault="00B17993" w:rsidP="00BD6B8D">
      <w:pPr>
        <w:pStyle w:val="batangtubuh"/>
      </w:pPr>
      <w:r w:rsidRPr="009F2A9F">
        <w:t xml:space="preserve">Beberapa penelitian terdahulu mengungkapkan bahwa Batik Gedhog </w:t>
      </w:r>
      <w:r w:rsidR="009F2A9F">
        <w:t xml:space="preserve">(motif selimun, motif panji serong, </w:t>
      </w:r>
      <w:r w:rsidR="007A69CB">
        <w:t xml:space="preserve">dan motif kijing miring) </w:t>
      </w:r>
      <w:r w:rsidRPr="009F2A9F">
        <w:t>dapat diterapkan dalam pembelajaran matematika di SD</w:t>
      </w:r>
      <w:r w:rsidR="005F25A8">
        <w:t xml:space="preserve"> seperti </w:t>
      </w:r>
      <w:r w:rsidR="009F2A9F" w:rsidRPr="009F2A9F">
        <w:t xml:space="preserve"> bangun datar, sudut, titik sudut, garis sejajar, garis berpotongan, jarak, satuan tak baku dari hitungan 1 ukel maupun dari cara menghitung panjang tenun, makna bilangan dalam suatu kumpulan objek, pola pengubinan, pemecahan masalah yang melibatkan waktu</w:t>
      </w:r>
      <w:r w:rsidR="005F25A8">
        <w:t>, uang</w:t>
      </w:r>
      <w:r w:rsidR="009F2A9F" w:rsidRPr="009F2A9F">
        <w:t xml:space="preserve"> yang ber</w:t>
      </w:r>
      <w:r w:rsidR="005F25A8">
        <w:t>hubungan</w:t>
      </w:r>
      <w:r w:rsidR="009F2A9F" w:rsidRPr="009F2A9F">
        <w:t xml:space="preserve"> dengan lama pembuatan batik, konsep perbandingan</w:t>
      </w:r>
      <w:r w:rsidR="005F25A8">
        <w:t>, simetri lipat dan simetri putar</w:t>
      </w:r>
      <w:r w:rsidRPr="009F2A9F">
        <w:t xml:space="preserve"> </w:t>
      </w:r>
      <w:sdt>
        <w:sdtPr>
          <w:id w:val="-1531258553"/>
          <w:citation/>
        </w:sdtPr>
        <w:sdtEndPr/>
        <w:sdtContent>
          <w:r w:rsidR="0075024F" w:rsidRPr="009F2A9F">
            <w:fldChar w:fldCharType="begin"/>
          </w:r>
          <w:r w:rsidR="0075024F" w:rsidRPr="009F2A9F">
            <w:instrText xml:space="preserve"> CITATION Rin18 \l 2057 </w:instrText>
          </w:r>
          <w:r w:rsidR="0075024F" w:rsidRPr="009F2A9F">
            <w:fldChar w:fldCharType="separate"/>
          </w:r>
          <w:r w:rsidR="00D115C8">
            <w:rPr>
              <w:noProof/>
            </w:rPr>
            <w:t>(Sari, 2018)</w:t>
          </w:r>
          <w:r w:rsidR="0075024F" w:rsidRPr="009F2A9F">
            <w:fldChar w:fldCharType="end"/>
          </w:r>
        </w:sdtContent>
      </w:sdt>
      <w:r w:rsidR="0075024F" w:rsidRPr="009F2A9F">
        <w:t>.</w:t>
      </w:r>
      <w:r w:rsidR="0075024F">
        <w:t xml:space="preserve"> </w:t>
      </w:r>
      <w:r w:rsidRPr="0075024F">
        <w:t xml:space="preserve">Penelitian </w:t>
      </w:r>
      <w:r w:rsidR="0075024F" w:rsidRPr="0075024F">
        <w:t xml:space="preserve">selanjutnya </w:t>
      </w:r>
      <w:r w:rsidRPr="0075024F">
        <w:t xml:space="preserve"> </w:t>
      </w:r>
      <w:r w:rsidR="0075024F">
        <w:t>memaparkan bahwa</w:t>
      </w:r>
      <w:r w:rsidRPr="0075024F">
        <w:t xml:space="preserve"> motif </w:t>
      </w:r>
      <w:r w:rsidRPr="0075024F">
        <w:rPr>
          <w:shd w:val="clear" w:color="auto" w:fill="FFFFFF"/>
        </w:rPr>
        <w:t xml:space="preserve">Batik Gedhog </w:t>
      </w:r>
      <w:r w:rsidRPr="0075024F">
        <w:t xml:space="preserve">(kijing miring, owal awil, panji ori) mengandung konsep </w:t>
      </w:r>
      <w:r w:rsidR="0075024F">
        <w:t>mate</w:t>
      </w:r>
      <w:r w:rsidR="009F2A9F">
        <w:t>m</w:t>
      </w:r>
      <w:r w:rsidR="0075024F">
        <w:t xml:space="preserve">atika seperti </w:t>
      </w:r>
      <w:r w:rsidRPr="0075024F">
        <w:t xml:space="preserve">geometri, refleksi, translasi, kongruen, refleksi </w:t>
      </w:r>
      <w:r w:rsidRPr="0023730C">
        <w:t xml:space="preserve">pergeseran, dan rotasi  </w:t>
      </w:r>
      <w:sdt>
        <w:sdtPr>
          <w:id w:val="1651239081"/>
          <w:citation/>
        </w:sdtPr>
        <w:sdtEndPr/>
        <w:sdtContent>
          <w:r w:rsidRPr="0023730C">
            <w:fldChar w:fldCharType="begin"/>
          </w:r>
          <w:r w:rsidRPr="0023730C">
            <w:instrText xml:space="preserve"> CITATION Yul19 \l 2057 </w:instrText>
          </w:r>
          <w:r w:rsidRPr="0023730C">
            <w:fldChar w:fldCharType="separate"/>
          </w:r>
          <w:r w:rsidR="00D115C8">
            <w:rPr>
              <w:noProof/>
            </w:rPr>
            <w:t>(Ervinawati, 2019)</w:t>
          </w:r>
          <w:r w:rsidRPr="0023730C">
            <w:fldChar w:fldCharType="end"/>
          </w:r>
        </w:sdtContent>
      </w:sdt>
      <w:r w:rsidRPr="0023730C">
        <w:t>.</w:t>
      </w:r>
    </w:p>
    <w:p w14:paraId="543A5665" w14:textId="76552994" w:rsidR="00714A7A" w:rsidRDefault="00220FE2" w:rsidP="00BD6B8D">
      <w:pPr>
        <w:pStyle w:val="batangtubuh"/>
      </w:pPr>
      <w:r w:rsidRPr="0023730C">
        <w:t xml:space="preserve">Adapun tujuan dari </w:t>
      </w:r>
      <w:r w:rsidR="00714A7A" w:rsidRPr="0023730C">
        <w:t>penelitian ini untuk</w:t>
      </w:r>
      <w:r w:rsidRPr="0023730C">
        <w:t xml:space="preserve"> </w:t>
      </w:r>
      <w:r w:rsidR="00523FE6" w:rsidRPr="0023730C">
        <w:t xml:space="preserve">(1) </w:t>
      </w:r>
      <w:r w:rsidR="0023730C" w:rsidRPr="0023730C">
        <w:t>M</w:t>
      </w:r>
      <w:r w:rsidRPr="0023730C">
        <w:t xml:space="preserve">engidentifikasi konsep matematika SD yang terdapat pada motif Batik Gedhog tradisional dan </w:t>
      </w:r>
      <w:r w:rsidR="00523FE6" w:rsidRPr="0023730C">
        <w:t xml:space="preserve">(2) </w:t>
      </w:r>
      <w:r w:rsidR="0023730C" w:rsidRPr="00E409CD">
        <w:t xml:space="preserve">Mengidentifikasi </w:t>
      </w:r>
      <w:r w:rsidRPr="00E409CD">
        <w:t xml:space="preserve">konsep matematika SD </w:t>
      </w:r>
      <w:r w:rsidR="0023730C" w:rsidRPr="00E409CD">
        <w:t xml:space="preserve">yang terdapat pada </w:t>
      </w:r>
      <w:r w:rsidRPr="00E409CD">
        <w:t xml:space="preserve"> perkembangan motif Batik Gedhog modern.</w:t>
      </w:r>
      <w:r w:rsidR="00E409CD" w:rsidRPr="00E409CD">
        <w:t xml:space="preserve"> (3) Menganalisis konsep matematika SD pada perkembangan motif Batik Gedhog Tuban sesuai Permendikbud Nomor 37 Tahun 2018.</w:t>
      </w:r>
    </w:p>
    <w:p w14:paraId="3C28FDB0" w14:textId="77777777" w:rsidR="00E409CD" w:rsidRPr="0023730C" w:rsidRDefault="00E409CD" w:rsidP="00BD6B8D">
      <w:pPr>
        <w:pStyle w:val="batangtubuh"/>
      </w:pPr>
    </w:p>
    <w:p w14:paraId="5D113F53" w14:textId="77777777" w:rsidR="0027592E" w:rsidRPr="00E409CD" w:rsidRDefault="0027592E" w:rsidP="00BD6B8D">
      <w:pPr>
        <w:pStyle w:val="batangtubuh"/>
        <w:rPr>
          <w:b/>
        </w:rPr>
      </w:pPr>
      <w:r w:rsidRPr="00E409CD">
        <w:rPr>
          <w:b/>
        </w:rPr>
        <w:t>METODE</w:t>
      </w:r>
    </w:p>
    <w:p w14:paraId="664AD08C" w14:textId="78690A90" w:rsidR="009079A7" w:rsidRDefault="0027592E" w:rsidP="00BD6B8D">
      <w:pPr>
        <w:pStyle w:val="batangtubuh"/>
      </w:pPr>
      <w:r w:rsidRPr="001F57C4">
        <w:t xml:space="preserve">Pada penelitian ini menggunakan jenis penelitian kualitatif dengan tipe penelitian transformatif. </w:t>
      </w:r>
      <w:r w:rsidR="007B14D3" w:rsidRPr="001F57C4">
        <w:t xml:space="preserve">Tujuan dari penelitan transformatif adalah untuk membawa perubahan serta  pembaharuan dalam menghubungkan diri sendiri dengan dunia luar pada pembelajaran modern </w:t>
      </w:r>
      <w:sdt>
        <w:sdtPr>
          <w:id w:val="-307398198"/>
          <w:citation/>
        </w:sdtPr>
        <w:sdtEndPr/>
        <w:sdtContent>
          <w:r w:rsidR="007B14D3" w:rsidRPr="001F57C4">
            <w:fldChar w:fldCharType="begin"/>
          </w:r>
          <w:r w:rsidR="007B14D3" w:rsidRPr="001F57C4">
            <w:instrText xml:space="preserve"> CITATION KEP91 \l 2057 </w:instrText>
          </w:r>
          <w:r w:rsidR="007B14D3" w:rsidRPr="001F57C4">
            <w:fldChar w:fldCharType="separate"/>
          </w:r>
          <w:r w:rsidR="00D115C8">
            <w:rPr>
              <w:noProof/>
            </w:rPr>
            <w:t>(Mezirow, 1991)</w:t>
          </w:r>
          <w:r w:rsidR="007B14D3" w:rsidRPr="001F57C4">
            <w:fldChar w:fldCharType="end"/>
          </w:r>
        </w:sdtContent>
      </w:sdt>
      <w:r w:rsidR="007B14D3" w:rsidRPr="001F57C4">
        <w:t xml:space="preserve">. </w:t>
      </w:r>
      <w:r w:rsidR="009079A7">
        <w:t>Prosedur penelitiannya sebagai berikut :</w:t>
      </w:r>
    </w:p>
    <w:p w14:paraId="42A9DFEB" w14:textId="75F8462D" w:rsidR="0023730C" w:rsidRDefault="00C75C8C" w:rsidP="00BD6B8D">
      <w:pPr>
        <w:pStyle w:val="batangtubuh"/>
      </w:pPr>
      <w:r>
        <w:rPr>
          <w:noProof/>
          <w:lang w:val="id-ID" w:eastAsia="id-ID"/>
        </w:rPr>
        <mc:AlternateContent>
          <mc:Choice Requires="wpg">
            <w:drawing>
              <wp:anchor distT="0" distB="0" distL="114300" distR="114300" simplePos="0" relativeHeight="251630592" behindDoc="0" locked="0" layoutInCell="1" allowOverlap="1" wp14:anchorId="392B21F3" wp14:editId="6A29C483">
                <wp:simplePos x="0" y="0"/>
                <wp:positionH relativeFrom="column">
                  <wp:posOffset>88727</wp:posOffset>
                </wp:positionH>
                <wp:positionV relativeFrom="paragraph">
                  <wp:posOffset>57323</wp:posOffset>
                </wp:positionV>
                <wp:extent cx="3370668" cy="3142589"/>
                <wp:effectExtent l="0" t="0" r="20320" b="20320"/>
                <wp:wrapNone/>
                <wp:docPr id="31" name="Group 31"/>
                <wp:cNvGraphicFramePr/>
                <a:graphic xmlns:a="http://schemas.openxmlformats.org/drawingml/2006/main">
                  <a:graphicData uri="http://schemas.microsoft.com/office/word/2010/wordprocessingGroup">
                    <wpg:wgp>
                      <wpg:cNvGrpSpPr/>
                      <wpg:grpSpPr>
                        <a:xfrm>
                          <a:off x="0" y="0"/>
                          <a:ext cx="3370668" cy="3142589"/>
                          <a:chOff x="0" y="0"/>
                          <a:chExt cx="3539523" cy="3061588"/>
                        </a:xfrm>
                      </wpg:grpSpPr>
                      <wps:wsp>
                        <wps:cNvPr id="3" name="Text Box 3"/>
                        <wps:cNvSpPr txBox="1"/>
                        <wps:spPr>
                          <a:xfrm>
                            <a:off x="1872000" y="0"/>
                            <a:ext cx="854510" cy="263794"/>
                          </a:xfrm>
                          <a:prstGeom prst="rect">
                            <a:avLst/>
                          </a:prstGeom>
                          <a:solidFill>
                            <a:schemeClr val="lt1"/>
                          </a:solidFill>
                          <a:ln w="6350">
                            <a:solidFill>
                              <a:prstClr val="black"/>
                            </a:solidFill>
                          </a:ln>
                        </wps:spPr>
                        <wps:txbx>
                          <w:txbxContent>
                            <w:p w14:paraId="263B0716" w14:textId="77777777" w:rsidR="00945AAF" w:rsidRPr="00B41093" w:rsidRDefault="00945AAF" w:rsidP="009079A7">
                              <w:pPr>
                                <w:rPr>
                                  <w:rFonts w:cs="Times New Roman"/>
                                  <w:szCs w:val="20"/>
                                  <w:lang w:val="en-GB"/>
                                </w:rPr>
                              </w:pPr>
                              <w:r w:rsidRPr="00B931BC">
                                <w:rPr>
                                  <w:rFonts w:cs="Times New Roman"/>
                                  <w:sz w:val="18"/>
                                  <w:szCs w:val="18"/>
                                  <w:lang w:val="en-GB"/>
                                </w:rPr>
                                <w:t xml:space="preserve">Refleksi </w:t>
                              </w:r>
                              <w:r w:rsidRPr="00B41093">
                                <w:rPr>
                                  <w:rFonts w:cs="Times New Roman"/>
                                  <w:szCs w:val="20"/>
                                  <w:lang w:val="en-GB"/>
                                </w:rPr>
                                <w:t>Di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0400" y="468000"/>
                            <a:ext cx="1840904" cy="420067"/>
                          </a:xfrm>
                          <a:prstGeom prst="rect">
                            <a:avLst/>
                          </a:prstGeom>
                          <a:solidFill>
                            <a:schemeClr val="lt1"/>
                          </a:solidFill>
                          <a:ln w="6350">
                            <a:solidFill>
                              <a:prstClr val="black"/>
                            </a:solidFill>
                          </a:ln>
                        </wps:spPr>
                        <wps:txbx>
                          <w:txbxContent>
                            <w:p w14:paraId="418B9BC7" w14:textId="77777777" w:rsidR="00945AAF" w:rsidRPr="00B41093" w:rsidRDefault="00945AAF" w:rsidP="009079A7">
                              <w:pPr>
                                <w:jc w:val="center"/>
                                <w:rPr>
                                  <w:rFonts w:cs="Times New Roman"/>
                                  <w:szCs w:val="20"/>
                                  <w:lang w:val="en-GB"/>
                                </w:rPr>
                              </w:pPr>
                              <w:r w:rsidRPr="00B41093">
                                <w:rPr>
                                  <w:rFonts w:cs="Times New Roman"/>
                                  <w:szCs w:val="20"/>
                                  <w:lang w:val="en-GB"/>
                                </w:rPr>
                                <w:t>Studi Literatur + Autoetnograf + Wawanc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2788351" y="1239525"/>
                            <a:ext cx="751172" cy="369291"/>
                          </a:xfrm>
                          <a:prstGeom prst="rect">
                            <a:avLst/>
                          </a:prstGeom>
                          <a:solidFill>
                            <a:schemeClr val="lt1"/>
                          </a:solidFill>
                          <a:ln w="6350">
                            <a:solidFill>
                              <a:prstClr val="black"/>
                            </a:solidFill>
                          </a:ln>
                        </wps:spPr>
                        <wps:txbx>
                          <w:txbxContent>
                            <w:p w14:paraId="23E3F165" w14:textId="77777777" w:rsidR="00945AAF" w:rsidRPr="00B41093" w:rsidRDefault="00945AAF" w:rsidP="009079A7">
                              <w:pPr>
                                <w:rPr>
                                  <w:rFonts w:cs="Times New Roman"/>
                                  <w:szCs w:val="20"/>
                                  <w:lang w:val="en-GB"/>
                                </w:rPr>
                              </w:pPr>
                              <w:r>
                                <w:rPr>
                                  <w:rFonts w:cs="Times New Roman"/>
                                  <w:szCs w:val="20"/>
                                  <w:lang w:val="en-GB"/>
                                </w:rPr>
                                <w:t>Observ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28800" y="129600"/>
                            <a:ext cx="943224" cy="401305"/>
                          </a:xfrm>
                          <a:prstGeom prst="rect">
                            <a:avLst/>
                          </a:prstGeom>
                          <a:solidFill>
                            <a:schemeClr val="lt1"/>
                          </a:solidFill>
                          <a:ln w="6350">
                            <a:solidFill>
                              <a:prstClr val="black"/>
                            </a:solidFill>
                          </a:ln>
                        </wps:spPr>
                        <wps:txbx>
                          <w:txbxContent>
                            <w:p w14:paraId="7AB069D5" w14:textId="77777777" w:rsidR="00945AAF" w:rsidRPr="00B931BC" w:rsidRDefault="00945AAF" w:rsidP="009079A7">
                              <w:pPr>
                                <w:jc w:val="center"/>
                                <w:rPr>
                                  <w:rFonts w:cs="Times New Roman"/>
                                  <w:i/>
                                  <w:szCs w:val="20"/>
                                  <w:lang w:val="en-GB"/>
                                </w:rPr>
                              </w:pPr>
                              <w:r w:rsidRPr="00B931BC">
                                <w:rPr>
                                  <w:rFonts w:cs="Times New Roman"/>
                                  <w:i/>
                                  <w:szCs w:val="20"/>
                                  <w:lang w:val="en-GB"/>
                                </w:rPr>
                                <w:t>Cultural Self Kn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 name="Picture 12"/>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flipH="1" flipV="1">
                            <a:off x="1015200" y="144000"/>
                            <a:ext cx="189865" cy="651510"/>
                          </a:xfrm>
                          <a:prstGeom prst="rect">
                            <a:avLst/>
                          </a:prstGeom>
                        </pic:spPr>
                      </pic:pic>
                      <wps:wsp>
                        <wps:cNvPr id="13" name="Text Box 13"/>
                        <wps:cNvSpPr txBox="1"/>
                        <wps:spPr>
                          <a:xfrm>
                            <a:off x="28800" y="532800"/>
                            <a:ext cx="943229" cy="408175"/>
                          </a:xfrm>
                          <a:prstGeom prst="rect">
                            <a:avLst/>
                          </a:prstGeom>
                          <a:solidFill>
                            <a:schemeClr val="lt1"/>
                          </a:solidFill>
                          <a:ln w="6350">
                            <a:solidFill>
                              <a:prstClr val="black"/>
                            </a:solidFill>
                          </a:ln>
                        </wps:spPr>
                        <wps:txbx>
                          <w:txbxContent>
                            <w:p w14:paraId="5CD90EC8" w14:textId="77777777" w:rsidR="00945AAF" w:rsidRPr="00B931BC" w:rsidRDefault="00945AAF" w:rsidP="009079A7">
                              <w:pPr>
                                <w:jc w:val="center"/>
                                <w:rPr>
                                  <w:rFonts w:cs="Times New Roman"/>
                                  <w:i/>
                                  <w:szCs w:val="20"/>
                                  <w:lang w:val="en-GB"/>
                                </w:rPr>
                              </w:pPr>
                              <w:r w:rsidRPr="00B931BC">
                                <w:rPr>
                                  <w:rFonts w:cs="Times New Roman"/>
                                  <w:i/>
                                  <w:szCs w:val="20"/>
                                  <w:lang w:val="en-GB"/>
                                </w:rPr>
                                <w:t>Critical Kn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267210" y="1079734"/>
                            <a:ext cx="1459307" cy="610722"/>
                          </a:xfrm>
                          <a:prstGeom prst="rect">
                            <a:avLst/>
                          </a:prstGeom>
                          <a:solidFill>
                            <a:schemeClr val="lt1"/>
                          </a:solidFill>
                          <a:ln w="6350">
                            <a:solidFill>
                              <a:prstClr val="black"/>
                            </a:solidFill>
                          </a:ln>
                        </wps:spPr>
                        <wps:txbx>
                          <w:txbxContent>
                            <w:p w14:paraId="0E18F8FC" w14:textId="77777777" w:rsidR="00945AAF" w:rsidRPr="00B41093" w:rsidRDefault="00945AAF" w:rsidP="009079A7">
                              <w:pPr>
                                <w:jc w:val="center"/>
                                <w:rPr>
                                  <w:rFonts w:cs="Times New Roman"/>
                                  <w:szCs w:val="20"/>
                                  <w:lang w:val="en-GB"/>
                                </w:rPr>
                              </w:pPr>
                              <w:r>
                                <w:rPr>
                                  <w:rFonts w:cs="Times New Roman"/>
                                  <w:szCs w:val="20"/>
                                  <w:lang w:val="en-GB"/>
                                </w:rPr>
                                <w:t>Wawancara dengan pemilik dan pengrajin Batik Gedho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0" y="1044000"/>
                            <a:ext cx="970404" cy="412849"/>
                          </a:xfrm>
                          <a:prstGeom prst="rect">
                            <a:avLst/>
                          </a:prstGeom>
                          <a:solidFill>
                            <a:schemeClr val="lt1"/>
                          </a:solidFill>
                          <a:ln w="6350">
                            <a:solidFill>
                              <a:prstClr val="black"/>
                            </a:solidFill>
                          </a:ln>
                        </wps:spPr>
                        <wps:txbx>
                          <w:txbxContent>
                            <w:p w14:paraId="6F14855B" w14:textId="77777777" w:rsidR="00945AAF" w:rsidRPr="00F018DD" w:rsidRDefault="00945AAF" w:rsidP="009079A7">
                              <w:pPr>
                                <w:jc w:val="center"/>
                                <w:rPr>
                                  <w:rFonts w:cs="Times New Roman"/>
                                  <w:i/>
                                  <w:szCs w:val="20"/>
                                  <w:lang w:val="en-GB"/>
                                </w:rPr>
                              </w:pPr>
                              <w:r>
                                <w:rPr>
                                  <w:rFonts w:cs="Times New Roman"/>
                                  <w:i/>
                                  <w:szCs w:val="20"/>
                                  <w:lang w:val="en-GB"/>
                                </w:rPr>
                                <w:t>Relational</w:t>
                              </w:r>
                              <w:r w:rsidRPr="00F018DD">
                                <w:rPr>
                                  <w:rFonts w:cs="Times New Roman"/>
                                  <w:i/>
                                  <w:szCs w:val="20"/>
                                  <w:lang w:val="en-GB"/>
                                </w:rPr>
                                <w:t xml:space="preserve"> Kn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7" name="Picture 17"/>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flipH="1" flipV="1">
                            <a:off x="1015200" y="1108800"/>
                            <a:ext cx="189865" cy="651510"/>
                          </a:xfrm>
                          <a:prstGeom prst="rect">
                            <a:avLst/>
                          </a:prstGeom>
                        </pic:spPr>
                      </pic:pic>
                      <wps:wsp>
                        <wps:cNvPr id="15" name="Text Box 15"/>
                        <wps:cNvSpPr txBox="1"/>
                        <wps:spPr>
                          <a:xfrm>
                            <a:off x="0" y="1454400"/>
                            <a:ext cx="970320" cy="444835"/>
                          </a:xfrm>
                          <a:prstGeom prst="rect">
                            <a:avLst/>
                          </a:prstGeom>
                          <a:solidFill>
                            <a:schemeClr val="lt1"/>
                          </a:solidFill>
                          <a:ln w="6350">
                            <a:solidFill>
                              <a:prstClr val="black"/>
                            </a:solidFill>
                          </a:ln>
                        </wps:spPr>
                        <wps:txbx>
                          <w:txbxContent>
                            <w:p w14:paraId="014CDB8A" w14:textId="77777777" w:rsidR="00945AAF" w:rsidRPr="00F018DD" w:rsidRDefault="00945AAF" w:rsidP="009079A7">
                              <w:pPr>
                                <w:jc w:val="center"/>
                                <w:rPr>
                                  <w:rFonts w:cs="Times New Roman"/>
                                  <w:i/>
                                  <w:szCs w:val="20"/>
                                  <w:lang w:val="en-GB"/>
                                </w:rPr>
                              </w:pPr>
                              <w:r w:rsidRPr="00F018DD">
                                <w:rPr>
                                  <w:rFonts w:cs="Times New Roman"/>
                                  <w:i/>
                                  <w:szCs w:val="20"/>
                                  <w:lang w:val="en-GB"/>
                                </w:rPr>
                                <w:t>Critical Kn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368000" y="1929600"/>
                            <a:ext cx="1851287" cy="551430"/>
                          </a:xfrm>
                          <a:prstGeom prst="rect">
                            <a:avLst/>
                          </a:prstGeom>
                          <a:solidFill>
                            <a:schemeClr val="lt1"/>
                          </a:solidFill>
                          <a:ln w="6350">
                            <a:solidFill>
                              <a:prstClr val="black"/>
                            </a:solidFill>
                          </a:ln>
                        </wps:spPr>
                        <wps:txbx>
                          <w:txbxContent>
                            <w:p w14:paraId="7C8EEAC3" w14:textId="77777777" w:rsidR="00945AAF" w:rsidRPr="00B41093" w:rsidRDefault="00945AAF" w:rsidP="009079A7">
                              <w:pPr>
                                <w:jc w:val="center"/>
                                <w:rPr>
                                  <w:rFonts w:cs="Times New Roman"/>
                                  <w:szCs w:val="20"/>
                                  <w:lang w:val="en-GB"/>
                                </w:rPr>
                              </w:pPr>
                              <w:r>
                                <w:rPr>
                                  <w:rFonts w:cs="Times New Roman"/>
                                  <w:szCs w:val="20"/>
                                  <w:lang w:val="en-GB"/>
                                </w:rPr>
                                <w:t>Analisis Data : Hubungan Matematika SD dengan Perkembangan Batik Gedho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Straight Arrow Connector 22"/>
                        <wps:cNvCnPr>
                          <a:stCxn id="8" idx="2"/>
                        </wps:cNvCnPr>
                        <wps:spPr>
                          <a:xfrm>
                            <a:off x="2230794" y="887896"/>
                            <a:ext cx="1086056" cy="351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Text Box 10"/>
                        <wps:cNvSpPr txBox="1"/>
                        <wps:spPr>
                          <a:xfrm>
                            <a:off x="1774109" y="2797111"/>
                            <a:ext cx="898496" cy="264477"/>
                          </a:xfrm>
                          <a:prstGeom prst="rect">
                            <a:avLst/>
                          </a:prstGeom>
                          <a:solidFill>
                            <a:schemeClr val="lt1"/>
                          </a:solidFill>
                          <a:ln w="6350">
                            <a:solidFill>
                              <a:prstClr val="black"/>
                            </a:solidFill>
                          </a:ln>
                        </wps:spPr>
                        <wps:txbx>
                          <w:txbxContent>
                            <w:p w14:paraId="11D12C6F" w14:textId="77777777" w:rsidR="00945AAF" w:rsidRPr="00B41093" w:rsidRDefault="00945AAF" w:rsidP="009079A7">
                              <w:pPr>
                                <w:rPr>
                                  <w:rFonts w:cs="Times New Roman"/>
                                  <w:szCs w:val="20"/>
                                  <w:lang w:val="en-GB"/>
                                </w:rPr>
                              </w:pPr>
                              <w:r w:rsidRPr="00B41093">
                                <w:rPr>
                                  <w:rFonts w:cs="Times New Roman"/>
                                  <w:szCs w:val="20"/>
                                  <w:lang w:val="en-GB"/>
                                </w:rPr>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2095200"/>
                            <a:ext cx="970318" cy="451434"/>
                          </a:xfrm>
                          <a:prstGeom prst="rect">
                            <a:avLst/>
                          </a:prstGeom>
                          <a:solidFill>
                            <a:schemeClr val="lt1"/>
                          </a:solidFill>
                          <a:ln w="6350">
                            <a:solidFill>
                              <a:prstClr val="black"/>
                            </a:solidFill>
                          </a:ln>
                        </wps:spPr>
                        <wps:txbx>
                          <w:txbxContent>
                            <w:p w14:paraId="20A26B6D" w14:textId="77777777" w:rsidR="00945AAF" w:rsidRPr="00F018DD" w:rsidRDefault="00945AAF" w:rsidP="009079A7">
                              <w:pPr>
                                <w:jc w:val="center"/>
                                <w:rPr>
                                  <w:rFonts w:cs="Times New Roman"/>
                                  <w:i/>
                                  <w:szCs w:val="20"/>
                                  <w:lang w:val="en-GB"/>
                                </w:rPr>
                              </w:pPr>
                              <w:r w:rsidRPr="00F018DD">
                                <w:rPr>
                                  <w:rFonts w:cs="Times New Roman"/>
                                  <w:i/>
                                  <w:szCs w:val="20"/>
                                  <w:lang w:val="en-GB"/>
                                </w:rPr>
                                <w:t>Critical Know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0" y="2563200"/>
                            <a:ext cx="970162" cy="430014"/>
                          </a:xfrm>
                          <a:prstGeom prst="rect">
                            <a:avLst/>
                          </a:prstGeom>
                          <a:solidFill>
                            <a:schemeClr val="lt1"/>
                          </a:solidFill>
                          <a:ln w="6350">
                            <a:solidFill>
                              <a:prstClr val="black"/>
                            </a:solidFill>
                          </a:ln>
                        </wps:spPr>
                        <wps:txbx>
                          <w:txbxContent>
                            <w:p w14:paraId="12000AEB" w14:textId="77777777" w:rsidR="00945AAF" w:rsidRPr="00F018DD" w:rsidRDefault="00945AAF" w:rsidP="009079A7">
                              <w:pPr>
                                <w:jc w:val="center"/>
                                <w:rPr>
                                  <w:rFonts w:cs="Times New Roman"/>
                                  <w:i/>
                                  <w:szCs w:val="20"/>
                                  <w:lang w:val="en-GB"/>
                                </w:rPr>
                              </w:pPr>
                              <w:r w:rsidRPr="00F018DD">
                                <w:rPr>
                                  <w:rFonts w:cs="Times New Roman"/>
                                  <w:i/>
                                  <w:szCs w:val="20"/>
                                  <w:lang w:val="en-GB"/>
                                </w:rPr>
                                <w:t>Knowing</w:t>
                              </w:r>
                              <w:r>
                                <w:rPr>
                                  <w:rFonts w:cs="Times New Roman"/>
                                  <w:i/>
                                  <w:szCs w:val="20"/>
                                  <w:lang w:val="en-GB"/>
                                </w:rPr>
                                <w:t xml:space="preserve"> in 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 name="Picture 2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flipH="1" flipV="1">
                            <a:off x="1015200" y="2145600"/>
                            <a:ext cx="189865" cy="6515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92B21F3" id="Group 31" o:spid="_x0000_s1026" style="position:absolute;left:0;text-align:left;margin-left:7pt;margin-top:4.5pt;width:265.4pt;height:247.45pt;z-index:251630592;mso-width-relative:margin;mso-height-relative:margin" coordsize="35395,30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">
                <v:shapetype id="_x0000_t202" coordsize="21600,21600" o:spt="202" path="m,l,21600r21600,l21600,xe">
                  <v:stroke joinstyle="miter"/>
                  <v:path gradientshapeok="t" o:connecttype="rect"/>
                </v:shapetype>
                <v:shape id="Text Box 3" o:spid="_x0000_s1027" type="#_x0000_t202" style="position:absolute;left:18720;width:8545;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263B0716" w14:textId="77777777" w:rsidR="00945AAF" w:rsidRPr="00B41093" w:rsidRDefault="00945AAF" w:rsidP="009079A7">
                        <w:pPr>
                          <w:rPr>
                            <w:rFonts w:cs="Times New Roman"/>
                            <w:szCs w:val="20"/>
                            <w:lang w:val="en-GB"/>
                          </w:rPr>
                        </w:pPr>
                        <w:r w:rsidRPr="00B931BC">
                          <w:rPr>
                            <w:rFonts w:cs="Times New Roman"/>
                            <w:sz w:val="18"/>
                            <w:szCs w:val="18"/>
                            <w:lang w:val="en-GB"/>
                          </w:rPr>
                          <w:t xml:space="preserve">Refleksi </w:t>
                        </w:r>
                        <w:r w:rsidRPr="00B41093">
                          <w:rPr>
                            <w:rFonts w:cs="Times New Roman"/>
                            <w:szCs w:val="20"/>
                            <w:lang w:val="en-GB"/>
                          </w:rPr>
                          <w:t>Diri</w:t>
                        </w:r>
                      </w:p>
                    </w:txbxContent>
                  </v:textbox>
                </v:shape>
                <v:shape id="Text Box 8" o:spid="_x0000_s1028" type="#_x0000_t202" style="position:absolute;left:13104;top:4680;width:18409;height:4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418B9BC7" w14:textId="77777777" w:rsidR="00945AAF" w:rsidRPr="00B41093" w:rsidRDefault="00945AAF" w:rsidP="009079A7">
                        <w:pPr>
                          <w:jc w:val="center"/>
                          <w:rPr>
                            <w:rFonts w:cs="Times New Roman"/>
                            <w:szCs w:val="20"/>
                            <w:lang w:val="en-GB"/>
                          </w:rPr>
                        </w:pPr>
                        <w:r w:rsidRPr="00B41093">
                          <w:rPr>
                            <w:rFonts w:cs="Times New Roman"/>
                            <w:szCs w:val="20"/>
                            <w:lang w:val="en-GB"/>
                          </w:rPr>
                          <w:t>Studi Literatur + Autoetnograf + Wawancara</w:t>
                        </w:r>
                      </w:p>
                    </w:txbxContent>
                  </v:textbox>
                </v:shape>
                <v:shape id="Text Box 9" o:spid="_x0000_s1029" type="#_x0000_t202" style="position:absolute;left:27883;top:12395;width:751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23E3F165" w14:textId="77777777" w:rsidR="00945AAF" w:rsidRPr="00B41093" w:rsidRDefault="00945AAF" w:rsidP="009079A7">
                        <w:pPr>
                          <w:rPr>
                            <w:rFonts w:cs="Times New Roman"/>
                            <w:szCs w:val="20"/>
                            <w:lang w:val="en-GB"/>
                          </w:rPr>
                        </w:pPr>
                        <w:r>
                          <w:rPr>
                            <w:rFonts w:cs="Times New Roman"/>
                            <w:szCs w:val="20"/>
                            <w:lang w:val="en-GB"/>
                          </w:rPr>
                          <w:t>Observasi</w:t>
                        </w:r>
                      </w:p>
                    </w:txbxContent>
                  </v:textbox>
                </v:shape>
                <v:shape id="Text Box 11" o:spid="_x0000_s1030" type="#_x0000_t202" style="position:absolute;left:288;top:1296;width:9432;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7AB069D5" w14:textId="77777777" w:rsidR="00945AAF" w:rsidRPr="00B931BC" w:rsidRDefault="00945AAF" w:rsidP="009079A7">
                        <w:pPr>
                          <w:jc w:val="center"/>
                          <w:rPr>
                            <w:rFonts w:cs="Times New Roman"/>
                            <w:i/>
                            <w:szCs w:val="20"/>
                            <w:lang w:val="en-GB"/>
                          </w:rPr>
                        </w:pPr>
                        <w:r w:rsidRPr="00B931BC">
                          <w:rPr>
                            <w:rFonts w:cs="Times New Roman"/>
                            <w:i/>
                            <w:szCs w:val="20"/>
                            <w:lang w:val="en-GB"/>
                          </w:rPr>
                          <w:t>Cultural Self Knowing</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1" type="#_x0000_t75" style="position:absolute;left:10152;top:1440;width:1898;height:6515;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">
                  <v:imagedata r:id="rId21" o:title=""/>
                  <v:path arrowok="t"/>
                </v:shape>
                <v:shape id="Text Box 13" o:spid="_x0000_s1032" type="#_x0000_t202" style="position:absolute;left:288;top:5328;width:9432;height:4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5CD90EC8" w14:textId="77777777" w:rsidR="00945AAF" w:rsidRPr="00B931BC" w:rsidRDefault="00945AAF" w:rsidP="009079A7">
                        <w:pPr>
                          <w:jc w:val="center"/>
                          <w:rPr>
                            <w:rFonts w:cs="Times New Roman"/>
                            <w:i/>
                            <w:szCs w:val="20"/>
                            <w:lang w:val="en-GB"/>
                          </w:rPr>
                        </w:pPr>
                        <w:r w:rsidRPr="00B931BC">
                          <w:rPr>
                            <w:rFonts w:cs="Times New Roman"/>
                            <w:i/>
                            <w:szCs w:val="20"/>
                            <w:lang w:val="en-GB"/>
                          </w:rPr>
                          <w:t>Critical Knowing</w:t>
                        </w:r>
                      </w:p>
                    </w:txbxContent>
                  </v:textbox>
                </v:shape>
                <v:shape id="Text Box 14" o:spid="_x0000_s1033" type="#_x0000_t202" style="position:absolute;left:12672;top:10797;width:14593;height:6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0E18F8FC" w14:textId="77777777" w:rsidR="00945AAF" w:rsidRPr="00B41093" w:rsidRDefault="00945AAF" w:rsidP="009079A7">
                        <w:pPr>
                          <w:jc w:val="center"/>
                          <w:rPr>
                            <w:rFonts w:cs="Times New Roman"/>
                            <w:szCs w:val="20"/>
                            <w:lang w:val="en-GB"/>
                          </w:rPr>
                        </w:pPr>
                        <w:r>
                          <w:rPr>
                            <w:rFonts w:cs="Times New Roman"/>
                            <w:szCs w:val="20"/>
                            <w:lang w:val="en-GB"/>
                          </w:rPr>
                          <w:t>Wawancara dengan pemilik dan pengrajin Batik Gedhog</w:t>
                        </w:r>
                      </w:p>
                    </w:txbxContent>
                  </v:textbox>
                </v:shape>
                <v:shape id="Text Box 16" o:spid="_x0000_s1034" type="#_x0000_t202" style="position:absolute;top:10440;width:970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" fillcolor="white [3201]" strokeweight=".5pt">
                  <v:textbox>
                    <w:txbxContent>
                      <w:p w14:paraId="6F14855B" w14:textId="77777777" w:rsidR="00945AAF" w:rsidRPr="00F018DD" w:rsidRDefault="00945AAF" w:rsidP="009079A7">
                        <w:pPr>
                          <w:jc w:val="center"/>
                          <w:rPr>
                            <w:rFonts w:cs="Times New Roman"/>
                            <w:i/>
                            <w:szCs w:val="20"/>
                            <w:lang w:val="en-GB"/>
                          </w:rPr>
                        </w:pPr>
                        <w:r>
                          <w:rPr>
                            <w:rFonts w:cs="Times New Roman"/>
                            <w:i/>
                            <w:szCs w:val="20"/>
                            <w:lang w:val="en-GB"/>
                          </w:rPr>
                          <w:t>Relational</w:t>
                        </w:r>
                        <w:r w:rsidRPr="00F018DD">
                          <w:rPr>
                            <w:rFonts w:cs="Times New Roman"/>
                            <w:i/>
                            <w:szCs w:val="20"/>
                            <w:lang w:val="en-GB"/>
                          </w:rPr>
                          <w:t xml:space="preserve"> Knowing</w:t>
                        </w:r>
                      </w:p>
                    </w:txbxContent>
                  </v:textbox>
                </v:shape>
                <v:shape id="Picture 17" o:spid="_x0000_s1035" type="#_x0000_t75" style="position:absolute;left:10152;top:11088;width:1898;height:6515;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">
                  <v:imagedata r:id="rId21" o:title=""/>
                  <v:path arrowok="t"/>
                </v:shape>
                <v:shape id="Text Box 15" o:spid="_x0000_s1036" type="#_x0000_t202" style="position:absolute;top:14544;width:9703;height:4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Mj6vwAAANsAAAAPAAAAZHJzL2Rvd25yZXYueG1sRE9NawIx&#10;EL0X+h/CFHqr2RYq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B3IMj6vwAAANsAAAAPAAAAAAAA&#10;AAAAAAAAAAcCAABkcnMvZG93bnJldi54bWxQSwUGAAAAAAMAAwC3AAAA8wIAAAAA&#10;" fillcolor="white [3201]" strokeweight=".5pt">
                  <v:textbox>
                    <w:txbxContent>
                      <w:p w14:paraId="014CDB8A" w14:textId="77777777" w:rsidR="00945AAF" w:rsidRPr="00F018DD" w:rsidRDefault="00945AAF" w:rsidP="009079A7">
                        <w:pPr>
                          <w:jc w:val="center"/>
                          <w:rPr>
                            <w:rFonts w:cs="Times New Roman"/>
                            <w:i/>
                            <w:szCs w:val="20"/>
                            <w:lang w:val="en-GB"/>
                          </w:rPr>
                        </w:pPr>
                        <w:r w:rsidRPr="00F018DD">
                          <w:rPr>
                            <w:rFonts w:cs="Times New Roman"/>
                            <w:i/>
                            <w:szCs w:val="20"/>
                            <w:lang w:val="en-GB"/>
                          </w:rPr>
                          <w:t>Critical Knowing</w:t>
                        </w:r>
                      </w:p>
                    </w:txbxContent>
                  </v:textbox>
                </v:shape>
                <v:shape id="Text Box 19" o:spid="_x0000_s1037" type="#_x0000_t202" style="position:absolute;left:13680;top:19296;width:18512;height:5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7C8EEAC3" w14:textId="77777777" w:rsidR="00945AAF" w:rsidRPr="00B41093" w:rsidRDefault="00945AAF" w:rsidP="009079A7">
                        <w:pPr>
                          <w:jc w:val="center"/>
                          <w:rPr>
                            <w:rFonts w:cs="Times New Roman"/>
                            <w:szCs w:val="20"/>
                            <w:lang w:val="en-GB"/>
                          </w:rPr>
                        </w:pPr>
                        <w:r>
                          <w:rPr>
                            <w:rFonts w:cs="Times New Roman"/>
                            <w:szCs w:val="20"/>
                            <w:lang w:val="en-GB"/>
                          </w:rPr>
                          <w:t>Analisis Data : Hubungan Matematika SD dengan Perkembangan Batik Gedhog</w:t>
                        </w:r>
                      </w:p>
                    </w:txbxContent>
                  </v:textbox>
                </v:shape>
                <v:shapetype id="_x0000_t32" coordsize="21600,21600" o:spt="32" o:oned="t" path="m,l21600,21600e" filled="f">
                  <v:path arrowok="t" fillok="f" o:connecttype="none"/>
                  <o:lock v:ext="edit" shapetype="t"/>
                </v:shapetype>
                <v:shape id="Straight Arrow Connector 22" o:spid="_x0000_s1038" type="#_x0000_t32" style="position:absolute;left:22307;top:8878;width:10861;height:3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" strokecolor="black [3200]" strokeweight=".5pt">
                  <v:stroke endarrow="block" joinstyle="miter"/>
                </v:shape>
                <v:shape id="Text Box 10" o:spid="_x0000_s1039" type="#_x0000_t202" style="position:absolute;left:17741;top:27971;width:8985;height:2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11D12C6F" w14:textId="77777777" w:rsidR="00945AAF" w:rsidRPr="00B41093" w:rsidRDefault="00945AAF" w:rsidP="009079A7">
                        <w:pPr>
                          <w:rPr>
                            <w:rFonts w:cs="Times New Roman"/>
                            <w:szCs w:val="20"/>
                            <w:lang w:val="en-GB"/>
                          </w:rPr>
                        </w:pPr>
                        <w:r w:rsidRPr="00B41093">
                          <w:rPr>
                            <w:rFonts w:cs="Times New Roman"/>
                            <w:szCs w:val="20"/>
                            <w:lang w:val="en-GB"/>
                          </w:rPr>
                          <w:t>Kesimpulan</w:t>
                        </w:r>
                      </w:p>
                    </w:txbxContent>
                  </v:textbox>
                </v:shape>
                <v:shape id="Text Box 20" o:spid="_x0000_s1040" type="#_x0000_t202" style="position:absolute;top:20952;width:9703;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" fillcolor="white [3201]" strokeweight=".5pt">
                  <v:textbox>
                    <w:txbxContent>
                      <w:p w14:paraId="20A26B6D" w14:textId="77777777" w:rsidR="00945AAF" w:rsidRPr="00F018DD" w:rsidRDefault="00945AAF" w:rsidP="009079A7">
                        <w:pPr>
                          <w:jc w:val="center"/>
                          <w:rPr>
                            <w:rFonts w:cs="Times New Roman"/>
                            <w:i/>
                            <w:szCs w:val="20"/>
                            <w:lang w:val="en-GB"/>
                          </w:rPr>
                        </w:pPr>
                        <w:r w:rsidRPr="00F018DD">
                          <w:rPr>
                            <w:rFonts w:cs="Times New Roman"/>
                            <w:i/>
                            <w:szCs w:val="20"/>
                            <w:lang w:val="en-GB"/>
                          </w:rPr>
                          <w:t>Critical Knowing</w:t>
                        </w:r>
                      </w:p>
                    </w:txbxContent>
                  </v:textbox>
                </v:shape>
                <v:shape id="Text Box 21" o:spid="_x0000_s1041" type="#_x0000_t202" style="position:absolute;top:25632;width:9701;height: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" fillcolor="white [3201]" strokeweight=".5pt">
                  <v:textbox>
                    <w:txbxContent>
                      <w:p w14:paraId="12000AEB" w14:textId="77777777" w:rsidR="00945AAF" w:rsidRPr="00F018DD" w:rsidRDefault="00945AAF" w:rsidP="009079A7">
                        <w:pPr>
                          <w:jc w:val="center"/>
                          <w:rPr>
                            <w:rFonts w:cs="Times New Roman"/>
                            <w:i/>
                            <w:szCs w:val="20"/>
                            <w:lang w:val="en-GB"/>
                          </w:rPr>
                        </w:pPr>
                        <w:r w:rsidRPr="00F018DD">
                          <w:rPr>
                            <w:rFonts w:cs="Times New Roman"/>
                            <w:i/>
                            <w:szCs w:val="20"/>
                            <w:lang w:val="en-GB"/>
                          </w:rPr>
                          <w:t>Knowing</w:t>
                        </w:r>
                        <w:r>
                          <w:rPr>
                            <w:rFonts w:cs="Times New Roman"/>
                            <w:i/>
                            <w:szCs w:val="20"/>
                            <w:lang w:val="en-GB"/>
                          </w:rPr>
                          <w:t xml:space="preserve"> in Action</w:t>
                        </w:r>
                      </w:p>
                    </w:txbxContent>
                  </v:textbox>
                </v:shape>
                <v:shape id="Picture 23" o:spid="_x0000_s1042" type="#_x0000_t75" style="position:absolute;left:10152;top:21456;width:1898;height:6515;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">
                  <v:imagedata r:id="rId21" o:title=""/>
                  <v:path arrowok="t"/>
                </v:shape>
              </v:group>
            </w:pict>
          </mc:Fallback>
        </mc:AlternateContent>
      </w:r>
    </w:p>
    <w:p w14:paraId="604E7A66" w14:textId="1128DB1F" w:rsidR="0023730C" w:rsidRDefault="00C75C8C" w:rsidP="00BD6B8D">
      <w:pPr>
        <w:pStyle w:val="batangtubuh"/>
      </w:pPr>
      <w:r>
        <w:rPr>
          <w:noProof/>
          <w:lang w:val="id-ID" w:eastAsia="id-ID"/>
        </w:rPr>
        <mc:AlternateContent>
          <mc:Choice Requires="wps">
            <w:drawing>
              <wp:anchor distT="0" distB="0" distL="114300" distR="114300" simplePos="0" relativeHeight="251635712" behindDoc="0" locked="0" layoutInCell="1" allowOverlap="1" wp14:anchorId="676AEDA8" wp14:editId="5F64CF92">
                <wp:simplePos x="0" y="0"/>
                <wp:positionH relativeFrom="column">
                  <wp:posOffset>2208472</wp:posOffset>
                </wp:positionH>
                <wp:positionV relativeFrom="paragraph">
                  <wp:posOffset>108969</wp:posOffset>
                </wp:positionV>
                <wp:extent cx="6928" cy="209568"/>
                <wp:effectExtent l="76200" t="0" r="69850" b="57150"/>
                <wp:wrapNone/>
                <wp:docPr id="2" name="Straight Arrow Connector 2"/>
                <wp:cNvGraphicFramePr/>
                <a:graphic xmlns:a="http://schemas.openxmlformats.org/drawingml/2006/main">
                  <a:graphicData uri="http://schemas.microsoft.com/office/word/2010/wordprocessingShape">
                    <wps:wsp>
                      <wps:cNvCnPr/>
                      <wps:spPr>
                        <a:xfrm>
                          <a:off x="0" y="0"/>
                          <a:ext cx="6928" cy="2095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27F47B" id="Straight Arrow Connector 2" o:spid="_x0000_s1026" type="#_x0000_t32" style="position:absolute;margin-left:173.9pt;margin-top:8.6pt;width:.55pt;height:16.5pt;z-index:251640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" strokecolor="black [3200]" strokeweight=".5pt">
                <v:stroke endarrow="block" joinstyle="miter"/>
              </v:shape>
            </w:pict>
          </mc:Fallback>
        </mc:AlternateContent>
      </w:r>
    </w:p>
    <w:p w14:paraId="133700C6" w14:textId="75695B65" w:rsidR="0023730C" w:rsidRDefault="0023730C" w:rsidP="00BD6B8D">
      <w:pPr>
        <w:pStyle w:val="batangtubuh"/>
      </w:pPr>
    </w:p>
    <w:p w14:paraId="2A827770" w14:textId="78B9B70D" w:rsidR="009079A7" w:rsidRDefault="009079A7" w:rsidP="00BD6B8D">
      <w:pPr>
        <w:pStyle w:val="batangtubuh"/>
        <w:rPr>
          <w:i/>
          <w:szCs w:val="24"/>
          <w:lang w:val="id-ID"/>
        </w:rPr>
      </w:pPr>
    </w:p>
    <w:p w14:paraId="28D54AA4" w14:textId="1ABBBD21" w:rsidR="009079A7" w:rsidRDefault="009079A7" w:rsidP="00BD6B8D">
      <w:pPr>
        <w:pStyle w:val="batangtubuh"/>
        <w:rPr>
          <w:i/>
          <w:szCs w:val="24"/>
          <w:lang w:val="id-ID"/>
        </w:rPr>
      </w:pPr>
      <w:r>
        <w:rPr>
          <w:i/>
          <w:noProof/>
          <w:szCs w:val="24"/>
          <w:lang w:val="id-ID" w:eastAsia="id-ID"/>
        </w:rPr>
        <mc:AlternateContent>
          <mc:Choice Requires="wps">
            <w:drawing>
              <wp:anchor distT="0" distB="0" distL="114300" distR="114300" simplePos="0" relativeHeight="251631616" behindDoc="0" locked="0" layoutInCell="1" allowOverlap="1" wp14:anchorId="7785A717" wp14:editId="397C0927">
                <wp:simplePos x="0" y="0"/>
                <wp:positionH relativeFrom="column">
                  <wp:posOffset>2208472</wp:posOffset>
                </wp:positionH>
                <wp:positionV relativeFrom="paragraph">
                  <wp:posOffset>92926</wp:posOffset>
                </wp:positionV>
                <wp:extent cx="0" cy="209568"/>
                <wp:effectExtent l="76200" t="0" r="57150" b="57150"/>
                <wp:wrapNone/>
                <wp:docPr id="7" name="Straight Arrow Connector 7"/>
                <wp:cNvGraphicFramePr/>
                <a:graphic xmlns:a="http://schemas.openxmlformats.org/drawingml/2006/main">
                  <a:graphicData uri="http://schemas.microsoft.com/office/word/2010/wordprocessingShape">
                    <wps:wsp>
                      <wps:cNvCnPr/>
                      <wps:spPr>
                        <a:xfrm>
                          <a:off x="0" y="0"/>
                          <a:ext cx="0" cy="2095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AB0468" id="Straight Arrow Connector 7" o:spid="_x0000_s1026" type="#_x0000_t32" style="position:absolute;margin-left:173.9pt;margin-top:7.3pt;width:0;height:16.5pt;z-index:25163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" strokecolor="black [3200]" strokeweight=".5pt">
                <v:stroke endarrow="block" joinstyle="miter"/>
              </v:shape>
            </w:pict>
          </mc:Fallback>
        </mc:AlternateContent>
      </w:r>
    </w:p>
    <w:p w14:paraId="14E6CAE0" w14:textId="24DFE253" w:rsidR="009079A7" w:rsidRDefault="009079A7" w:rsidP="00BD6B8D">
      <w:pPr>
        <w:pStyle w:val="batangtubuh"/>
        <w:rPr>
          <w:i/>
          <w:szCs w:val="24"/>
          <w:lang w:val="id-ID"/>
        </w:rPr>
      </w:pPr>
    </w:p>
    <w:p w14:paraId="2C2497A4" w14:textId="1155C8B2" w:rsidR="009079A7" w:rsidRDefault="009079A7" w:rsidP="00BD6B8D">
      <w:pPr>
        <w:pStyle w:val="batangtubuh"/>
        <w:rPr>
          <w:i/>
          <w:szCs w:val="24"/>
          <w:lang w:val="id-ID"/>
        </w:rPr>
      </w:pPr>
    </w:p>
    <w:p w14:paraId="540FFB94" w14:textId="0678385B" w:rsidR="009079A7" w:rsidRDefault="009079A7" w:rsidP="00BD6B8D">
      <w:pPr>
        <w:pStyle w:val="batangtubuh"/>
        <w:rPr>
          <w:i/>
          <w:szCs w:val="24"/>
          <w:lang w:val="id-ID"/>
        </w:rPr>
      </w:pPr>
    </w:p>
    <w:p w14:paraId="1F008C58" w14:textId="395543CE" w:rsidR="009079A7" w:rsidRDefault="00C75C8C" w:rsidP="00BD6B8D">
      <w:pPr>
        <w:pStyle w:val="batangtubuh"/>
        <w:rPr>
          <w:i/>
          <w:szCs w:val="24"/>
          <w:lang w:val="id-ID"/>
        </w:rPr>
      </w:pPr>
      <w:r>
        <w:rPr>
          <w:i/>
          <w:noProof/>
          <w:szCs w:val="24"/>
          <w:lang w:val="id-ID" w:eastAsia="id-ID"/>
        </w:rPr>
        <mc:AlternateContent>
          <mc:Choice Requires="wps">
            <w:drawing>
              <wp:anchor distT="0" distB="0" distL="114300" distR="114300" simplePos="0" relativeHeight="251632640" behindDoc="0" locked="0" layoutInCell="1" allowOverlap="1" wp14:anchorId="4A7A11CC" wp14:editId="6677F355">
                <wp:simplePos x="0" y="0"/>
                <wp:positionH relativeFrom="column">
                  <wp:posOffset>2216092</wp:posOffset>
                </wp:positionH>
                <wp:positionV relativeFrom="paragraph">
                  <wp:posOffset>37490</wp:posOffset>
                </wp:positionV>
                <wp:extent cx="0" cy="226705"/>
                <wp:effectExtent l="76200" t="0" r="57150" b="59055"/>
                <wp:wrapNone/>
                <wp:docPr id="27" name="Straight Arrow Connector 27"/>
                <wp:cNvGraphicFramePr/>
                <a:graphic xmlns:a="http://schemas.openxmlformats.org/drawingml/2006/main">
                  <a:graphicData uri="http://schemas.microsoft.com/office/word/2010/wordprocessingShape">
                    <wps:wsp>
                      <wps:cNvCnPr/>
                      <wps:spPr>
                        <a:xfrm>
                          <a:off x="0" y="0"/>
                          <a:ext cx="0" cy="226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6C996F" id="Straight Arrow Connector 27" o:spid="_x0000_s1026" type="#_x0000_t32" style="position:absolute;margin-left:174.5pt;margin-top:2.95pt;width:0;height:17.85pt;z-index:25163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" strokecolor="black [3200]" strokeweight=".5pt">
                <v:stroke endarrow="block" joinstyle="miter"/>
              </v:shape>
            </w:pict>
          </mc:Fallback>
        </mc:AlternateContent>
      </w:r>
    </w:p>
    <w:p w14:paraId="1AC81BF1" w14:textId="1948CBF9" w:rsidR="009079A7" w:rsidRDefault="009079A7" w:rsidP="00BD6B8D">
      <w:pPr>
        <w:pStyle w:val="batangtubuh"/>
        <w:rPr>
          <w:i/>
          <w:szCs w:val="24"/>
          <w:lang w:val="id-ID"/>
        </w:rPr>
      </w:pPr>
    </w:p>
    <w:p w14:paraId="7C684140" w14:textId="16B8EE48" w:rsidR="009079A7" w:rsidRDefault="009079A7" w:rsidP="00BD6B8D">
      <w:pPr>
        <w:pStyle w:val="batangtubuh"/>
        <w:rPr>
          <w:i/>
          <w:szCs w:val="24"/>
          <w:lang w:val="id-ID"/>
        </w:rPr>
      </w:pPr>
    </w:p>
    <w:p w14:paraId="3062171F" w14:textId="52E15E73" w:rsidR="009079A7" w:rsidRDefault="00C75C8C" w:rsidP="00BD6B8D">
      <w:pPr>
        <w:pStyle w:val="batangtubuh"/>
        <w:rPr>
          <w:i/>
          <w:szCs w:val="24"/>
          <w:lang w:val="id-ID"/>
        </w:rPr>
      </w:pPr>
      <w:r>
        <w:rPr>
          <w:i/>
          <w:noProof/>
          <w:szCs w:val="24"/>
          <w:lang w:val="id-ID" w:eastAsia="id-ID"/>
        </w:rPr>
        <mc:AlternateContent>
          <mc:Choice Requires="wps">
            <w:drawing>
              <wp:anchor distT="0" distB="0" distL="114300" distR="114300" simplePos="0" relativeHeight="251633664" behindDoc="0" locked="0" layoutInCell="1" allowOverlap="1" wp14:anchorId="046B4FF9" wp14:editId="22BEFFBD">
                <wp:simplePos x="0" y="0"/>
                <wp:positionH relativeFrom="column">
                  <wp:posOffset>2213957</wp:posOffset>
                </wp:positionH>
                <wp:positionV relativeFrom="paragraph">
                  <wp:posOffset>194945</wp:posOffset>
                </wp:positionV>
                <wp:extent cx="6439" cy="324379"/>
                <wp:effectExtent l="76200" t="0" r="69850" b="57150"/>
                <wp:wrapNone/>
                <wp:docPr id="29" name="Straight Arrow Connector 29"/>
                <wp:cNvGraphicFramePr/>
                <a:graphic xmlns:a="http://schemas.openxmlformats.org/drawingml/2006/main">
                  <a:graphicData uri="http://schemas.microsoft.com/office/word/2010/wordprocessingShape">
                    <wps:wsp>
                      <wps:cNvCnPr/>
                      <wps:spPr>
                        <a:xfrm flipH="1">
                          <a:off x="0" y="0"/>
                          <a:ext cx="6439" cy="3243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FD537A" id="Straight Arrow Connector 29" o:spid="_x0000_s1026" type="#_x0000_t32" style="position:absolute;margin-left:174.35pt;margin-top:15.35pt;width:.5pt;height:25.55pt;flip:x;z-index:25163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" strokecolor="black [3200]" strokeweight=".5pt">
                <v:stroke endarrow="block" joinstyle="miter"/>
              </v:shape>
            </w:pict>
          </mc:Fallback>
        </mc:AlternateContent>
      </w:r>
    </w:p>
    <w:p w14:paraId="61397E99" w14:textId="4C783959" w:rsidR="009079A7" w:rsidRDefault="009079A7" w:rsidP="00BD6B8D">
      <w:pPr>
        <w:pStyle w:val="batangtubuh"/>
        <w:rPr>
          <w:i/>
          <w:szCs w:val="24"/>
          <w:lang w:val="id-ID"/>
        </w:rPr>
      </w:pPr>
    </w:p>
    <w:p w14:paraId="7B7FE25D" w14:textId="612FE5F0" w:rsidR="009079A7" w:rsidRDefault="009079A7" w:rsidP="00BD6B8D">
      <w:pPr>
        <w:pStyle w:val="batangtubuh"/>
        <w:rPr>
          <w:i/>
          <w:szCs w:val="24"/>
          <w:lang w:val="id-ID"/>
        </w:rPr>
      </w:pPr>
    </w:p>
    <w:p w14:paraId="2A34A9FE" w14:textId="1006D71A" w:rsidR="009079A7" w:rsidRDefault="009079A7" w:rsidP="00BD6B8D">
      <w:pPr>
        <w:pStyle w:val="batangtubuh"/>
        <w:rPr>
          <w:i/>
          <w:szCs w:val="24"/>
          <w:lang w:val="id-ID"/>
        </w:rPr>
      </w:pPr>
    </w:p>
    <w:p w14:paraId="59FE4304" w14:textId="77777777" w:rsidR="009079A7" w:rsidRPr="009079A7" w:rsidRDefault="009079A7" w:rsidP="00BD6B8D">
      <w:pPr>
        <w:pStyle w:val="batangtubuh"/>
        <w:rPr>
          <w:b/>
          <w:i/>
        </w:rPr>
      </w:pPr>
      <w:r w:rsidRPr="009079A7">
        <w:rPr>
          <w:b/>
          <w:i/>
        </w:rPr>
        <w:t>Bagan 1. Prosedur Penelitian Transformatif</w:t>
      </w:r>
    </w:p>
    <w:p w14:paraId="2B56AAEE" w14:textId="7095B940" w:rsidR="009079A7" w:rsidRPr="009079A7" w:rsidRDefault="009079A7" w:rsidP="00BD6B8D">
      <w:pPr>
        <w:pStyle w:val="batangtubuh"/>
      </w:pPr>
      <w:r w:rsidRPr="00023EB4">
        <w:t xml:space="preserve">Berdasarkan bagan </w:t>
      </w:r>
      <w:r>
        <w:t>di atas</w:t>
      </w:r>
      <w:r w:rsidRPr="00023EB4">
        <w:t>, dapat diketahui bahwa</w:t>
      </w:r>
      <w:r>
        <w:t xml:space="preserve"> prosedur penelitian  yang diterapkan pada penelitian ini mengacu pada lima dimensi pengetahuan antara lain Cultural-Self Knowing, Relational Knowing, Critical Knowing, Visionary dan Ethical Knowing, dan Knowing Action </w:t>
      </w:r>
      <w:sdt>
        <w:sdtPr>
          <w:id w:val="738137890"/>
          <w:citation/>
        </w:sdtPr>
        <w:sdtEndPr/>
        <w:sdtContent>
          <w:r>
            <w:fldChar w:fldCharType="begin"/>
          </w:r>
          <w:r>
            <w:instrText xml:space="preserve"> CITATION Tay15 \l 2057 </w:instrText>
          </w:r>
          <w:r>
            <w:fldChar w:fldCharType="separate"/>
          </w:r>
          <w:r w:rsidR="00D115C8">
            <w:rPr>
              <w:noProof/>
            </w:rPr>
            <w:t>(Taylor P. C., 2015)</w:t>
          </w:r>
          <w:r>
            <w:fldChar w:fldCharType="end"/>
          </w:r>
        </w:sdtContent>
      </w:sdt>
      <w:r w:rsidR="005F25A8">
        <w:t>.</w:t>
      </w:r>
    </w:p>
    <w:p w14:paraId="44ECB2DB" w14:textId="5D1FBEB2" w:rsidR="007B2ADD" w:rsidRPr="00023EB4" w:rsidRDefault="00186DAE" w:rsidP="00023EB4">
      <w:pPr>
        <w:pStyle w:val="batangtubuh"/>
      </w:pPr>
      <w:r>
        <w:t>P</w:t>
      </w:r>
      <w:r w:rsidR="008D5840" w:rsidRPr="00023EB4">
        <w:t xml:space="preserve">rosedur pertama dalam penelitian </w:t>
      </w:r>
      <w:r w:rsidR="00E579F7" w:rsidRPr="00023EB4">
        <w:t>ini</w:t>
      </w:r>
      <w:r w:rsidR="0027592E" w:rsidRPr="00023EB4">
        <w:t xml:space="preserve"> yang digunakan adalah </w:t>
      </w:r>
      <w:r w:rsidR="0027592E" w:rsidRPr="005F25A8">
        <w:rPr>
          <w:i/>
        </w:rPr>
        <w:t>cultural-self knowing</w:t>
      </w:r>
      <w:r w:rsidR="0027592E" w:rsidRPr="00023EB4">
        <w:t xml:space="preserve"> dengan merefleksi diri. Peneliti memulai menyiapkan pertanyaan seperti “</w:t>
      </w:r>
      <w:r w:rsidR="003C4DF9" w:rsidRPr="00023EB4">
        <w:t xml:space="preserve">Melihat siapa diri peneliti? Bagaimana kultur peneliti mempengaruhi dalam merekonstruksi </w:t>
      </w:r>
      <w:r w:rsidR="007B2ADD" w:rsidRPr="00023EB4">
        <w:t>Batik Gedhog</w:t>
      </w:r>
      <w:r w:rsidR="003C4DF9" w:rsidRPr="00023EB4">
        <w:t xml:space="preserve">? Apakah Batik Gedhog sulit untuk diintegrasikan ke dalam </w:t>
      </w:r>
      <w:r w:rsidR="003C4DF9" w:rsidRPr="00023EB4">
        <w:lastRenderedPageBreak/>
        <w:t xml:space="preserve">pelajaran Matematika SD? Apakah konsep Matematika SD dapat dieksplorasi dalam Batik Gedhog? </w:t>
      </w:r>
      <w:r w:rsidR="0027592E" w:rsidRPr="00023EB4">
        <w:t xml:space="preserve"> </w:t>
      </w:r>
    </w:p>
    <w:p w14:paraId="072A8738" w14:textId="52E0591E" w:rsidR="0027592E" w:rsidRPr="00023EB4" w:rsidRDefault="0027592E" w:rsidP="00023EB4">
      <w:pPr>
        <w:pStyle w:val="batangtubuh"/>
      </w:pPr>
      <w:r w:rsidRPr="00023EB4">
        <w:t xml:space="preserve">Prosedur penelitian yang kedua menggunakan </w:t>
      </w:r>
      <w:r w:rsidRPr="005F25A8">
        <w:rPr>
          <w:i/>
        </w:rPr>
        <w:t>relational knowing and cultural self knowing</w:t>
      </w:r>
      <w:r w:rsidRPr="00023EB4">
        <w:t xml:space="preserve"> dengan melakukan studi literatur untuk mencari hubungan Matematika dengan perkembangan motif Batik Gedhog. Selain dari literatur, peneliti juga melakukan autoetnografi dengan menuliskan cerita pengalamannya ketika mengenal dan mengamati Batik Gedhog. Kemudian melakukan wawancara dengan pemilik</w:t>
      </w:r>
      <w:r w:rsidR="00216B3E" w:rsidRPr="00023EB4">
        <w:t xml:space="preserve"> dan pengrajin</w:t>
      </w:r>
      <w:r w:rsidR="00023EB4" w:rsidRPr="00023EB4">
        <w:t xml:space="preserve"> Batik Gedhog </w:t>
      </w:r>
      <w:r w:rsidRPr="00023EB4">
        <w:t xml:space="preserve">untuk mengetahui perkembangan motif Batik Gedhog dari tahun ke tahun. </w:t>
      </w:r>
    </w:p>
    <w:p w14:paraId="059228D1" w14:textId="60C1D22E" w:rsidR="0027592E" w:rsidRPr="00023EB4" w:rsidRDefault="0027592E" w:rsidP="00023EB4">
      <w:pPr>
        <w:pStyle w:val="batangtubuh"/>
      </w:pPr>
      <w:r w:rsidRPr="00023EB4">
        <w:t xml:space="preserve">Prosedur penelitian ketiga dengan </w:t>
      </w:r>
      <w:r w:rsidRPr="0065685D">
        <w:rPr>
          <w:i/>
        </w:rPr>
        <w:t>relational knowing and cultural self knowing</w:t>
      </w:r>
      <w:r w:rsidRPr="00023EB4">
        <w:t xml:space="preserve">. Pada langkah ini peneliti mencari hubungan Matematika dengan Batik Gedhog. Ternyata dalam penelitian Sari (2018) </w:t>
      </w:r>
      <w:r w:rsidR="004E6F65" w:rsidRPr="00023EB4">
        <w:t xml:space="preserve">dan Ervinawati (2019) </w:t>
      </w:r>
      <w:r w:rsidRPr="00023EB4">
        <w:t xml:space="preserve">memaparkan bahwa Batik Gedhog mengandung beberapa konsep Matematika. </w:t>
      </w:r>
    </w:p>
    <w:p w14:paraId="5334999D" w14:textId="116C351E" w:rsidR="0027592E" w:rsidRPr="00023EB4" w:rsidRDefault="0027592E" w:rsidP="00023EB4">
      <w:pPr>
        <w:pStyle w:val="batangtubuh"/>
      </w:pPr>
      <w:r w:rsidRPr="00023EB4">
        <w:t xml:space="preserve">Prosedur penelitian keempat menggunakan </w:t>
      </w:r>
      <w:r w:rsidRPr="0065685D">
        <w:rPr>
          <w:i/>
        </w:rPr>
        <w:t>critical knowing</w:t>
      </w:r>
      <w:r w:rsidRPr="00023EB4">
        <w:t xml:space="preserve">. Pada tahap ini melakukan penafsiran secara kritis terhadap hasil perolehan data dari pengalaman apa saja yang pernah dialami sebelum melakukan penelitian dan selama berlangsungnya penelitian yang berkaitan dengan konsep Matematika pada perkembangan motif Batik Gedhog Tuban. </w:t>
      </w:r>
    </w:p>
    <w:p w14:paraId="7A244DD4" w14:textId="492995A6" w:rsidR="009079A7" w:rsidRDefault="0027592E" w:rsidP="009079A7">
      <w:pPr>
        <w:pStyle w:val="batangtubuh"/>
      </w:pPr>
      <w:r w:rsidRPr="00023EB4">
        <w:t xml:space="preserve">Prosedur penelitian yang terakhir dengan </w:t>
      </w:r>
      <w:r w:rsidRPr="00ED1635">
        <w:rPr>
          <w:i/>
        </w:rPr>
        <w:t>knowing in action</w:t>
      </w:r>
      <w:r w:rsidRPr="00023EB4">
        <w:t>. Prosedur penelitian tahap ini peneliti melakukan penelitian mengenai perkembangan motif Batik Gedhog Tuban</w:t>
      </w:r>
      <w:r w:rsidR="005D0585" w:rsidRPr="00023EB4">
        <w:t xml:space="preserve"> kemudian menjabarkan hasil penelitiannya melalui tulisan berisi konsep matematika sekolah dasar yang terkandung dalam perkem</w:t>
      </w:r>
      <w:r w:rsidR="009079A7">
        <w:t>bangan motif Batik Gedhog Tuban.</w:t>
      </w:r>
    </w:p>
    <w:p w14:paraId="0FCEAE25" w14:textId="69433F88" w:rsidR="00F82C9D" w:rsidRDefault="009079A7" w:rsidP="009079A7">
      <w:pPr>
        <w:pStyle w:val="batangtubuh"/>
      </w:pPr>
      <w:r w:rsidRPr="009079A7">
        <w:t xml:space="preserve">Penelitian ini menggunakan teknik </w:t>
      </w:r>
      <w:r w:rsidRPr="00835124">
        <w:rPr>
          <w:i/>
        </w:rPr>
        <w:t>convenience sampling</w:t>
      </w:r>
      <w:r w:rsidRPr="009079A7">
        <w:t xml:space="preserve"> untuk mempermudah pengambilan data atau informasi yang dibutuhkan </w:t>
      </w:r>
      <w:sdt>
        <w:sdtPr>
          <w:id w:val="-1551063980"/>
          <w:citation/>
        </w:sdtPr>
        <w:sdtEndPr/>
        <w:sdtContent>
          <w:r w:rsidRPr="009079A7">
            <w:fldChar w:fldCharType="begin"/>
          </w:r>
          <w:r w:rsidRPr="009079A7">
            <w:instrText xml:space="preserve"> CITATION Sek06 \l 2057 </w:instrText>
          </w:r>
          <w:r w:rsidRPr="009079A7">
            <w:fldChar w:fldCharType="separate"/>
          </w:r>
          <w:r w:rsidR="00D115C8">
            <w:rPr>
              <w:noProof/>
            </w:rPr>
            <w:t>(Sekaran, 2006)</w:t>
          </w:r>
          <w:r w:rsidRPr="009079A7">
            <w:fldChar w:fldCharType="end"/>
          </w:r>
        </w:sdtContent>
      </w:sdt>
      <w:r w:rsidRPr="009079A7">
        <w:t xml:space="preserve">. Peneliti memilih pemilik produksi H. M Sholeh Desa Jarorejo sebagai subjek penelitian terkait. Teknik pengambilan sampel berikutnya menggunakan teknik </w:t>
      </w:r>
      <w:r w:rsidRPr="005F25A8">
        <w:rPr>
          <w:i/>
        </w:rPr>
        <w:t>snowball sampling</w:t>
      </w:r>
      <w:r w:rsidRPr="009079A7">
        <w:t xml:space="preserve"> karena tidak menutup kemungkinan peneliti mendapatkan data dari informan lain yang memahami seluk beluk perkembangan motif Batik Gedhog Tuban. </w:t>
      </w:r>
    </w:p>
    <w:p w14:paraId="5728245B" w14:textId="2E8DC516" w:rsidR="009079A7" w:rsidRPr="009079A7" w:rsidRDefault="009079A7" w:rsidP="009079A7">
      <w:pPr>
        <w:pStyle w:val="batangtubuh"/>
      </w:pPr>
      <w:r w:rsidRPr="009079A7">
        <w:t xml:space="preserve">Pada awalnya peneliti memilih pemilik produksi Batik Gedhog H. M Sholeh Desa Jarorejo. Namun selama penelitian berlangsung, data yang dibutuhkan peneliti kurang memadai, sehingga peneliti memilih informan lain yakni pengrajin batik Desa Jarorejo, pemilik produksi Batik Sekar Ayu Wilujeng Desa Kedungrejo, serta pemilik dan pengrajin produksi Batik Margorejo yang memahami seluk beluk perkembangan motif Batik Gedhog Tuban. </w:t>
      </w:r>
    </w:p>
    <w:p w14:paraId="43213D47" w14:textId="39AEAEF0" w:rsidR="009079A7" w:rsidRPr="009079A7" w:rsidRDefault="009079A7" w:rsidP="009079A7">
      <w:pPr>
        <w:pStyle w:val="batangtubuh"/>
      </w:pPr>
      <w:r w:rsidRPr="009079A7">
        <w:t>Adapun subjek penelitian ini terdiri atas peneliti, pemilik produksi dan pengrajin Batik Gedhog Tuban yang ada di Desa Margorejo, Jarorejo, dan Kedungrejo Kecamatan Kerek. Lokasi selanjutnya adalah tempat produksi Batik Gedhog Tuban.</w:t>
      </w:r>
    </w:p>
    <w:p w14:paraId="4213A61C" w14:textId="77777777" w:rsidR="00A6488A" w:rsidRDefault="004540F4" w:rsidP="009079A7">
      <w:pPr>
        <w:pStyle w:val="batangtubuh"/>
      </w:pPr>
      <w:r w:rsidRPr="009079A7">
        <w:t>Setelah data terkumpul, lalu langkah selanjutnya adalah menganalisis data menggunakan teknik analisa data Miles dan Huberman (2007) di antaranya yakni : mengumpulkan data - data yang digunakan dalam penelitian. Selanjutnya adalah reduksi data dengan merangkum, memilah dan memfokuskan pada tema dan topik pada penelitian (Sugiono, 2013).</w:t>
      </w:r>
    </w:p>
    <w:p w14:paraId="38185752" w14:textId="3F7CF2E0" w:rsidR="004540F4" w:rsidRPr="009079A7" w:rsidRDefault="004540F4" w:rsidP="009079A7">
      <w:pPr>
        <w:pStyle w:val="batangtubuh"/>
      </w:pPr>
      <w:r w:rsidRPr="009079A7">
        <w:t xml:space="preserve"> Setelah melakukan reduksi data, tahap selanjutnya menyajikan data dengan menulis pengalaman-pengalaman yang telah dipilih menjadi data. Data itu disajikan dalam bentuk cerita narasi, puisi, dan gambar yang membantu mengilustrasikan pengalaman yang diceritakan </w:t>
      </w:r>
      <w:sdt>
        <w:sdtPr>
          <w:id w:val="65158968"/>
          <w:citation/>
        </w:sdtPr>
        <w:sdtEndPr/>
        <w:sdtContent>
          <w:r w:rsidRPr="009079A7">
            <w:fldChar w:fldCharType="begin"/>
          </w:r>
          <w:r w:rsidRPr="009079A7">
            <w:instrText xml:space="preserve"> CITATION Tay121 \l 2057 </w:instrText>
          </w:r>
          <w:r w:rsidRPr="009079A7">
            <w:fldChar w:fldCharType="separate"/>
          </w:r>
          <w:r w:rsidR="00D115C8">
            <w:rPr>
              <w:noProof/>
            </w:rPr>
            <w:t>(Taylor P. T., 2012)</w:t>
          </w:r>
          <w:r w:rsidRPr="009079A7">
            <w:fldChar w:fldCharType="end"/>
          </w:r>
        </w:sdtContent>
      </w:sdt>
      <w:r w:rsidRPr="009079A7">
        <w:t>. Tahap terakhir dengan menarik kesimpulan dari rumusan masalah yang ada. Kesimpulan yang diperolehpun menggambarkan keseluruhan data yang sedang dianalisis oleh peneliti.</w:t>
      </w:r>
    </w:p>
    <w:p w14:paraId="7E2887A9" w14:textId="0541644E" w:rsidR="0027592E" w:rsidRPr="005D0585" w:rsidRDefault="0027592E" w:rsidP="009079A7">
      <w:pPr>
        <w:pStyle w:val="batangtubuh"/>
      </w:pPr>
      <w:r w:rsidRPr="009079A7">
        <w:t xml:space="preserve">Dalam penelitian ini, data yang telah diperoleh akan melalui uji keabsahan data dengan </w:t>
      </w:r>
      <w:r w:rsidRPr="000D698C">
        <w:rPr>
          <w:i/>
        </w:rPr>
        <w:t>critical r</w:t>
      </w:r>
      <w:r w:rsidR="00AB2F41" w:rsidRPr="000D698C">
        <w:rPr>
          <w:i/>
        </w:rPr>
        <w:t>eflex</w:t>
      </w:r>
      <w:r w:rsidRPr="000D698C">
        <w:rPr>
          <w:i/>
        </w:rPr>
        <w:t>ivity</w:t>
      </w:r>
      <w:r w:rsidRPr="009079A7">
        <w:t xml:space="preserve">. Dengan memunculkan beberapa pertanyaan sebagai bentuk perenungan tentang apa saja konsep </w:t>
      </w:r>
      <w:r w:rsidR="00ED1635" w:rsidRPr="009079A7">
        <w:t>m</w:t>
      </w:r>
      <w:r w:rsidRPr="009079A7">
        <w:t xml:space="preserve">atematika yang ada pada motif Batik Gedhog dan mengkritisi mengapa pengintegrasian batik belum sepenuhnya ada dalam kurikulum 2013. Selanjutnya dengan tahap </w:t>
      </w:r>
      <w:r w:rsidRPr="000D698C">
        <w:rPr>
          <w:i/>
        </w:rPr>
        <w:t>verismilitude</w:t>
      </w:r>
      <w:r w:rsidRPr="009079A7">
        <w:t xml:space="preserve">. Pada tahap ini untuk menaksirkan atau menilai apakah cerita dalam penelitian ini terlihat menarik, efisien dan benar. Selanjutnya dengan tahap </w:t>
      </w:r>
      <w:r w:rsidR="007614E3" w:rsidRPr="000D698C">
        <w:rPr>
          <w:i/>
        </w:rPr>
        <w:t>trustworthiness</w:t>
      </w:r>
      <w:r w:rsidRPr="009079A7">
        <w:t xml:space="preserve"> </w:t>
      </w:r>
      <w:r w:rsidR="00436617" w:rsidRPr="009079A7">
        <w:t>dengan</w:t>
      </w:r>
      <w:r w:rsidRPr="009079A7">
        <w:t xml:space="preserve"> menguji </w:t>
      </w:r>
      <w:r w:rsidR="00436617" w:rsidRPr="009079A7">
        <w:t xml:space="preserve"> sejauh mana data dan hasil penelitian yang saya tulis dalam bentuk narasi, puisi dan beberapa gambar dapat</w:t>
      </w:r>
      <w:r w:rsidR="00436617" w:rsidRPr="00436617">
        <w:rPr>
          <w:color w:val="000000" w:themeColor="text1"/>
          <w:lang w:val="id-ID"/>
        </w:rPr>
        <w:t xml:space="preserve"> </w:t>
      </w:r>
      <w:r w:rsidR="00436617" w:rsidRPr="00436617">
        <w:rPr>
          <w:color w:val="000000" w:themeColor="text1"/>
          <w:lang w:val="id-ID"/>
        </w:rPr>
        <w:lastRenderedPageBreak/>
        <w:t>dipercaya</w:t>
      </w:r>
      <w:r w:rsidR="00D455C9" w:rsidRPr="005D0585">
        <w:rPr>
          <w:iCs/>
        </w:rPr>
        <w:t>. Hal ini s</w:t>
      </w:r>
      <w:r w:rsidRPr="005D0585">
        <w:rPr>
          <w:iCs/>
        </w:rPr>
        <w:t>ependapat dengan</w:t>
      </w:r>
      <w:r w:rsidR="00FD3967">
        <w:rPr>
          <w:rFonts w:ascii="Arial" w:hAnsi="Arial" w:cs="Arial"/>
          <w:color w:val="222222"/>
          <w:shd w:val="clear" w:color="auto" w:fill="FFFFFF"/>
        </w:rPr>
        <w:t xml:space="preserve"> </w:t>
      </w:r>
      <w:r w:rsidR="00FD3967" w:rsidRPr="00DE168D">
        <w:fldChar w:fldCharType="begin"/>
      </w:r>
      <w:r w:rsidR="00FD3967" w:rsidRPr="00DE168D">
        <w:instrText xml:space="preserve"> ADDIN ZOTERO_ITEM CSL_CITATION {"citationID":"ZLCFdgH4","properties":{"formattedCitation":"(Guba &amp; Lincoln, 1989)","plainCitation":"(Guba &amp; Lincoln, 1989)","dontUpdate":true,"noteIndex":0},"citationItems":[{"id":80,"uris":["http://zotero.org/users/local/K7Ij8hzE/items/UU6IIBWM"],"uri":["http://zotero.org/users/local/K7Ij8hzE/items/UU6IIBWM"],"itemData":{"id":80,"type":"book","event-place":"London, UK","publisher":"SAGE Publication","publisher-place":"London, UK","title":"Fourth Generation Evaluation","author":[{"family":"Guba","given":"Egon G"},{"family":"Lincoln","given":"Yvonna S"}],"issued":{"date-parts":[["1989"]]}}}],"schema":"https://github.com/citation-style-language/schema/raw/master/csl-citation.json"} </w:instrText>
      </w:r>
      <w:r w:rsidR="00FD3967" w:rsidRPr="00DE168D">
        <w:fldChar w:fldCharType="separate"/>
      </w:r>
      <w:r w:rsidR="00FD3967" w:rsidRPr="00DE168D">
        <w:t>Guba &amp; Lincoln (1989)</w:t>
      </w:r>
      <w:r w:rsidR="00FD3967" w:rsidRPr="00DE168D">
        <w:fldChar w:fldCharType="end"/>
      </w:r>
      <w:r w:rsidR="00FD3967">
        <w:t xml:space="preserve"> </w:t>
      </w:r>
      <w:r w:rsidRPr="005D0585">
        <w:t xml:space="preserve">bahwa </w:t>
      </w:r>
      <w:r w:rsidR="007614E3" w:rsidRPr="005D0585">
        <w:rPr>
          <w:i/>
        </w:rPr>
        <w:t>trustworthiness</w:t>
      </w:r>
      <w:r w:rsidRPr="005D0585">
        <w:rPr>
          <w:i/>
          <w:iCs/>
        </w:rPr>
        <w:t xml:space="preserve"> </w:t>
      </w:r>
      <w:r w:rsidRPr="005D0585">
        <w:rPr>
          <w:iCs/>
        </w:rPr>
        <w:t xml:space="preserve">mencakup kriteria-kriteria seperti </w:t>
      </w:r>
      <w:r w:rsidRPr="005D0585">
        <w:rPr>
          <w:i/>
        </w:rPr>
        <w:t>transferability</w:t>
      </w:r>
      <w:r w:rsidRPr="005D0585">
        <w:t xml:space="preserve">, </w:t>
      </w:r>
      <w:r w:rsidRPr="005D0585">
        <w:rPr>
          <w:i/>
        </w:rPr>
        <w:t>dependability</w:t>
      </w:r>
      <w:r w:rsidRPr="005D0585">
        <w:t xml:space="preserve">, </w:t>
      </w:r>
      <w:r w:rsidRPr="005D0585">
        <w:rPr>
          <w:i/>
        </w:rPr>
        <w:t>confirmability, credibility</w:t>
      </w:r>
      <w:r w:rsidRPr="005D0585">
        <w:t>.</w:t>
      </w:r>
    </w:p>
    <w:p w14:paraId="0725677F" w14:textId="61B0AA29" w:rsidR="00F82C9D" w:rsidRPr="00580E55" w:rsidRDefault="00580E55" w:rsidP="00F82C9D">
      <w:pPr>
        <w:pStyle w:val="batangtubuh"/>
      </w:pPr>
      <w:r w:rsidRPr="00580E55">
        <w:t xml:space="preserve">Kriteria pertama yaitu </w:t>
      </w:r>
      <w:r w:rsidRPr="00580E55">
        <w:rPr>
          <w:i/>
        </w:rPr>
        <w:t xml:space="preserve">transferability, </w:t>
      </w:r>
      <w:r w:rsidRPr="00580E55">
        <w:t>dalam penelitian ini</w:t>
      </w:r>
      <w:r w:rsidRPr="00580E55">
        <w:rPr>
          <w:i/>
        </w:rPr>
        <w:t xml:space="preserve"> </w:t>
      </w:r>
      <w:r w:rsidRPr="00580E55">
        <w:t xml:space="preserve">ditunjukkan dengan adanya  kesesuaian tulisan peneliti dengan kajian pustaka yang ada sehingga dapat menghasilkan penelitian yang efisien dan dapat diterapkan di SD. Kriteria kedua yaitu </w:t>
      </w:r>
      <w:r w:rsidRPr="00580E55">
        <w:rPr>
          <w:i/>
        </w:rPr>
        <w:t xml:space="preserve">dependability, </w:t>
      </w:r>
      <w:r w:rsidRPr="00580E55">
        <w:t xml:space="preserve">dilakukan dengan memvalidasi data dengan ahli Matematika, dan yang mengetahui seluk beluk batik serta diiringi dengan konsultasi dengan dosen pembimbing. Kriteria ketiga </w:t>
      </w:r>
      <w:r w:rsidRPr="00580E55">
        <w:rPr>
          <w:i/>
        </w:rPr>
        <w:t xml:space="preserve">confirmability, </w:t>
      </w:r>
      <w:r w:rsidRPr="00580E55">
        <w:t xml:space="preserve">dengan </w:t>
      </w:r>
      <w:r w:rsidR="00F46FA4">
        <w:t xml:space="preserve">cara mengkonfirmasi kebenaran penelitian ini pada sumber penelitian. </w:t>
      </w:r>
      <w:r w:rsidRPr="00580E55">
        <w:t xml:space="preserve">Kriteria keempat yaitu </w:t>
      </w:r>
      <w:r w:rsidRPr="00580E55">
        <w:rPr>
          <w:i/>
        </w:rPr>
        <w:t xml:space="preserve">credibility </w:t>
      </w:r>
      <w:r w:rsidRPr="00580E55">
        <w:t xml:space="preserve">ditunjukkan dengan melakukan </w:t>
      </w:r>
      <w:r w:rsidRPr="00580E55">
        <w:rPr>
          <w:i/>
        </w:rPr>
        <w:t xml:space="preserve">membercheking </w:t>
      </w:r>
      <w:r w:rsidR="008F45DF">
        <w:t xml:space="preserve">bersama informan wawancara. </w:t>
      </w:r>
      <w:r w:rsidRPr="00580E55">
        <w:rPr>
          <w:i/>
        </w:rPr>
        <w:t>Memberchecking</w:t>
      </w:r>
      <w:r w:rsidRPr="00580E55">
        <w:t xml:space="preserve"> merupakan proses untuk pengecekan data yang diperoleh peneliti untuk dikoreksi  kepada informan atau narasumber lain </w:t>
      </w:r>
      <w:sdt>
        <w:sdtPr>
          <w:id w:val="-1946451325"/>
          <w:citation/>
        </w:sdtPr>
        <w:sdtEndPr/>
        <w:sdtContent>
          <w:r w:rsidRPr="00580E55">
            <w:fldChar w:fldCharType="begin"/>
          </w:r>
          <w:r w:rsidRPr="00580E55">
            <w:instrText xml:space="preserve"> CITATION Cre02 \l 2057 </w:instrText>
          </w:r>
          <w:r w:rsidRPr="00580E55">
            <w:fldChar w:fldCharType="separate"/>
          </w:r>
          <w:r w:rsidR="00D115C8">
            <w:rPr>
              <w:noProof/>
            </w:rPr>
            <w:t>(Creswell, 2002)</w:t>
          </w:r>
          <w:r w:rsidRPr="00580E55">
            <w:fldChar w:fldCharType="end"/>
          </w:r>
        </w:sdtContent>
      </w:sdt>
      <w:r w:rsidRPr="00580E55">
        <w:t>.</w:t>
      </w:r>
    </w:p>
    <w:p w14:paraId="58F91B42" w14:textId="273E3D18" w:rsidR="006D6781" w:rsidRDefault="001565B6" w:rsidP="00110CCB">
      <w:pPr>
        <w:pStyle w:val="pendahuluan"/>
      </w:pPr>
      <w:r w:rsidRPr="00AE08FF">
        <w:t>HASIL DAN PEMBAHASAN</w:t>
      </w:r>
    </w:p>
    <w:p w14:paraId="6797A04B" w14:textId="2F0A699F" w:rsidR="00B65C1D" w:rsidRPr="00B65C1D" w:rsidRDefault="00B65C1D" w:rsidP="00B65C1D">
      <w:pPr>
        <w:pStyle w:val="batangtubuh"/>
      </w:pPr>
      <w:r w:rsidRPr="00B65C1D">
        <w:t xml:space="preserve">Peneliti akan memaparkan  pengalamannya ketika melakukan observasi </w:t>
      </w:r>
      <w:r>
        <w:t>mengenai</w:t>
      </w:r>
      <w:r w:rsidRPr="00B65C1D">
        <w:t xml:space="preserve"> motif Batik Gedhog Tuban. Berikut merupakan paparan pengalaman </w:t>
      </w:r>
      <w:r w:rsidR="00356AB5">
        <w:t>peneliti</w:t>
      </w:r>
      <w:r w:rsidR="003A6A71">
        <w:t xml:space="preserve"> dalam puisi berikut </w:t>
      </w:r>
      <w:r w:rsidRPr="00B65C1D">
        <w:t>:</w:t>
      </w:r>
    </w:p>
    <w:p w14:paraId="3EED5DF9" w14:textId="003F6E63" w:rsidR="00B65C1D" w:rsidRDefault="00B65C1D" w:rsidP="00B65C1D">
      <w:pPr>
        <w:pStyle w:val="batangtubuh"/>
        <w:jc w:val="center"/>
        <w:rPr>
          <w:b/>
        </w:rPr>
      </w:pPr>
      <w:r w:rsidRPr="00B65C1D">
        <w:rPr>
          <w:b/>
        </w:rPr>
        <w:t>Menilik Pesona Corak Keindahanmu</w:t>
      </w:r>
    </w:p>
    <w:p w14:paraId="333AF58C" w14:textId="6923B894" w:rsidR="00B65C1D" w:rsidRPr="00B65C1D" w:rsidRDefault="00B65C1D" w:rsidP="00B65C1D">
      <w:pPr>
        <w:pStyle w:val="batangtubuh"/>
        <w:jc w:val="center"/>
        <w:rPr>
          <w:i/>
        </w:rPr>
      </w:pPr>
      <w:r w:rsidRPr="00B65C1D">
        <w:rPr>
          <w:i/>
        </w:rPr>
        <w:t>Ku langkahkan kakiku</w:t>
      </w:r>
    </w:p>
    <w:p w14:paraId="77EAB866" w14:textId="118395F9" w:rsidR="00B65C1D" w:rsidRDefault="00B65C1D" w:rsidP="00B65C1D">
      <w:pPr>
        <w:pStyle w:val="batangtubuh"/>
        <w:jc w:val="center"/>
        <w:rPr>
          <w:i/>
        </w:rPr>
      </w:pPr>
      <w:r w:rsidRPr="00B65C1D">
        <w:rPr>
          <w:i/>
        </w:rPr>
        <w:t>Ku pandangi kau dengan jeli</w:t>
      </w:r>
    </w:p>
    <w:p w14:paraId="02B11845" w14:textId="1C3F6764" w:rsidR="000F2FFE" w:rsidRDefault="000F2FFE" w:rsidP="00B65C1D">
      <w:pPr>
        <w:pStyle w:val="batangtubuh"/>
        <w:jc w:val="center"/>
        <w:rPr>
          <w:i/>
        </w:rPr>
      </w:pPr>
      <w:r>
        <w:rPr>
          <w:i/>
        </w:rPr>
        <w:t>Goresan pola dalam selembar kain tenunmu</w:t>
      </w:r>
    </w:p>
    <w:p w14:paraId="5EFCC23E" w14:textId="2D365301" w:rsidR="000F2FFE" w:rsidRDefault="000F2FFE" w:rsidP="00B65C1D">
      <w:pPr>
        <w:pStyle w:val="batangtubuh"/>
        <w:jc w:val="center"/>
        <w:rPr>
          <w:i/>
        </w:rPr>
      </w:pPr>
      <w:r>
        <w:rPr>
          <w:i/>
        </w:rPr>
        <w:t>Membuatku semakin terpana</w:t>
      </w:r>
    </w:p>
    <w:p w14:paraId="21B4A0B1" w14:textId="4DC65800" w:rsidR="00EF7167" w:rsidRDefault="00EF7167" w:rsidP="00B65C1D">
      <w:pPr>
        <w:pStyle w:val="batangtubuh"/>
        <w:jc w:val="center"/>
        <w:rPr>
          <w:i/>
        </w:rPr>
      </w:pPr>
      <w:r>
        <w:rPr>
          <w:i/>
        </w:rPr>
        <w:t>Corak motifmu lambang kehidupan</w:t>
      </w:r>
    </w:p>
    <w:p w14:paraId="29855A74" w14:textId="5C190A9B" w:rsidR="000F2FFE" w:rsidRDefault="000F2FFE" w:rsidP="00B65C1D">
      <w:pPr>
        <w:pStyle w:val="batangtubuh"/>
        <w:jc w:val="center"/>
        <w:rPr>
          <w:i/>
        </w:rPr>
      </w:pPr>
      <w:r>
        <w:rPr>
          <w:i/>
        </w:rPr>
        <w:t xml:space="preserve">Warna warni penuh simbol karismatik </w:t>
      </w:r>
    </w:p>
    <w:p w14:paraId="7BEBD7CC" w14:textId="6FA0E250" w:rsidR="000F2FFE" w:rsidRDefault="000F2FFE" w:rsidP="00B65C1D">
      <w:pPr>
        <w:pStyle w:val="batangtubuh"/>
        <w:jc w:val="center"/>
        <w:rPr>
          <w:i/>
        </w:rPr>
      </w:pPr>
      <w:r>
        <w:rPr>
          <w:i/>
        </w:rPr>
        <w:t>Kau adalah buah tangan budaya bangsa</w:t>
      </w:r>
    </w:p>
    <w:p w14:paraId="6A8C9D4D" w14:textId="0A17110D" w:rsidR="00267A66" w:rsidRDefault="005F0BB8" w:rsidP="00267A66">
      <w:pPr>
        <w:pStyle w:val="batangtubuh"/>
        <w:rPr>
          <w:shd w:val="clear" w:color="auto" w:fill="FFFFFF"/>
        </w:rPr>
      </w:pPr>
      <w:r>
        <w:rPr>
          <w:noProof/>
          <w:lang w:val="id-ID" w:eastAsia="id-ID"/>
        </w:rPr>
        <mc:AlternateContent>
          <mc:Choice Requires="wps">
            <w:drawing>
              <wp:anchor distT="45720" distB="45720" distL="114300" distR="114300" simplePos="0" relativeHeight="251681792" behindDoc="0" locked="0" layoutInCell="1" allowOverlap="1" wp14:anchorId="3BD30E08" wp14:editId="5FCE98A7">
                <wp:simplePos x="0" y="0"/>
                <wp:positionH relativeFrom="column">
                  <wp:posOffset>2035048</wp:posOffset>
                </wp:positionH>
                <wp:positionV relativeFrom="paragraph">
                  <wp:posOffset>660908</wp:posOffset>
                </wp:positionV>
                <wp:extent cx="871220" cy="950595"/>
                <wp:effectExtent l="0" t="0" r="508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20" cy="950595"/>
                        </a:xfrm>
                        <a:prstGeom prst="rect">
                          <a:avLst/>
                        </a:prstGeom>
                        <a:solidFill>
                          <a:srgbClr val="FFFFFF"/>
                        </a:solidFill>
                        <a:ln w="9525">
                          <a:noFill/>
                          <a:miter lim="800000"/>
                          <a:headEnd/>
                          <a:tailEnd/>
                        </a:ln>
                      </wps:spPr>
                      <wps:txbx>
                        <w:txbxContent>
                          <w:p w14:paraId="25D13058" w14:textId="77777777" w:rsidR="005F0BB8" w:rsidRDefault="005F0BB8" w:rsidP="005F0BB8">
                            <w:pPr>
                              <w:jc w:val="left"/>
                              <w:rPr>
                                <w:b/>
                                <w:i/>
                                <w:sz w:val="18"/>
                                <w:szCs w:val="18"/>
                                <w:lang w:val="en-GB"/>
                              </w:rPr>
                            </w:pPr>
                            <w:r w:rsidRPr="004E7CDC">
                              <w:rPr>
                                <w:noProof/>
                                <w:lang w:eastAsia="id-ID"/>
                              </w:rPr>
                              <w:drawing>
                                <wp:inline distT="0" distB="0" distL="0" distR="0" wp14:anchorId="40ABE2A2" wp14:editId="1D2236A6">
                                  <wp:extent cx="725424" cy="484505"/>
                                  <wp:effectExtent l="0" t="0" r="0" b="0"/>
                                  <wp:docPr id="477" name="Picture 477" descr="C:\Users\TOSHIBA 2\Downloads\law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SHIBA 2\Downloads\lawe.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6208" t="31190" r="6521" b="27570"/>
                                          <a:stretch/>
                                        </pic:blipFill>
                                        <pic:spPr bwMode="auto">
                                          <a:xfrm>
                                            <a:off x="0" y="0"/>
                                            <a:ext cx="747922" cy="499531"/>
                                          </a:xfrm>
                                          <a:prstGeom prst="rect">
                                            <a:avLst/>
                                          </a:prstGeom>
                                          <a:noFill/>
                                          <a:ln>
                                            <a:noFill/>
                                          </a:ln>
                                          <a:extLst>
                                            <a:ext uri="{53640926-AAD7-44D8-BBD7-CCE9431645EC}">
                                              <a14:shadowObscured xmlns:a14="http://schemas.microsoft.com/office/drawing/2010/main"/>
                                            </a:ext>
                                          </a:extLst>
                                        </pic:spPr>
                                      </pic:pic>
                                    </a:graphicData>
                                  </a:graphic>
                                </wp:inline>
                              </w:drawing>
                            </w:r>
                          </w:p>
                          <w:p w14:paraId="65386C9E" w14:textId="77777777" w:rsidR="005F0BB8" w:rsidRPr="005F0BB8" w:rsidRDefault="005F0BB8" w:rsidP="005F0BB8">
                            <w:pPr>
                              <w:jc w:val="left"/>
                              <w:rPr>
                                <w:lang w:val="en-GB"/>
                              </w:rPr>
                            </w:pPr>
                            <w:r>
                              <w:rPr>
                                <w:b/>
                                <w:i/>
                                <w:sz w:val="18"/>
                                <w:szCs w:val="18"/>
                                <w:lang w:val="en-GB"/>
                              </w:rPr>
                              <w:t xml:space="preserve">Gambar 1.1 </w:t>
                            </w:r>
                            <w:r w:rsidRPr="004E7CDC">
                              <w:rPr>
                                <w:b/>
                                <w:i/>
                                <w:sz w:val="18"/>
                                <w:szCs w:val="18"/>
                                <w:lang w:val="en-GB"/>
                              </w:rPr>
                              <w:t>Benang Lawe</w:t>
                            </w:r>
                          </w:p>
                          <w:p w14:paraId="0B40F168" w14:textId="133C68C3" w:rsidR="005F0BB8" w:rsidRDefault="005F0BB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D30E08" id="Text Box 2" o:spid="_x0000_s1043" type="#_x0000_t202" style="position:absolute;left:0;text-align:left;margin-left:160.25pt;margin-top:52.05pt;width:68.6pt;height:74.8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" stroked="f">
                <v:textbox>
                  <w:txbxContent>
                    <w:p w14:paraId="25D13058" w14:textId="77777777" w:rsidR="005F0BB8" w:rsidRDefault="005F0BB8" w:rsidP="005F0BB8">
                      <w:pPr>
                        <w:jc w:val="left"/>
                        <w:rPr>
                          <w:b/>
                          <w:i/>
                          <w:sz w:val="18"/>
                          <w:szCs w:val="18"/>
                          <w:lang w:val="en-GB"/>
                        </w:rPr>
                      </w:pPr>
                      <w:r w:rsidRPr="004E7CDC">
                        <w:rPr>
                          <w:noProof/>
                          <w:lang w:eastAsia="id-ID"/>
                        </w:rPr>
                        <w:drawing>
                          <wp:inline distT="0" distB="0" distL="0" distR="0" wp14:anchorId="40ABE2A2" wp14:editId="1D2236A6">
                            <wp:extent cx="725424" cy="484505"/>
                            <wp:effectExtent l="0" t="0" r="0" b="0"/>
                            <wp:docPr id="477" name="Picture 477" descr="C:\Users\TOSHIBA 2\Downloads\law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SHIBA 2\Downloads\lawe.jpg"/>
                                    <pic:cNvPicPr>
                                      <a:picLocks noChangeAspect="1" noChangeArrowheads="1"/>
                                    </pic:cNvPicPr>
                                  </pic:nvPicPr>
                                  <pic:blipFill rotWithShape="1">
                                    <a:blip r:embed="rId23">
                                      <a:extLst>
                                        <a:ext uri="{28A0092B-C50C-407E-A947-70E740481C1C}">
                                          <a14:useLocalDpi xmlns:a14="http://schemas.microsoft.com/office/drawing/2010/main" val="0"/>
                                        </a:ext>
                                      </a:extLst>
                                    </a:blip>
                                    <a:srcRect l="6208" t="31190" r="6521" b="27570"/>
                                    <a:stretch/>
                                  </pic:blipFill>
                                  <pic:spPr bwMode="auto">
                                    <a:xfrm>
                                      <a:off x="0" y="0"/>
                                      <a:ext cx="747922" cy="499531"/>
                                    </a:xfrm>
                                    <a:prstGeom prst="rect">
                                      <a:avLst/>
                                    </a:prstGeom>
                                    <a:noFill/>
                                    <a:ln>
                                      <a:noFill/>
                                    </a:ln>
                                    <a:extLst>
                                      <a:ext uri="{53640926-AAD7-44D8-BBD7-CCE9431645EC}">
                                        <a14:shadowObscured xmlns:a14="http://schemas.microsoft.com/office/drawing/2010/main"/>
                                      </a:ext>
                                    </a:extLst>
                                  </pic:spPr>
                                </pic:pic>
                              </a:graphicData>
                            </a:graphic>
                          </wp:inline>
                        </w:drawing>
                      </w:r>
                    </w:p>
                    <w:p w14:paraId="65386C9E" w14:textId="77777777" w:rsidR="005F0BB8" w:rsidRPr="005F0BB8" w:rsidRDefault="005F0BB8" w:rsidP="005F0BB8">
                      <w:pPr>
                        <w:jc w:val="left"/>
                        <w:rPr>
                          <w:lang w:val="en-GB"/>
                        </w:rPr>
                      </w:pPr>
                      <w:r>
                        <w:rPr>
                          <w:b/>
                          <w:i/>
                          <w:sz w:val="18"/>
                          <w:szCs w:val="18"/>
                          <w:lang w:val="en-GB"/>
                        </w:rPr>
                        <w:t xml:space="preserve">Gambar 1.1 </w:t>
                      </w:r>
                      <w:r w:rsidRPr="004E7CDC">
                        <w:rPr>
                          <w:b/>
                          <w:i/>
                          <w:sz w:val="18"/>
                          <w:szCs w:val="18"/>
                          <w:lang w:val="en-GB"/>
                        </w:rPr>
                        <w:t>Benang Lawe</w:t>
                      </w:r>
                    </w:p>
                    <w:p w14:paraId="0B40F168" w14:textId="133C68C3" w:rsidR="005F0BB8" w:rsidRDefault="005F0BB8"/>
                  </w:txbxContent>
                </v:textbox>
                <w10:wrap type="square"/>
              </v:shape>
            </w:pict>
          </mc:Fallback>
        </mc:AlternateContent>
      </w:r>
      <w:r w:rsidR="007A5DC2">
        <w:t>Puisi</w:t>
      </w:r>
      <w:r w:rsidR="000F2FFE" w:rsidRPr="00337BED">
        <w:t xml:space="preserve"> tersebut</w:t>
      </w:r>
      <w:r w:rsidR="00337BED" w:rsidRPr="00337BED">
        <w:t xml:space="preserve"> memaparkan bahwa dalam</w:t>
      </w:r>
      <w:r w:rsidR="000F2FFE" w:rsidRPr="00337BED">
        <w:t xml:space="preserve"> </w:t>
      </w:r>
      <w:r w:rsidR="00420B3D" w:rsidRPr="00337BED">
        <w:t xml:space="preserve">Batik </w:t>
      </w:r>
      <w:r w:rsidR="00337BED" w:rsidRPr="00337BED">
        <w:t>tenun gedhog</w:t>
      </w:r>
      <w:r w:rsidR="00420B3D" w:rsidRPr="00337BED">
        <w:t xml:space="preserve"> memiliki keunikan dan kekhasan tersend</w:t>
      </w:r>
      <w:r w:rsidR="005B3B24">
        <w:t>iri. Keunikan itu terdapat pada</w:t>
      </w:r>
      <w:r w:rsidR="00420B3D" w:rsidRPr="00337BED">
        <w:t xml:space="preserve"> bahan dan proses membatiknya. </w:t>
      </w:r>
      <w:r w:rsidR="00420B3D">
        <w:rPr>
          <w:shd w:val="clear" w:color="auto" w:fill="FFFFFF"/>
        </w:rPr>
        <w:t xml:space="preserve">Hal yang membedakan </w:t>
      </w:r>
      <w:r w:rsidR="00F02836" w:rsidRPr="00714A7A">
        <w:rPr>
          <w:shd w:val="clear" w:color="auto" w:fill="FFFFFF"/>
        </w:rPr>
        <w:t xml:space="preserve">Batik Gedhog khas </w:t>
      </w:r>
      <w:r w:rsidR="00F02836">
        <w:rPr>
          <w:shd w:val="clear" w:color="auto" w:fill="FFFFFF"/>
        </w:rPr>
        <w:t xml:space="preserve">Tuban dengan batik daerah lain </w:t>
      </w:r>
      <w:r w:rsidR="00420B3D">
        <w:rPr>
          <w:shd w:val="clear" w:color="auto" w:fill="FFFFFF"/>
        </w:rPr>
        <w:t>yakni</w:t>
      </w:r>
      <w:r w:rsidR="00420B3D" w:rsidRPr="00714A7A">
        <w:rPr>
          <w:shd w:val="clear" w:color="auto" w:fill="FFFFFF"/>
        </w:rPr>
        <w:t xml:space="preserve"> bahan untuk membatik terbuat dari tenun gedho</w:t>
      </w:r>
      <w:r w:rsidR="00356AB5">
        <w:rPr>
          <w:shd w:val="clear" w:color="auto" w:fill="FFFFFF"/>
        </w:rPr>
        <w:t>g asli.</w:t>
      </w:r>
      <w:r w:rsidR="00420B3D">
        <w:rPr>
          <w:shd w:val="clear" w:color="auto" w:fill="FFFFFF"/>
        </w:rPr>
        <w:t xml:space="preserve"> Jika dilihat dengan seksama, </w:t>
      </w:r>
      <w:r w:rsidR="00420B3D" w:rsidRPr="00714A7A">
        <w:rPr>
          <w:shd w:val="clear" w:color="auto" w:fill="FFFFFF"/>
        </w:rPr>
        <w:t>hasi</w:t>
      </w:r>
      <w:r w:rsidR="00420B3D">
        <w:rPr>
          <w:shd w:val="clear" w:color="auto" w:fill="FFFFFF"/>
        </w:rPr>
        <w:t xml:space="preserve">l kain tenun </w:t>
      </w:r>
      <w:r w:rsidR="00420B3D">
        <w:rPr>
          <w:shd w:val="clear" w:color="auto" w:fill="FFFFFF"/>
        </w:rPr>
        <w:t xml:space="preserve">gedhog lebih kasar, dan tebal </w:t>
      </w:r>
      <w:r w:rsidR="00420B3D" w:rsidRPr="00714A7A">
        <w:rPr>
          <w:shd w:val="clear" w:color="auto" w:fill="FFFFFF"/>
        </w:rPr>
        <w:t xml:space="preserve">dibandingkan produk pabrik yang lebih </w:t>
      </w:r>
      <w:r w:rsidR="00420B3D">
        <w:rPr>
          <w:shd w:val="clear" w:color="auto" w:fill="FFFFFF"/>
        </w:rPr>
        <w:t xml:space="preserve">tipis dan </w:t>
      </w:r>
      <w:r w:rsidR="00420B3D" w:rsidRPr="00714A7A">
        <w:rPr>
          <w:shd w:val="clear" w:color="auto" w:fill="FFFFFF"/>
        </w:rPr>
        <w:t xml:space="preserve">lembut. Hal itu disebabkan bahan kain tenun gedhog dari benang lawe yang kasar </w:t>
      </w:r>
      <w:sdt>
        <w:sdtPr>
          <w:rPr>
            <w:shd w:val="clear" w:color="auto" w:fill="FFFFFF"/>
          </w:rPr>
          <w:id w:val="558669360"/>
          <w:citation/>
        </w:sdtPr>
        <w:sdtEndPr/>
        <w:sdtContent>
          <w:r w:rsidR="00420B3D" w:rsidRPr="00714A7A">
            <w:rPr>
              <w:shd w:val="clear" w:color="auto" w:fill="FFFFFF"/>
            </w:rPr>
            <w:fldChar w:fldCharType="begin"/>
          </w:r>
          <w:r w:rsidR="00420B3D" w:rsidRPr="00714A7A">
            <w:rPr>
              <w:shd w:val="clear" w:color="auto" w:fill="FFFFFF"/>
            </w:rPr>
            <w:instrText xml:space="preserve"> CITATION Faj16 \l 2057 </w:instrText>
          </w:r>
          <w:r w:rsidR="00420B3D" w:rsidRPr="00714A7A">
            <w:rPr>
              <w:shd w:val="clear" w:color="auto" w:fill="FFFFFF"/>
            </w:rPr>
            <w:fldChar w:fldCharType="separate"/>
          </w:r>
          <w:r w:rsidR="00D115C8" w:rsidRPr="00D115C8">
            <w:rPr>
              <w:noProof/>
              <w:shd w:val="clear" w:color="auto" w:fill="FFFFFF"/>
            </w:rPr>
            <w:t>(Ciptandi, 2016)</w:t>
          </w:r>
          <w:r w:rsidR="00420B3D" w:rsidRPr="00714A7A">
            <w:rPr>
              <w:shd w:val="clear" w:color="auto" w:fill="FFFFFF"/>
            </w:rPr>
            <w:fldChar w:fldCharType="end"/>
          </w:r>
        </w:sdtContent>
      </w:sdt>
      <w:r w:rsidR="00420B3D" w:rsidRPr="00714A7A">
        <w:rPr>
          <w:shd w:val="clear" w:color="auto" w:fill="FFFFFF"/>
        </w:rPr>
        <w:t>.</w:t>
      </w:r>
    </w:p>
    <w:p w14:paraId="45DBC6CB" w14:textId="66BD550E" w:rsidR="000E6D9E" w:rsidRDefault="00356AB5" w:rsidP="000E6D9E">
      <w:pPr>
        <w:pStyle w:val="batangtubuh"/>
      </w:pPr>
      <w:r w:rsidRPr="005438F1">
        <w:t>Berikut ini merupakan gambaran dari perkembangan motif Batik Gedhog</w:t>
      </w:r>
      <w:r w:rsidR="000E6D9E">
        <w:t xml:space="preserve"> Tuban</w:t>
      </w:r>
    </w:p>
    <w:p w14:paraId="12DF6FDB" w14:textId="3E8F892D" w:rsidR="00356AB5" w:rsidRPr="005438F1" w:rsidRDefault="005438F1" w:rsidP="008F45DF">
      <w:pPr>
        <w:pStyle w:val="NoSpacing"/>
        <w:ind w:left="142" w:hanging="142"/>
        <w:jc w:val="center"/>
        <w:rPr>
          <w:rFonts w:ascii="Times New Roman" w:hAnsi="Times New Roman" w:cs="Times New Roman"/>
          <w:b/>
          <w:i/>
          <w:szCs w:val="20"/>
        </w:rPr>
      </w:pPr>
      <w:r w:rsidRPr="005438F1">
        <w:rPr>
          <w:rFonts w:ascii="Times New Roman" w:hAnsi="Times New Roman" w:cs="Times New Roman"/>
          <w:b/>
          <w:i/>
          <w:szCs w:val="20"/>
        </w:rPr>
        <w:t>Gambar 3.1 Garis perkembangan motif Batik Gedhog</w:t>
      </w:r>
    </w:p>
    <w:p w14:paraId="3C8BEFCE" w14:textId="322F2E95" w:rsidR="00137DEA" w:rsidRDefault="005F0BB8" w:rsidP="003310D2">
      <w:pPr>
        <w:pStyle w:val="NoSpacing"/>
        <w:jc w:val="center"/>
        <w:rPr>
          <w:rFonts w:ascii="Times New Roman" w:hAnsi="Times New Roman" w:cs="Times New Roman"/>
          <w:b/>
          <w:i/>
          <w:szCs w:val="20"/>
        </w:rPr>
      </w:pPr>
      <w:r>
        <w:rPr>
          <w:noProof/>
          <w:lang w:val="id-ID" w:eastAsia="id-ID"/>
        </w:rPr>
        <mc:AlternateContent>
          <mc:Choice Requires="wps">
            <w:drawing>
              <wp:anchor distT="0" distB="0" distL="114300" distR="114300" simplePos="0" relativeHeight="251684864" behindDoc="0" locked="0" layoutInCell="1" allowOverlap="1" wp14:anchorId="571AE730" wp14:editId="1C24BFD5">
                <wp:simplePos x="0" y="0"/>
                <wp:positionH relativeFrom="column">
                  <wp:posOffset>79629</wp:posOffset>
                </wp:positionH>
                <wp:positionV relativeFrom="paragraph">
                  <wp:posOffset>1644015</wp:posOffset>
                </wp:positionV>
                <wp:extent cx="0" cy="1175258"/>
                <wp:effectExtent l="76200" t="38100" r="57150" b="25400"/>
                <wp:wrapNone/>
                <wp:docPr id="480" name="Straight Arrow Connector 480"/>
                <wp:cNvGraphicFramePr/>
                <a:graphic xmlns:a="http://schemas.openxmlformats.org/drawingml/2006/main">
                  <a:graphicData uri="http://schemas.microsoft.com/office/word/2010/wordprocessingShape">
                    <wps:wsp>
                      <wps:cNvCnPr/>
                      <wps:spPr>
                        <a:xfrm flipV="1">
                          <a:off x="0" y="0"/>
                          <a:ext cx="0" cy="1175258"/>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0B49491A" id="Straight Arrow Connector 480" o:spid="_x0000_s1026" type="#_x0000_t32" style="position:absolute;margin-left:6.25pt;margin-top:129.45pt;width:0;height:92.55pt;flip:y;z-index:251705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" strokecolor="#5b9bd5 [3204]" strokeweight="1.5pt">
                <v:stroke endarrow="block" joinstyle="miter"/>
              </v:shape>
            </w:pict>
          </mc:Fallback>
        </mc:AlternateContent>
      </w:r>
      <w:r>
        <w:rPr>
          <w:noProof/>
          <w:lang w:val="id-ID" w:eastAsia="id-ID"/>
        </w:rPr>
        <mc:AlternateContent>
          <mc:Choice Requires="wps">
            <w:drawing>
              <wp:anchor distT="0" distB="0" distL="114300" distR="114300" simplePos="0" relativeHeight="251683840" behindDoc="0" locked="0" layoutInCell="1" allowOverlap="1" wp14:anchorId="4B5AD306" wp14:editId="5BB48C90">
                <wp:simplePos x="0" y="0"/>
                <wp:positionH relativeFrom="column">
                  <wp:posOffset>12827</wp:posOffset>
                </wp:positionH>
                <wp:positionV relativeFrom="paragraph">
                  <wp:posOffset>1456690</wp:posOffset>
                </wp:positionV>
                <wp:extent cx="164592" cy="152400"/>
                <wp:effectExtent l="57150" t="38100" r="26035" b="76200"/>
                <wp:wrapNone/>
                <wp:docPr id="479" name="Oval 479"/>
                <wp:cNvGraphicFramePr/>
                <a:graphic xmlns:a="http://schemas.openxmlformats.org/drawingml/2006/main">
                  <a:graphicData uri="http://schemas.microsoft.com/office/word/2010/wordprocessingShape">
                    <wps:wsp>
                      <wps:cNvSpPr/>
                      <wps:spPr>
                        <a:xfrm>
                          <a:off x="0" y="0"/>
                          <a:ext cx="164592" cy="152400"/>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DA7A241" id="Oval 479" o:spid="_x0000_s1026" style="position:absolute;margin-left:1pt;margin-top:114.7pt;width:12.95pt;height:12pt;z-index:25170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" fillcolor="#65a0d7 [3028]" stroked="f">
                <v:fill color2="#5898d4 [3172]" rotate="t" colors="0 #71a6db;.5 #559bdb;1 #438ac9" focus="100%" type="gradient">
                  <o:fill v:ext="view" type="gradientUnscaled"/>
                </v:fill>
                <v:shadow on="t" color="black" opacity="41287f" offset="0,1.5pt"/>
              </v:oval>
            </w:pict>
          </mc:Fallback>
        </mc:AlternateContent>
      </w:r>
      <w:r>
        <w:rPr>
          <w:noProof/>
          <w:lang w:val="id-ID" w:eastAsia="id-ID"/>
        </w:rPr>
        <mc:AlternateContent>
          <mc:Choice Requires="wps">
            <w:drawing>
              <wp:anchor distT="0" distB="0" distL="114300" distR="114300" simplePos="0" relativeHeight="251682816" behindDoc="0" locked="0" layoutInCell="1" allowOverlap="1" wp14:anchorId="0B92334E" wp14:editId="3C8E28D5">
                <wp:simplePos x="0" y="0"/>
                <wp:positionH relativeFrom="column">
                  <wp:posOffset>975995</wp:posOffset>
                </wp:positionH>
                <wp:positionV relativeFrom="paragraph">
                  <wp:posOffset>1736725</wp:posOffset>
                </wp:positionV>
                <wp:extent cx="152400" cy="160655"/>
                <wp:effectExtent l="57150" t="38100" r="19050" b="67945"/>
                <wp:wrapNone/>
                <wp:docPr id="478" name="Oval 478"/>
                <wp:cNvGraphicFramePr/>
                <a:graphic xmlns:a="http://schemas.openxmlformats.org/drawingml/2006/main">
                  <a:graphicData uri="http://schemas.microsoft.com/office/word/2010/wordprocessingShape">
                    <wps:wsp>
                      <wps:cNvSpPr/>
                      <wps:spPr>
                        <a:xfrm>
                          <a:off x="0" y="0"/>
                          <a:ext cx="152400" cy="160655"/>
                        </a:xfrm>
                        <a:prstGeom prst="ellipse">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30E4B3" id="Oval 478" o:spid="_x0000_s1026" style="position:absolute;margin-left:76.85pt;margin-top:136.75pt;width:12pt;height:12.6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" fillcolor="#65a0d7 [3028]" stroked="f">
                <v:fill color2="#5898d4 [3172]" rotate="t" colors="0 #71a6db;.5 #559bdb;1 #438ac9" focus="100%" type="gradient">
                  <o:fill v:ext="view" type="gradientUnscaled"/>
                </v:fill>
                <v:shadow on="t" color="black" opacity="41287f" offset="0,1.5pt"/>
              </v:oval>
            </w:pict>
          </mc:Fallback>
        </mc:AlternateContent>
      </w:r>
      <w:r w:rsidRPr="005438F1">
        <w:rPr>
          <w:noProof/>
          <w:lang w:val="id-ID" w:eastAsia="id-ID"/>
        </w:rPr>
        <mc:AlternateContent>
          <mc:Choice Requires="wps">
            <w:drawing>
              <wp:anchor distT="45720" distB="45720" distL="114300" distR="114300" simplePos="0" relativeHeight="251629568" behindDoc="0" locked="0" layoutInCell="1" allowOverlap="1" wp14:anchorId="53A84450" wp14:editId="455429C3">
                <wp:simplePos x="0" y="0"/>
                <wp:positionH relativeFrom="column">
                  <wp:posOffset>-48260</wp:posOffset>
                </wp:positionH>
                <wp:positionV relativeFrom="paragraph">
                  <wp:posOffset>207010</wp:posOffset>
                </wp:positionV>
                <wp:extent cx="3225800" cy="2755265"/>
                <wp:effectExtent l="0" t="0" r="12700" b="2603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800" cy="2755265"/>
                        </a:xfrm>
                        <a:prstGeom prst="rect">
                          <a:avLst/>
                        </a:prstGeom>
                        <a:ln>
                          <a:solidFill>
                            <a:schemeClr val="accent5">
                              <a:lumMod val="75000"/>
                            </a:schemeClr>
                          </a:solidFill>
                          <a:headEnd/>
                          <a:tailEnd/>
                        </a:ln>
                      </wps:spPr>
                      <wps:style>
                        <a:lnRef idx="2">
                          <a:schemeClr val="accent2"/>
                        </a:lnRef>
                        <a:fillRef idx="1">
                          <a:schemeClr val="lt1"/>
                        </a:fillRef>
                        <a:effectRef idx="0">
                          <a:schemeClr val="accent2"/>
                        </a:effectRef>
                        <a:fontRef idx="minor">
                          <a:schemeClr val="dk1"/>
                        </a:fontRef>
                      </wps:style>
                      <wps:txbx>
                        <w:txbxContent>
                          <w:p w14:paraId="0AA884A7" w14:textId="7C4C003C" w:rsidR="00945AAF" w:rsidRDefault="00945AAF" w:rsidP="00663410">
                            <w:pPr>
                              <w:jc w:val="center"/>
                              <w:rPr>
                                <w:b/>
                                <w:lang w:val="en-GB"/>
                              </w:rPr>
                            </w:pPr>
                            <w:r w:rsidRPr="00663410">
                              <w:rPr>
                                <w:b/>
                                <w:lang w:val="en-GB"/>
                              </w:rPr>
                              <w:t>PERKEMBANGAN MOTIF BATIK GEDHOG TUBAN</w:t>
                            </w:r>
                          </w:p>
                          <w:p w14:paraId="0AB1F8E8" w14:textId="110304D6" w:rsidR="00945AAF" w:rsidRDefault="00945AAF" w:rsidP="00663410">
                            <w:pPr>
                              <w:jc w:val="center"/>
                              <w:rPr>
                                <w:b/>
                                <w:lang w:val="en-GB"/>
                              </w:rPr>
                            </w:pPr>
                          </w:p>
                          <w:p w14:paraId="3BDD4129" w14:textId="29C6B51F" w:rsidR="00945AAF" w:rsidRDefault="00945AAF" w:rsidP="00663410">
                            <w:pPr>
                              <w:jc w:val="center"/>
                              <w:rPr>
                                <w:b/>
                                <w:lang w:val="en-GB"/>
                              </w:rPr>
                            </w:pPr>
                          </w:p>
                          <w:p w14:paraId="471F1FE2" w14:textId="165607AC" w:rsidR="00945AAF" w:rsidRDefault="00945AAF" w:rsidP="00663410">
                            <w:pPr>
                              <w:jc w:val="center"/>
                              <w:rPr>
                                <w:b/>
                                <w:lang w:val="en-GB"/>
                              </w:rPr>
                            </w:pPr>
                          </w:p>
                          <w:p w14:paraId="7D7106D4" w14:textId="77777777" w:rsidR="00945AAF" w:rsidRDefault="00945AAF" w:rsidP="00663410">
                            <w:pPr>
                              <w:jc w:val="center"/>
                              <w:rPr>
                                <w:b/>
                                <w:lang w:val="en-GB"/>
                              </w:rPr>
                            </w:pPr>
                          </w:p>
                          <w:p w14:paraId="4D9A2E53" w14:textId="2CCA0A60" w:rsidR="00945AAF" w:rsidRDefault="00945AAF" w:rsidP="00663410">
                            <w:pPr>
                              <w:jc w:val="center"/>
                              <w:rPr>
                                <w:b/>
                                <w:lang w:val="en-GB"/>
                              </w:rPr>
                            </w:pPr>
                          </w:p>
                          <w:p w14:paraId="6440F1EF" w14:textId="73BBCD5C" w:rsidR="00945AAF" w:rsidRPr="00663410" w:rsidRDefault="00945AAF" w:rsidP="005438F1">
                            <w:pPr>
                              <w:ind w:firstLine="567"/>
                              <w:rPr>
                                <w:b/>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A84450" id="_x0000_s1044" type="#_x0000_t202" style="position:absolute;left:0;text-align:left;margin-left:-3.8pt;margin-top:16.3pt;width:254pt;height:216.9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" fillcolor="white [3201]" strokecolor="#2f5496 [2408]" strokeweight="1pt">
                <v:textbox>
                  <w:txbxContent>
                    <w:p w14:paraId="0AA884A7" w14:textId="7C4C003C" w:rsidR="00945AAF" w:rsidRDefault="00945AAF" w:rsidP="00663410">
                      <w:pPr>
                        <w:jc w:val="center"/>
                        <w:rPr>
                          <w:b/>
                          <w:lang w:val="en-GB"/>
                        </w:rPr>
                      </w:pPr>
                      <w:r w:rsidRPr="00663410">
                        <w:rPr>
                          <w:b/>
                          <w:lang w:val="en-GB"/>
                        </w:rPr>
                        <w:t>PERKEMBANGAN MOTIF BATIK GEDHOG TUBAN</w:t>
                      </w:r>
                    </w:p>
                    <w:p w14:paraId="0AB1F8E8" w14:textId="110304D6" w:rsidR="00945AAF" w:rsidRDefault="00945AAF" w:rsidP="00663410">
                      <w:pPr>
                        <w:jc w:val="center"/>
                        <w:rPr>
                          <w:b/>
                          <w:lang w:val="en-GB"/>
                        </w:rPr>
                      </w:pPr>
                    </w:p>
                    <w:p w14:paraId="3BDD4129" w14:textId="29C6B51F" w:rsidR="00945AAF" w:rsidRDefault="00945AAF" w:rsidP="00663410">
                      <w:pPr>
                        <w:jc w:val="center"/>
                        <w:rPr>
                          <w:b/>
                          <w:lang w:val="en-GB"/>
                        </w:rPr>
                      </w:pPr>
                    </w:p>
                    <w:p w14:paraId="471F1FE2" w14:textId="165607AC" w:rsidR="00945AAF" w:rsidRDefault="00945AAF" w:rsidP="00663410">
                      <w:pPr>
                        <w:jc w:val="center"/>
                        <w:rPr>
                          <w:b/>
                          <w:lang w:val="en-GB"/>
                        </w:rPr>
                      </w:pPr>
                    </w:p>
                    <w:p w14:paraId="7D7106D4" w14:textId="77777777" w:rsidR="00945AAF" w:rsidRDefault="00945AAF" w:rsidP="00663410">
                      <w:pPr>
                        <w:jc w:val="center"/>
                        <w:rPr>
                          <w:b/>
                          <w:lang w:val="en-GB"/>
                        </w:rPr>
                      </w:pPr>
                    </w:p>
                    <w:p w14:paraId="4D9A2E53" w14:textId="2CCA0A60" w:rsidR="00945AAF" w:rsidRDefault="00945AAF" w:rsidP="00663410">
                      <w:pPr>
                        <w:jc w:val="center"/>
                        <w:rPr>
                          <w:b/>
                          <w:lang w:val="en-GB"/>
                        </w:rPr>
                      </w:pPr>
                    </w:p>
                    <w:p w14:paraId="6440F1EF" w14:textId="73BBCD5C" w:rsidR="00945AAF" w:rsidRPr="00663410" w:rsidRDefault="00945AAF" w:rsidP="005438F1">
                      <w:pPr>
                        <w:ind w:firstLine="567"/>
                        <w:rPr>
                          <w:b/>
                          <w:lang w:val="en-GB"/>
                        </w:rPr>
                      </w:pPr>
                    </w:p>
                  </w:txbxContent>
                </v:textbox>
                <w10:wrap type="square"/>
              </v:shape>
            </w:pict>
          </mc:Fallback>
        </mc:AlternateContent>
      </w:r>
      <w:r>
        <w:rPr>
          <w:noProof/>
          <w:lang w:val="id-ID" w:eastAsia="id-ID"/>
        </w:rPr>
        <mc:AlternateContent>
          <mc:Choice Requires="wps">
            <w:drawing>
              <wp:anchor distT="0" distB="0" distL="114300" distR="114300" simplePos="0" relativeHeight="251674624" behindDoc="0" locked="0" layoutInCell="1" allowOverlap="1" wp14:anchorId="1D55614B" wp14:editId="29423B03">
                <wp:simplePos x="0" y="0"/>
                <wp:positionH relativeFrom="column">
                  <wp:posOffset>177673</wp:posOffset>
                </wp:positionH>
                <wp:positionV relativeFrom="paragraph">
                  <wp:posOffset>1932305</wp:posOffset>
                </wp:positionV>
                <wp:extent cx="1121664" cy="974852"/>
                <wp:effectExtent l="0" t="0" r="2540" b="0"/>
                <wp:wrapNone/>
                <wp:docPr id="6" name="Text Box 6"/>
                <wp:cNvGraphicFramePr/>
                <a:graphic xmlns:a="http://schemas.openxmlformats.org/drawingml/2006/main">
                  <a:graphicData uri="http://schemas.microsoft.com/office/word/2010/wordprocessingShape">
                    <wps:wsp>
                      <wps:cNvSpPr txBox="1"/>
                      <wps:spPr>
                        <a:xfrm>
                          <a:off x="0" y="0"/>
                          <a:ext cx="1121664" cy="974852"/>
                        </a:xfrm>
                        <a:prstGeom prst="rect">
                          <a:avLst/>
                        </a:prstGeom>
                        <a:solidFill>
                          <a:schemeClr val="lt1"/>
                        </a:solidFill>
                        <a:ln w="6350">
                          <a:noFill/>
                        </a:ln>
                      </wps:spPr>
                      <wps:txbx>
                        <w:txbxContent>
                          <w:p w14:paraId="1FBAACF2" w14:textId="5C247930" w:rsidR="005F0BB8" w:rsidRDefault="00945AAF" w:rsidP="005F0BB8">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Puti</w:t>
                            </w:r>
                          </w:p>
                          <w:p w14:paraId="57897AA8" w14:textId="49152C08" w:rsidR="00945AAF" w:rsidRPr="00A46B35"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 xml:space="preserve"> Lo</w:t>
                            </w:r>
                            <w:r w:rsidRPr="00A46B35">
                              <w:rPr>
                                <w:rFonts w:ascii="Times New Roman" w:hAnsi="Times New Roman" w:cs="Times New Roman"/>
                                <w:sz w:val="16"/>
                                <w:szCs w:val="16"/>
                                <w:lang w:val="en-GB"/>
                              </w:rPr>
                              <w:t>ri</w:t>
                            </w:r>
                          </w:p>
                          <w:p w14:paraId="50336874"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sidRPr="00A46B35">
                              <w:rPr>
                                <w:rFonts w:ascii="Times New Roman" w:hAnsi="Times New Roman" w:cs="Times New Roman"/>
                                <w:sz w:val="16"/>
                                <w:szCs w:val="16"/>
                                <w:lang w:val="en-GB"/>
                              </w:rPr>
                              <w:t>Motif Panji</w:t>
                            </w:r>
                            <w:r>
                              <w:rPr>
                                <w:rFonts w:ascii="Times New Roman" w:hAnsi="Times New Roman" w:cs="Times New Roman"/>
                                <w:sz w:val="16"/>
                                <w:szCs w:val="16"/>
                                <w:lang w:val="en-GB"/>
                              </w:rPr>
                              <w:t xml:space="preserve"> Puro</w:t>
                            </w:r>
                          </w:p>
                          <w:p w14:paraId="5F3B19C8"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Locanan</w:t>
                            </w:r>
                          </w:p>
                          <w:p w14:paraId="79590038"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Sri Gunting</w:t>
                            </w:r>
                          </w:p>
                          <w:p w14:paraId="666A5A21"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Klabang Mlaku</w:t>
                            </w:r>
                          </w:p>
                          <w:p w14:paraId="19109283"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Bang Tegeran</w:t>
                            </w:r>
                          </w:p>
                          <w:p w14:paraId="0660F28C" w14:textId="77777777" w:rsidR="00945AAF" w:rsidRDefault="00945A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614B" id="Text Box 6" o:spid="_x0000_s1045" type="#_x0000_t202" style="position:absolute;left:0;text-align:left;margin-left:14pt;margin-top:152.15pt;width:88.3pt;height:76.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" fillcolor="white [3201]" stroked="f" strokeweight=".5pt">
                <v:textbox>
                  <w:txbxContent>
                    <w:p w14:paraId="1FBAACF2" w14:textId="5C247930" w:rsidR="005F0BB8" w:rsidRDefault="00945AAF" w:rsidP="005F0BB8">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Puti</w:t>
                      </w:r>
                    </w:p>
                    <w:p w14:paraId="57897AA8" w14:textId="49152C08" w:rsidR="00945AAF" w:rsidRPr="00A46B35"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 xml:space="preserve"> Lo</w:t>
                      </w:r>
                      <w:r w:rsidRPr="00A46B35">
                        <w:rPr>
                          <w:rFonts w:ascii="Times New Roman" w:hAnsi="Times New Roman" w:cs="Times New Roman"/>
                          <w:sz w:val="16"/>
                          <w:szCs w:val="16"/>
                          <w:lang w:val="en-GB"/>
                        </w:rPr>
                        <w:t>ri</w:t>
                      </w:r>
                    </w:p>
                    <w:p w14:paraId="50336874"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sidRPr="00A46B35">
                        <w:rPr>
                          <w:rFonts w:ascii="Times New Roman" w:hAnsi="Times New Roman" w:cs="Times New Roman"/>
                          <w:sz w:val="16"/>
                          <w:szCs w:val="16"/>
                          <w:lang w:val="en-GB"/>
                        </w:rPr>
                        <w:t>Motif Panji</w:t>
                      </w:r>
                      <w:r>
                        <w:rPr>
                          <w:rFonts w:ascii="Times New Roman" w:hAnsi="Times New Roman" w:cs="Times New Roman"/>
                          <w:sz w:val="16"/>
                          <w:szCs w:val="16"/>
                          <w:lang w:val="en-GB"/>
                        </w:rPr>
                        <w:t xml:space="preserve"> Puro</w:t>
                      </w:r>
                    </w:p>
                    <w:p w14:paraId="5F3B19C8"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Locanan</w:t>
                      </w:r>
                    </w:p>
                    <w:p w14:paraId="79590038"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Sri Gunting</w:t>
                      </w:r>
                    </w:p>
                    <w:p w14:paraId="666A5A21"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Klabang Mlaku</w:t>
                      </w:r>
                    </w:p>
                    <w:p w14:paraId="19109283" w14:textId="77777777" w:rsidR="00945AAF" w:rsidRDefault="00945AAF" w:rsidP="00945AAF">
                      <w:pPr>
                        <w:pStyle w:val="NoSpacing"/>
                        <w:numPr>
                          <w:ilvl w:val="0"/>
                          <w:numId w:val="6"/>
                        </w:numPr>
                        <w:ind w:left="0" w:hanging="142"/>
                        <w:jc w:val="both"/>
                        <w:rPr>
                          <w:rFonts w:ascii="Times New Roman" w:hAnsi="Times New Roman" w:cs="Times New Roman"/>
                          <w:sz w:val="16"/>
                          <w:szCs w:val="16"/>
                          <w:lang w:val="en-GB"/>
                        </w:rPr>
                      </w:pPr>
                      <w:r>
                        <w:rPr>
                          <w:rFonts w:ascii="Times New Roman" w:hAnsi="Times New Roman" w:cs="Times New Roman"/>
                          <w:sz w:val="16"/>
                          <w:szCs w:val="16"/>
                          <w:lang w:val="en-GB"/>
                        </w:rPr>
                        <w:t>Motif Bang Tegeran</w:t>
                      </w:r>
                    </w:p>
                    <w:p w14:paraId="0660F28C" w14:textId="77777777" w:rsidR="00945AAF" w:rsidRDefault="00945AAF"/>
                  </w:txbxContent>
                </v:textbox>
              </v:shape>
            </w:pict>
          </mc:Fallback>
        </mc:AlternateContent>
      </w:r>
      <w:r w:rsidRPr="005438F1">
        <w:rPr>
          <w:noProof/>
          <w:lang w:val="id-ID" w:eastAsia="id-ID"/>
        </w:rPr>
        <mc:AlternateContent>
          <mc:Choice Requires="wps">
            <w:drawing>
              <wp:anchor distT="0" distB="0" distL="114300" distR="114300" simplePos="0" relativeHeight="251663360" behindDoc="0" locked="0" layoutInCell="1" allowOverlap="1" wp14:anchorId="1F5EC558" wp14:editId="4301121B">
                <wp:simplePos x="0" y="0"/>
                <wp:positionH relativeFrom="column">
                  <wp:posOffset>1160145</wp:posOffset>
                </wp:positionH>
                <wp:positionV relativeFrom="paragraph">
                  <wp:posOffset>566420</wp:posOffset>
                </wp:positionV>
                <wp:extent cx="1310640" cy="853440"/>
                <wp:effectExtent l="0" t="0" r="3810" b="3810"/>
                <wp:wrapNone/>
                <wp:docPr id="102" name="Text Box 102"/>
                <wp:cNvGraphicFramePr/>
                <a:graphic xmlns:a="http://schemas.openxmlformats.org/drawingml/2006/main">
                  <a:graphicData uri="http://schemas.microsoft.com/office/word/2010/wordprocessingShape">
                    <wps:wsp>
                      <wps:cNvSpPr txBox="1"/>
                      <wps:spPr>
                        <a:xfrm>
                          <a:off x="0" y="0"/>
                          <a:ext cx="1310640" cy="853440"/>
                        </a:xfrm>
                        <a:prstGeom prst="rect">
                          <a:avLst/>
                        </a:prstGeom>
                        <a:solidFill>
                          <a:schemeClr val="lt1"/>
                        </a:solidFill>
                        <a:ln w="6350">
                          <a:noFill/>
                        </a:ln>
                      </wps:spPr>
                      <wps:txbx>
                        <w:txbxContent>
                          <w:p w14:paraId="07A9848C"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Kijing Miring</w:t>
                            </w:r>
                          </w:p>
                          <w:p w14:paraId="0D4EA38A"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Krompol</w:t>
                            </w:r>
                          </w:p>
                          <w:p w14:paraId="1CE48CD9"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Satriyan</w:t>
                            </w:r>
                          </w:p>
                          <w:p w14:paraId="06FC1EA7"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Kembang Waluh</w:t>
                            </w:r>
                          </w:p>
                          <w:p w14:paraId="11309A87"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Kembang Kluwih</w:t>
                            </w:r>
                          </w:p>
                          <w:p w14:paraId="10A4E6D1"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Ganggeng</w:t>
                            </w:r>
                          </w:p>
                          <w:p w14:paraId="3F5F2AD5" w14:textId="77777777" w:rsidR="00945AAF" w:rsidRDefault="00945A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5EC558" id="Text Box 102" o:spid="_x0000_s1046" type="#_x0000_t202" style="position:absolute;left:0;text-align:left;margin-left:91.35pt;margin-top:44.6pt;width:103.2pt;height:67.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" fillcolor="white [3201]" stroked="f" strokeweight=".5pt">
                <v:textbox>
                  <w:txbxContent>
                    <w:p w14:paraId="07A9848C"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Kijing Miring</w:t>
                      </w:r>
                    </w:p>
                    <w:p w14:paraId="0D4EA38A"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Krompol</w:t>
                      </w:r>
                    </w:p>
                    <w:p w14:paraId="1CE48CD9"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Satriyan</w:t>
                      </w:r>
                    </w:p>
                    <w:p w14:paraId="06FC1EA7"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Kembang Waluh</w:t>
                      </w:r>
                    </w:p>
                    <w:p w14:paraId="11309A87"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Kembang Kluwih</w:t>
                      </w:r>
                    </w:p>
                    <w:p w14:paraId="10A4E6D1" w14:textId="77777777" w:rsidR="00945AAF" w:rsidRPr="005F0BB8" w:rsidRDefault="00945AAF" w:rsidP="002342D6">
                      <w:pPr>
                        <w:pStyle w:val="NoSpacing"/>
                        <w:numPr>
                          <w:ilvl w:val="0"/>
                          <w:numId w:val="7"/>
                        </w:numPr>
                        <w:ind w:left="0" w:hanging="142"/>
                        <w:rPr>
                          <w:rFonts w:ascii="Times New Roman" w:hAnsi="Times New Roman" w:cs="Times New Roman"/>
                          <w:sz w:val="16"/>
                          <w:szCs w:val="16"/>
                        </w:rPr>
                      </w:pPr>
                      <w:r w:rsidRPr="005F0BB8">
                        <w:rPr>
                          <w:rFonts w:ascii="Times New Roman" w:hAnsi="Times New Roman" w:cs="Times New Roman"/>
                          <w:sz w:val="16"/>
                          <w:szCs w:val="16"/>
                        </w:rPr>
                        <w:t>Motif Ganggeng</w:t>
                      </w:r>
                    </w:p>
                    <w:p w14:paraId="3F5F2AD5" w14:textId="77777777" w:rsidR="00945AAF" w:rsidRDefault="00945AAF"/>
                  </w:txbxContent>
                </v:textbox>
              </v:shape>
            </w:pict>
          </mc:Fallback>
        </mc:AlternateContent>
      </w:r>
      <w:r w:rsidRPr="005438F1">
        <w:rPr>
          <w:noProof/>
          <w:lang w:val="id-ID" w:eastAsia="id-ID"/>
        </w:rPr>
        <mc:AlternateContent>
          <mc:Choice Requires="wps">
            <w:drawing>
              <wp:anchor distT="0" distB="0" distL="114300" distR="114300" simplePos="0" relativeHeight="251634688" behindDoc="0" locked="0" layoutInCell="1" allowOverlap="1" wp14:anchorId="25A42C2A" wp14:editId="1416E728">
                <wp:simplePos x="0" y="0"/>
                <wp:positionH relativeFrom="column">
                  <wp:posOffset>-21209</wp:posOffset>
                </wp:positionH>
                <wp:positionV relativeFrom="paragraph">
                  <wp:posOffset>1422400</wp:posOffset>
                </wp:positionV>
                <wp:extent cx="3200400" cy="502508"/>
                <wp:effectExtent l="0" t="0" r="38100" b="12065"/>
                <wp:wrapNone/>
                <wp:docPr id="58" name="Pentagon 58"/>
                <wp:cNvGraphicFramePr/>
                <a:graphic xmlns:a="http://schemas.openxmlformats.org/drawingml/2006/main">
                  <a:graphicData uri="http://schemas.microsoft.com/office/word/2010/wordprocessingShape">
                    <wps:wsp>
                      <wps:cNvSpPr/>
                      <wps:spPr>
                        <a:xfrm>
                          <a:off x="0" y="0"/>
                          <a:ext cx="3200400" cy="502508"/>
                        </a:xfrm>
                        <a:prstGeom prst="homePlate">
                          <a:avLst/>
                        </a:prstGeom>
                        <a:solidFill>
                          <a:schemeClr val="accent1">
                            <a:lumMod val="20000"/>
                            <a:lumOff val="80000"/>
                          </a:schemeClr>
                        </a:solidFill>
                        <a:ln>
                          <a:solidFill>
                            <a:schemeClr val="accent1">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2ED215" w14:textId="6453060A" w:rsidR="00945AAF" w:rsidRDefault="00945AAF" w:rsidP="00E31DC3">
                            <w:pPr>
                              <w:ind w:firstLine="142"/>
                              <w:rPr>
                                <w:b/>
                                <w:color w:val="000000" w:themeColor="text1"/>
                                <w:szCs w:val="20"/>
                                <w:lang w:val="en-GB"/>
                              </w:rPr>
                            </w:pPr>
                            <w:r>
                              <w:rPr>
                                <w:b/>
                                <w:color w:val="000000" w:themeColor="text1"/>
                                <w:szCs w:val="20"/>
                                <w:lang w:val="en-GB"/>
                              </w:rPr>
                              <w:t xml:space="preserve">  Pra Islam</w:t>
                            </w:r>
                            <w:r>
                              <w:rPr>
                                <w:b/>
                                <w:color w:val="000000" w:themeColor="text1"/>
                                <w:szCs w:val="20"/>
                                <w:lang w:val="en-GB"/>
                              </w:rPr>
                              <w:tab/>
                            </w:r>
                            <w:r>
                              <w:rPr>
                                <w:b/>
                                <w:color w:val="000000" w:themeColor="text1"/>
                                <w:szCs w:val="20"/>
                                <w:lang w:val="en-GB"/>
                              </w:rPr>
                              <w:tab/>
                            </w:r>
                            <w:r>
                              <w:rPr>
                                <w:b/>
                                <w:color w:val="000000" w:themeColor="text1"/>
                                <w:szCs w:val="20"/>
                                <w:lang w:val="en-GB"/>
                              </w:rPr>
                              <w:tab/>
                              <w:t xml:space="preserve">  1998-Sekarang</w:t>
                            </w:r>
                            <w:r>
                              <w:rPr>
                                <w:b/>
                                <w:color w:val="000000" w:themeColor="text1"/>
                                <w:szCs w:val="20"/>
                                <w:lang w:val="en-GB"/>
                              </w:rPr>
                              <w:tab/>
                            </w:r>
                          </w:p>
                          <w:p w14:paraId="0B4A2BA7" w14:textId="3571D082" w:rsidR="00945AAF" w:rsidRPr="00E31DC3" w:rsidRDefault="00945AAF" w:rsidP="00E31DC3">
                            <w:pPr>
                              <w:ind w:firstLine="142"/>
                              <w:rPr>
                                <w:b/>
                                <w:color w:val="000000" w:themeColor="text1"/>
                                <w:szCs w:val="20"/>
                                <w:lang w:val="en-GB"/>
                              </w:rPr>
                            </w:pPr>
                            <w:r>
                              <w:rPr>
                                <w:b/>
                                <w:color w:val="000000" w:themeColor="text1"/>
                                <w:szCs w:val="20"/>
                                <w:lang w:val="en-GB"/>
                              </w:rPr>
                              <w:tab/>
                              <w:t xml:space="preserve">              </w:t>
                            </w:r>
                            <w:r>
                              <w:rPr>
                                <w:b/>
                                <w:color w:val="000000" w:themeColor="text1"/>
                                <w:szCs w:val="20"/>
                                <w:lang w:val="en-GB"/>
                              </w:rPr>
                              <w:tab/>
                              <w:t xml:space="preserve">     Era Is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A42C2A"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58" o:spid="_x0000_s1047" type="#_x0000_t15" style="position:absolute;left:0;text-align:left;margin-left:-1.65pt;margin-top:112pt;width:252pt;height:39.5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" adj="19904" fillcolor="#deeaf6 [660]" strokecolor="#deeaf6 [660]" strokeweight="1pt">
                <v:textbox>
                  <w:txbxContent>
                    <w:p w14:paraId="242ED215" w14:textId="6453060A" w:rsidR="00945AAF" w:rsidRDefault="00945AAF" w:rsidP="00E31DC3">
                      <w:pPr>
                        <w:ind w:firstLine="142"/>
                        <w:rPr>
                          <w:b/>
                          <w:color w:val="000000" w:themeColor="text1"/>
                          <w:szCs w:val="20"/>
                          <w:lang w:val="en-GB"/>
                        </w:rPr>
                      </w:pPr>
                      <w:r>
                        <w:rPr>
                          <w:b/>
                          <w:color w:val="000000" w:themeColor="text1"/>
                          <w:szCs w:val="20"/>
                          <w:lang w:val="en-GB"/>
                        </w:rPr>
                        <w:t xml:space="preserve">  Pra Islam</w:t>
                      </w:r>
                      <w:r>
                        <w:rPr>
                          <w:b/>
                          <w:color w:val="000000" w:themeColor="text1"/>
                          <w:szCs w:val="20"/>
                          <w:lang w:val="en-GB"/>
                        </w:rPr>
                        <w:tab/>
                      </w:r>
                      <w:r>
                        <w:rPr>
                          <w:b/>
                          <w:color w:val="000000" w:themeColor="text1"/>
                          <w:szCs w:val="20"/>
                          <w:lang w:val="en-GB"/>
                        </w:rPr>
                        <w:tab/>
                      </w:r>
                      <w:r>
                        <w:rPr>
                          <w:b/>
                          <w:color w:val="000000" w:themeColor="text1"/>
                          <w:szCs w:val="20"/>
                          <w:lang w:val="en-GB"/>
                        </w:rPr>
                        <w:tab/>
                        <w:t xml:space="preserve">  1998-Sekarang</w:t>
                      </w:r>
                      <w:r>
                        <w:rPr>
                          <w:b/>
                          <w:color w:val="000000" w:themeColor="text1"/>
                          <w:szCs w:val="20"/>
                          <w:lang w:val="en-GB"/>
                        </w:rPr>
                        <w:tab/>
                      </w:r>
                    </w:p>
                    <w:p w14:paraId="0B4A2BA7" w14:textId="3571D082" w:rsidR="00945AAF" w:rsidRPr="00E31DC3" w:rsidRDefault="00945AAF" w:rsidP="00E31DC3">
                      <w:pPr>
                        <w:ind w:firstLine="142"/>
                        <w:rPr>
                          <w:b/>
                          <w:color w:val="000000" w:themeColor="text1"/>
                          <w:szCs w:val="20"/>
                          <w:lang w:val="en-GB"/>
                        </w:rPr>
                      </w:pPr>
                      <w:r>
                        <w:rPr>
                          <w:b/>
                          <w:color w:val="000000" w:themeColor="text1"/>
                          <w:szCs w:val="20"/>
                          <w:lang w:val="en-GB"/>
                        </w:rPr>
                        <w:tab/>
                        <w:t xml:space="preserve">              </w:t>
                      </w:r>
                      <w:r>
                        <w:rPr>
                          <w:b/>
                          <w:color w:val="000000" w:themeColor="text1"/>
                          <w:szCs w:val="20"/>
                          <w:lang w:val="en-GB"/>
                        </w:rPr>
                        <w:tab/>
                        <w:t xml:space="preserve">     Era Islam</w:t>
                      </w:r>
                    </w:p>
                  </w:txbxContent>
                </v:textbox>
              </v:shape>
            </w:pict>
          </mc:Fallback>
        </mc:AlternateContent>
      </w:r>
      <w:r w:rsidRPr="005438F1">
        <w:rPr>
          <w:noProof/>
          <w:lang w:val="id-ID" w:eastAsia="id-ID"/>
        </w:rPr>
        <mc:AlternateContent>
          <mc:Choice Requires="wps">
            <w:drawing>
              <wp:anchor distT="0" distB="0" distL="114300" distR="114300" simplePos="0" relativeHeight="251656192" behindDoc="0" locked="0" layoutInCell="1" allowOverlap="1" wp14:anchorId="18A5D683" wp14:editId="7733F554">
                <wp:simplePos x="0" y="0"/>
                <wp:positionH relativeFrom="column">
                  <wp:posOffset>43180</wp:posOffset>
                </wp:positionH>
                <wp:positionV relativeFrom="paragraph">
                  <wp:posOffset>533527</wp:posOffset>
                </wp:positionV>
                <wp:extent cx="3134498" cy="0"/>
                <wp:effectExtent l="0" t="0" r="27940" b="19050"/>
                <wp:wrapNone/>
                <wp:docPr id="67" name="Straight Connector 67"/>
                <wp:cNvGraphicFramePr/>
                <a:graphic xmlns:a="http://schemas.openxmlformats.org/drawingml/2006/main">
                  <a:graphicData uri="http://schemas.microsoft.com/office/word/2010/wordprocessingShape">
                    <wps:wsp>
                      <wps:cNvCnPr/>
                      <wps:spPr>
                        <a:xfrm>
                          <a:off x="0" y="0"/>
                          <a:ext cx="3134498" cy="0"/>
                        </a:xfrm>
                        <a:prstGeom prst="line">
                          <a:avLst/>
                        </a:prstGeom>
                        <a:ln>
                          <a:solidFill>
                            <a:schemeClr val="accent5"/>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A3AED4" id="Straight Connector 67"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pt,42pt" to="250.2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" strokecolor="#4472c4 [3208]" strokeweight="1.5pt">
                <v:stroke joinstyle="miter"/>
              </v:line>
            </w:pict>
          </mc:Fallback>
        </mc:AlternateContent>
      </w:r>
      <w:r w:rsidR="00267A66">
        <w:rPr>
          <w:noProof/>
          <w:lang w:val="id-ID" w:eastAsia="id-ID"/>
        </w:rPr>
        <mc:AlternateContent>
          <mc:Choice Requires="wps">
            <w:drawing>
              <wp:anchor distT="0" distB="0" distL="114300" distR="114300" simplePos="0" relativeHeight="251668480" behindDoc="0" locked="0" layoutInCell="1" allowOverlap="1" wp14:anchorId="745EA25F" wp14:editId="33FEC3A3">
                <wp:simplePos x="0" y="0"/>
                <wp:positionH relativeFrom="column">
                  <wp:posOffset>1907540</wp:posOffset>
                </wp:positionH>
                <wp:positionV relativeFrom="paragraph">
                  <wp:posOffset>2073275</wp:posOffset>
                </wp:positionV>
                <wp:extent cx="1177290" cy="746760"/>
                <wp:effectExtent l="0" t="0" r="3810" b="0"/>
                <wp:wrapNone/>
                <wp:docPr id="167" name="Text Box 167"/>
                <wp:cNvGraphicFramePr/>
                <a:graphic xmlns:a="http://schemas.openxmlformats.org/drawingml/2006/main">
                  <a:graphicData uri="http://schemas.microsoft.com/office/word/2010/wordprocessingShape">
                    <wps:wsp>
                      <wps:cNvSpPr txBox="1"/>
                      <wps:spPr>
                        <a:xfrm>
                          <a:off x="0" y="0"/>
                          <a:ext cx="1177290" cy="746760"/>
                        </a:xfrm>
                        <a:prstGeom prst="rect">
                          <a:avLst/>
                        </a:prstGeom>
                        <a:solidFill>
                          <a:schemeClr val="lt1"/>
                        </a:solidFill>
                        <a:ln w="6350">
                          <a:noFill/>
                        </a:ln>
                      </wps:spPr>
                      <wps:txbx>
                        <w:txbxContent>
                          <w:p w14:paraId="6CAB495C" w14:textId="408D15D4" w:rsidR="00945AAF" w:rsidRPr="001D504A" w:rsidRDefault="00945AAF" w:rsidP="002342D6">
                            <w:pPr>
                              <w:pStyle w:val="ListParagraph"/>
                              <w:numPr>
                                <w:ilvl w:val="0"/>
                                <w:numId w:val="11"/>
                              </w:numPr>
                              <w:ind w:left="142" w:hanging="142"/>
                              <w:jc w:val="left"/>
                              <w:rPr>
                                <w:sz w:val="16"/>
                                <w:szCs w:val="16"/>
                              </w:rPr>
                            </w:pPr>
                            <w:r w:rsidRPr="001D504A">
                              <w:rPr>
                                <w:sz w:val="16"/>
                                <w:szCs w:val="16"/>
                                <w:lang w:val="en-GB"/>
                              </w:rPr>
                              <w:t>Motif Kates Gantung</w:t>
                            </w:r>
                          </w:p>
                          <w:p w14:paraId="7F8B4E03" w14:textId="14C6775B" w:rsidR="00945AAF" w:rsidRPr="001D504A" w:rsidRDefault="00945AAF" w:rsidP="002342D6">
                            <w:pPr>
                              <w:pStyle w:val="ListParagraph"/>
                              <w:numPr>
                                <w:ilvl w:val="0"/>
                                <w:numId w:val="11"/>
                              </w:numPr>
                              <w:ind w:left="142" w:hanging="142"/>
                              <w:jc w:val="left"/>
                              <w:rPr>
                                <w:sz w:val="16"/>
                                <w:szCs w:val="16"/>
                              </w:rPr>
                            </w:pPr>
                            <w:r>
                              <w:rPr>
                                <w:sz w:val="16"/>
                                <w:szCs w:val="16"/>
                                <w:lang w:val="en-GB"/>
                              </w:rPr>
                              <w:t>Motif Unyeng-Unyeng</w:t>
                            </w:r>
                          </w:p>
                          <w:p w14:paraId="1CDD9A87" w14:textId="31065DF6" w:rsidR="00945AAF" w:rsidRPr="001D504A" w:rsidRDefault="00945AAF" w:rsidP="002342D6">
                            <w:pPr>
                              <w:pStyle w:val="ListParagraph"/>
                              <w:numPr>
                                <w:ilvl w:val="0"/>
                                <w:numId w:val="11"/>
                              </w:numPr>
                              <w:ind w:left="142" w:hanging="142"/>
                              <w:jc w:val="left"/>
                              <w:rPr>
                                <w:sz w:val="16"/>
                                <w:szCs w:val="16"/>
                              </w:rPr>
                            </w:pPr>
                            <w:r>
                              <w:rPr>
                                <w:sz w:val="16"/>
                                <w:szCs w:val="16"/>
                                <w:lang w:val="en-GB"/>
                              </w:rPr>
                              <w:t>Motif Pengembangan Sekar Jag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EA25F" id="Text Box 167" o:spid="_x0000_s1048" type="#_x0000_t202" style="position:absolute;left:0;text-align:left;margin-left:150.2pt;margin-top:163.25pt;width:92.7pt;height:5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" fillcolor="white [3201]" stroked="f" strokeweight=".5pt">
                <v:textbox>
                  <w:txbxContent>
                    <w:p w14:paraId="6CAB495C" w14:textId="408D15D4" w:rsidR="00945AAF" w:rsidRPr="001D504A" w:rsidRDefault="00945AAF" w:rsidP="002342D6">
                      <w:pPr>
                        <w:pStyle w:val="ListParagraph"/>
                        <w:numPr>
                          <w:ilvl w:val="0"/>
                          <w:numId w:val="11"/>
                        </w:numPr>
                        <w:ind w:left="142" w:hanging="142"/>
                        <w:jc w:val="left"/>
                        <w:rPr>
                          <w:sz w:val="16"/>
                          <w:szCs w:val="16"/>
                        </w:rPr>
                      </w:pPr>
                      <w:r w:rsidRPr="001D504A">
                        <w:rPr>
                          <w:sz w:val="16"/>
                          <w:szCs w:val="16"/>
                          <w:lang w:val="en-GB"/>
                        </w:rPr>
                        <w:t>Motif Kates Gantung</w:t>
                      </w:r>
                    </w:p>
                    <w:p w14:paraId="7F8B4E03" w14:textId="14C6775B" w:rsidR="00945AAF" w:rsidRPr="001D504A" w:rsidRDefault="00945AAF" w:rsidP="002342D6">
                      <w:pPr>
                        <w:pStyle w:val="ListParagraph"/>
                        <w:numPr>
                          <w:ilvl w:val="0"/>
                          <w:numId w:val="11"/>
                        </w:numPr>
                        <w:ind w:left="142" w:hanging="142"/>
                        <w:jc w:val="left"/>
                        <w:rPr>
                          <w:sz w:val="16"/>
                          <w:szCs w:val="16"/>
                        </w:rPr>
                      </w:pPr>
                      <w:r>
                        <w:rPr>
                          <w:sz w:val="16"/>
                          <w:szCs w:val="16"/>
                          <w:lang w:val="en-GB"/>
                        </w:rPr>
                        <w:t>Motif Unyeng-Unyeng</w:t>
                      </w:r>
                    </w:p>
                    <w:p w14:paraId="1CDD9A87" w14:textId="31065DF6" w:rsidR="00945AAF" w:rsidRPr="001D504A" w:rsidRDefault="00945AAF" w:rsidP="002342D6">
                      <w:pPr>
                        <w:pStyle w:val="ListParagraph"/>
                        <w:numPr>
                          <w:ilvl w:val="0"/>
                          <w:numId w:val="11"/>
                        </w:numPr>
                        <w:ind w:left="142" w:hanging="142"/>
                        <w:jc w:val="left"/>
                        <w:rPr>
                          <w:sz w:val="16"/>
                          <w:szCs w:val="16"/>
                        </w:rPr>
                      </w:pPr>
                      <w:r>
                        <w:rPr>
                          <w:sz w:val="16"/>
                          <w:szCs w:val="16"/>
                          <w:lang w:val="en-GB"/>
                        </w:rPr>
                        <w:t>Motif Pengembangan Sekar Jagad</w:t>
                      </w:r>
                    </w:p>
                  </w:txbxContent>
                </v:textbox>
              </v:shape>
            </w:pict>
          </mc:Fallback>
        </mc:AlternateContent>
      </w:r>
      <w:r w:rsidR="00945AAF" w:rsidRPr="005438F1">
        <w:rPr>
          <w:noProof/>
          <w:lang w:val="id-ID" w:eastAsia="id-ID"/>
        </w:rPr>
        <mc:AlternateContent>
          <mc:Choice Requires="wps">
            <w:drawing>
              <wp:anchor distT="0" distB="0" distL="114300" distR="114300" simplePos="0" relativeHeight="251645952" behindDoc="0" locked="0" layoutInCell="1" allowOverlap="1" wp14:anchorId="3CFEAE73" wp14:editId="3DCB2A17">
                <wp:simplePos x="0" y="0"/>
                <wp:positionH relativeFrom="column">
                  <wp:posOffset>1736725</wp:posOffset>
                </wp:positionH>
                <wp:positionV relativeFrom="paragraph">
                  <wp:posOffset>1504315</wp:posOffset>
                </wp:positionV>
                <wp:extent cx="165735" cy="138430"/>
                <wp:effectExtent l="0" t="0" r="24765" b="13970"/>
                <wp:wrapNone/>
                <wp:docPr id="63" name="Flowchart: Connector 63"/>
                <wp:cNvGraphicFramePr/>
                <a:graphic xmlns:a="http://schemas.openxmlformats.org/drawingml/2006/main">
                  <a:graphicData uri="http://schemas.microsoft.com/office/word/2010/wordprocessingShape">
                    <wps:wsp>
                      <wps:cNvSpPr/>
                      <wps:spPr>
                        <a:xfrm>
                          <a:off x="0" y="0"/>
                          <a:ext cx="165735" cy="138430"/>
                        </a:xfrm>
                        <a:prstGeom prst="flowChartConnector">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6788D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3" o:spid="_x0000_s1026" type="#_x0000_t120" style="position:absolute;margin-left:136.75pt;margin-top:118.45pt;width:13.05pt;height:10.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" fillcolor="#65a0d7 [3028]" strokecolor="#5b9bd5 [3204]" strokeweight=".5pt">
                <v:fill color2="#5898d4 [3172]" rotate="t" colors="0 #71a6db;.5 #559bdb;1 #438ac9" focus="100%" type="gradient">
                  <o:fill v:ext="view" type="gradientUnscaled"/>
                </v:fill>
                <v:stroke joinstyle="miter"/>
              </v:shape>
            </w:pict>
          </mc:Fallback>
        </mc:AlternateContent>
      </w:r>
      <w:r w:rsidR="00945AAF">
        <w:rPr>
          <w:noProof/>
          <w:lang w:val="id-ID" w:eastAsia="id-ID"/>
        </w:rPr>
        <mc:AlternateContent>
          <mc:Choice Requires="wps">
            <w:drawing>
              <wp:anchor distT="0" distB="0" distL="114300" distR="114300" simplePos="0" relativeHeight="251672576" behindDoc="0" locked="0" layoutInCell="1" allowOverlap="1" wp14:anchorId="5E0E5ABB" wp14:editId="35D26019">
                <wp:simplePos x="0" y="0"/>
                <wp:positionH relativeFrom="column">
                  <wp:posOffset>1853221</wp:posOffset>
                </wp:positionH>
                <wp:positionV relativeFrom="paragraph">
                  <wp:posOffset>1688894</wp:posOffset>
                </wp:positionV>
                <wp:extent cx="0" cy="1078230"/>
                <wp:effectExtent l="76200" t="38100" r="57150" b="26670"/>
                <wp:wrapNone/>
                <wp:docPr id="38" name="Straight Arrow Connector 38"/>
                <wp:cNvGraphicFramePr/>
                <a:graphic xmlns:a="http://schemas.openxmlformats.org/drawingml/2006/main">
                  <a:graphicData uri="http://schemas.microsoft.com/office/word/2010/wordprocessingShape">
                    <wps:wsp>
                      <wps:cNvCnPr/>
                      <wps:spPr>
                        <a:xfrm flipV="1">
                          <a:off x="0" y="0"/>
                          <a:ext cx="0" cy="107823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A02FF4" id="Straight Arrow Connector 38" o:spid="_x0000_s1026" type="#_x0000_t32" style="position:absolute;margin-left:145.9pt;margin-top:133pt;width:0;height:84.9pt;flip:y;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" strokecolor="#5b9bd5 [3204]" strokeweight="1.5pt">
                <v:stroke endarrow="block" joinstyle="miter"/>
              </v:shape>
            </w:pict>
          </mc:Fallback>
        </mc:AlternateContent>
      </w:r>
      <w:r w:rsidR="00945AAF" w:rsidRPr="005438F1">
        <w:rPr>
          <w:noProof/>
          <w:lang w:val="id-ID" w:eastAsia="id-ID"/>
        </w:rPr>
        <mc:AlternateContent>
          <mc:Choice Requires="wps">
            <w:drawing>
              <wp:anchor distT="0" distB="0" distL="114300" distR="114300" simplePos="0" relativeHeight="251640832" behindDoc="0" locked="0" layoutInCell="1" allowOverlap="1" wp14:anchorId="63EE5B3C" wp14:editId="3A9A425A">
                <wp:simplePos x="0" y="0"/>
                <wp:positionH relativeFrom="column">
                  <wp:posOffset>1056177</wp:posOffset>
                </wp:positionH>
                <wp:positionV relativeFrom="paragraph">
                  <wp:posOffset>673426</wp:posOffset>
                </wp:positionV>
                <wp:extent cx="1270" cy="1022985"/>
                <wp:effectExtent l="76200" t="0" r="74930" b="62865"/>
                <wp:wrapNone/>
                <wp:docPr id="60" name="Straight Arrow Connector 60"/>
                <wp:cNvGraphicFramePr/>
                <a:graphic xmlns:a="http://schemas.openxmlformats.org/drawingml/2006/main">
                  <a:graphicData uri="http://schemas.microsoft.com/office/word/2010/wordprocessingShape">
                    <wps:wsp>
                      <wps:cNvCnPr/>
                      <wps:spPr>
                        <a:xfrm flipH="1">
                          <a:off x="0" y="0"/>
                          <a:ext cx="1270" cy="102298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5F949C" id="Straight Arrow Connector 60" o:spid="_x0000_s1026" type="#_x0000_t32" style="position:absolute;margin-left:83.15pt;margin-top:53.05pt;width:.1pt;height:80.55pt;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" strokecolor="#5b9bd5 [3204]" strokeweight="1.5pt">
                <v:stroke endarrow="block" joinstyle="miter"/>
              </v:shape>
            </w:pict>
          </mc:Fallback>
        </mc:AlternateContent>
      </w:r>
      <w:r w:rsidR="005438F1" w:rsidRPr="005438F1">
        <w:rPr>
          <w:rFonts w:ascii="Times New Roman" w:hAnsi="Times New Roman" w:cs="Times New Roman"/>
          <w:b/>
          <w:i/>
          <w:szCs w:val="20"/>
        </w:rPr>
        <w:t>Sumber : Bandi 1992/1993</w:t>
      </w:r>
    </w:p>
    <w:p w14:paraId="46598733" w14:textId="77777777" w:rsidR="005F0BB8" w:rsidRDefault="00137DEA" w:rsidP="005F0BB8">
      <w:pPr>
        <w:pStyle w:val="batangtubuh"/>
      </w:pPr>
      <w:r>
        <w:t xml:space="preserve">Berdasarkan rangkuman dari Bandi (1992/1993) peneliti membuat garis timeline seperti gambar di atas. </w:t>
      </w:r>
      <w:r w:rsidR="00C57401">
        <w:t>D</w:t>
      </w:r>
      <w:r>
        <w:t xml:space="preserve">apat disimpulkan bahwa perkembangan motif Batik Gedhog Tuban mengalami 3 era, yaitu </w:t>
      </w:r>
      <w:r w:rsidR="00C57401">
        <w:t>pada era pra Islam, era Islam</w:t>
      </w:r>
      <w:r>
        <w:t xml:space="preserve">, dan pengembangan motif </w:t>
      </w:r>
      <w:r w:rsidR="009F64F0">
        <w:t>modern.</w:t>
      </w:r>
      <w:r w:rsidR="005F0BB8">
        <w:t xml:space="preserve"> </w:t>
      </w:r>
    </w:p>
    <w:p w14:paraId="4EBB3E8D" w14:textId="14A24D09" w:rsidR="000E6D9E" w:rsidRDefault="00C57401" w:rsidP="005F0BB8">
      <w:pPr>
        <w:pStyle w:val="batangtubuh"/>
      </w:pPr>
      <w:r>
        <w:t xml:space="preserve">Peneliti </w:t>
      </w:r>
      <w:r w:rsidR="00ED0482">
        <w:t xml:space="preserve">akan mengeksplorasi </w:t>
      </w:r>
      <w:r w:rsidR="001D3C63">
        <w:t xml:space="preserve">konsep matematika yang ada dalam </w:t>
      </w:r>
      <w:r w:rsidR="00ED0482">
        <w:t>perkembangan Batik Gedhog Tuban menjadi dua macam, yakn</w:t>
      </w:r>
      <w:r w:rsidR="005F0BB8">
        <w:rPr>
          <w:sz w:val="16"/>
          <w:szCs w:val="16"/>
        </w:rPr>
        <w:t xml:space="preserve">i </w:t>
      </w:r>
      <w:r w:rsidR="00ED0482">
        <w:t xml:space="preserve">Batik Gedhog tradisional </w:t>
      </w:r>
      <w:r w:rsidR="00993E07">
        <w:t xml:space="preserve"> </w:t>
      </w:r>
      <w:r w:rsidR="00ED0482">
        <w:t>dan Batik Gedhog modern.</w:t>
      </w:r>
      <w:r w:rsidR="00CE24F0">
        <w:t xml:space="preserve"> Berikut ini merupakan motif Batik Gedhog tradisional :</w:t>
      </w:r>
    </w:p>
    <w:p w14:paraId="26C06617" w14:textId="77777777" w:rsidR="000E6D9E" w:rsidRPr="00D93855" w:rsidRDefault="000E6D9E" w:rsidP="002342D6">
      <w:pPr>
        <w:pStyle w:val="batangtubuh"/>
        <w:numPr>
          <w:ilvl w:val="0"/>
          <w:numId w:val="3"/>
        </w:numPr>
        <w:rPr>
          <w:b/>
        </w:rPr>
      </w:pPr>
      <w:r w:rsidRPr="00D93855">
        <w:rPr>
          <w:b/>
        </w:rPr>
        <w:t>Batik Gedhog Tradisional</w:t>
      </w:r>
    </w:p>
    <w:p w14:paraId="03764433" w14:textId="203CD2A8" w:rsidR="000E6D9E" w:rsidRDefault="000E6D9E" w:rsidP="002342D6">
      <w:pPr>
        <w:pStyle w:val="batangtubuh"/>
        <w:numPr>
          <w:ilvl w:val="0"/>
          <w:numId w:val="13"/>
        </w:numPr>
        <w:ind w:left="851"/>
        <w:rPr>
          <w:b/>
        </w:rPr>
      </w:pPr>
      <w:r w:rsidRPr="00C137D1">
        <w:rPr>
          <w:b/>
        </w:rPr>
        <w:t>Motif Batik Gedhog Pra Islam</w:t>
      </w:r>
    </w:p>
    <w:p w14:paraId="3FB9872A" w14:textId="37528C99" w:rsidR="000E6D9E" w:rsidRDefault="000E6D9E" w:rsidP="000E6D9E">
      <w:pPr>
        <w:pStyle w:val="batangtubuh"/>
      </w:pPr>
      <w:r w:rsidRPr="000E6D9E">
        <w:t>Batik Gedhog dipercaya turun temurun seja</w:t>
      </w:r>
      <w:r w:rsidR="003310D2">
        <w:t xml:space="preserve">k dulu, sebelum masuknya Islam. </w:t>
      </w:r>
      <w:r w:rsidRPr="000E6D9E">
        <w:t xml:space="preserve">Tepatnya saat Tuban berkedudukan di bawah wewenang kerajaan Majapahit, pemerintahan Raden Wijaya </w:t>
      </w:r>
      <w:sdt>
        <w:sdtPr>
          <w:id w:val="-1353490796"/>
          <w:citation/>
        </w:sdtPr>
        <w:sdtEndPr/>
        <w:sdtContent>
          <w:r w:rsidRPr="000E6D9E">
            <w:fldChar w:fldCharType="begin"/>
          </w:r>
          <w:r w:rsidRPr="000E6D9E">
            <w:instrText xml:space="preserve"> CITATION Eri12 \l 2057 </w:instrText>
          </w:r>
          <w:r w:rsidRPr="000E6D9E">
            <w:fldChar w:fldCharType="separate"/>
          </w:r>
          <w:r w:rsidR="00D115C8">
            <w:rPr>
              <w:noProof/>
            </w:rPr>
            <w:t>(Devy, 2012)</w:t>
          </w:r>
          <w:r w:rsidRPr="000E6D9E">
            <w:fldChar w:fldCharType="end"/>
          </w:r>
        </w:sdtContent>
      </w:sdt>
      <w:r w:rsidRPr="000E6D9E">
        <w:t>. Wu She Huang dalam Marsudi (2013) mengatakan bahwa Tuban pada masa Kerajaan Majapahit merupakan pintu gerbang</w:t>
      </w:r>
      <w:r>
        <w:t xml:space="preserve"> Majapahit bagian utara. Sehingga k</w:t>
      </w:r>
      <w:r w:rsidRPr="00AE5236">
        <w:t>ondisi terse</w:t>
      </w:r>
      <w:r>
        <w:t xml:space="preserve">but berdampak dalam motif Batik Gedhog Tuban yang </w:t>
      </w:r>
      <w:r>
        <w:lastRenderedPageBreak/>
        <w:t xml:space="preserve">terpengaruh unsur budaya China, Hindu-Jawa </w:t>
      </w:r>
      <w:sdt>
        <w:sdtPr>
          <w:id w:val="-1125389545"/>
          <w:citation/>
        </w:sdtPr>
        <w:sdtEndPr/>
        <w:sdtContent>
          <w:r>
            <w:fldChar w:fldCharType="begin"/>
          </w:r>
          <w:r>
            <w:instrText xml:space="preserve"> CITATION Dwi171 \l 2057 </w:instrText>
          </w:r>
          <w:r>
            <w:fldChar w:fldCharType="separate"/>
          </w:r>
          <w:r w:rsidR="00D115C8">
            <w:rPr>
              <w:noProof/>
            </w:rPr>
            <w:t>(Kartikasari, 2017)</w:t>
          </w:r>
          <w:r>
            <w:fldChar w:fldCharType="end"/>
          </w:r>
        </w:sdtContent>
      </w:sdt>
      <w:r>
        <w:t>.</w:t>
      </w:r>
    </w:p>
    <w:p w14:paraId="24E12EFF" w14:textId="6A3326E2" w:rsidR="000E6D9E" w:rsidRPr="000E6D9E" w:rsidRDefault="000E6D9E" w:rsidP="000E6D9E">
      <w:pPr>
        <w:pStyle w:val="batangtubuh"/>
      </w:pPr>
      <w:r>
        <w:t>Peneliti memilih dua motif Batik Gedhog pada era pra Islam yangmana motif tersebut masih diproduksi oleh beberapa desa seperti Desa Kedungrejo, Margorejo dan Jarorejo, Kecamatan Kerek. Berikut ini merupakan motif-motif Batik Gedhog tradisional yang  masih diproduksi hingga saat ini :</w:t>
      </w:r>
    </w:p>
    <w:p w14:paraId="60FE086F" w14:textId="5419176B" w:rsidR="00014B56" w:rsidRPr="00014B56" w:rsidRDefault="007148D5" w:rsidP="002342D6">
      <w:pPr>
        <w:pStyle w:val="batangtubuh"/>
        <w:numPr>
          <w:ilvl w:val="0"/>
          <w:numId w:val="8"/>
        </w:numPr>
        <w:rPr>
          <w:b/>
        </w:rPr>
      </w:pPr>
      <w:r>
        <w:rPr>
          <w:noProof/>
          <w:lang w:val="id-ID" w:eastAsia="id-ID"/>
        </w:rPr>
        <mc:AlternateContent>
          <mc:Choice Requires="wps">
            <w:drawing>
              <wp:anchor distT="0" distB="0" distL="114300" distR="114300" simplePos="0" relativeHeight="251664384" behindDoc="0" locked="0" layoutInCell="1" allowOverlap="1" wp14:anchorId="61A44F77" wp14:editId="2271FF09">
                <wp:simplePos x="0" y="0"/>
                <wp:positionH relativeFrom="column">
                  <wp:posOffset>1015110</wp:posOffset>
                </wp:positionH>
                <wp:positionV relativeFrom="paragraph">
                  <wp:posOffset>1072830</wp:posOffset>
                </wp:positionV>
                <wp:extent cx="381600" cy="381600"/>
                <wp:effectExtent l="0" t="0" r="19050" b="19050"/>
                <wp:wrapNone/>
                <wp:docPr id="47" name="Oval 47"/>
                <wp:cNvGraphicFramePr/>
                <a:graphic xmlns:a="http://schemas.openxmlformats.org/drawingml/2006/main">
                  <a:graphicData uri="http://schemas.microsoft.com/office/word/2010/wordprocessingShape">
                    <wps:wsp>
                      <wps:cNvSpPr/>
                      <wps:spPr>
                        <a:xfrm>
                          <a:off x="0" y="0"/>
                          <a:ext cx="381600" cy="381600"/>
                        </a:xfrm>
                        <a:prstGeom prst="ellipse">
                          <a:avLst/>
                        </a:prstGeom>
                        <a:noFill/>
                        <a:ln w="12700"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B18B2F" id="Oval 47" o:spid="_x0000_s1026" style="position:absolute;margin-left:79.95pt;margin-top:84.45pt;width:30.05pt;height:30.05pt;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" filled="f" strokecolor="yellow" strokeweight="1pt"/>
            </w:pict>
          </mc:Fallback>
        </mc:AlternateContent>
      </w:r>
      <w:r w:rsidR="00281BD1">
        <w:rPr>
          <w:noProof/>
          <w:lang w:val="id-ID" w:eastAsia="id-ID"/>
        </w:rPr>
        <mc:AlternateContent>
          <mc:Choice Requires="wps">
            <w:drawing>
              <wp:anchor distT="0" distB="0" distL="114300" distR="114300" simplePos="0" relativeHeight="251657216" behindDoc="0" locked="0" layoutInCell="1" allowOverlap="1" wp14:anchorId="42BCD810" wp14:editId="0A51C40E">
                <wp:simplePos x="0" y="0"/>
                <wp:positionH relativeFrom="column">
                  <wp:posOffset>1989103</wp:posOffset>
                </wp:positionH>
                <wp:positionV relativeFrom="paragraph">
                  <wp:posOffset>339531</wp:posOffset>
                </wp:positionV>
                <wp:extent cx="83128" cy="1202721"/>
                <wp:effectExtent l="0" t="0" r="31750" b="35560"/>
                <wp:wrapNone/>
                <wp:docPr id="52" name="Straight Connector 52"/>
                <wp:cNvGraphicFramePr/>
                <a:graphic xmlns:a="http://schemas.openxmlformats.org/drawingml/2006/main">
                  <a:graphicData uri="http://schemas.microsoft.com/office/word/2010/wordprocessingShape">
                    <wps:wsp>
                      <wps:cNvCnPr/>
                      <wps:spPr>
                        <a:xfrm>
                          <a:off x="0" y="0"/>
                          <a:ext cx="83128" cy="1202721"/>
                        </a:xfrm>
                        <a:prstGeom prst="line">
                          <a:avLst/>
                        </a:prstGeom>
                        <a:ln>
                          <a:solidFill>
                            <a:srgbClr val="FFFF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C580C1" id="Straight Connector 52"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6pt,26.75pt" to="163.15pt,1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" strokecolor="yellow" strokeweight=".5pt">
                <v:stroke joinstyle="miter"/>
              </v:line>
            </w:pict>
          </mc:Fallback>
        </mc:AlternateContent>
      </w:r>
      <w:r w:rsidR="00281BD1">
        <w:rPr>
          <w:noProof/>
          <w:lang w:val="id-ID" w:eastAsia="id-ID"/>
        </w:rPr>
        <mc:AlternateContent>
          <mc:Choice Requires="wps">
            <w:drawing>
              <wp:anchor distT="0" distB="0" distL="114300" distR="114300" simplePos="0" relativeHeight="251655168" behindDoc="0" locked="0" layoutInCell="1" allowOverlap="1" wp14:anchorId="7FCC8AF3" wp14:editId="7DDB0102">
                <wp:simplePos x="0" y="0"/>
                <wp:positionH relativeFrom="column">
                  <wp:posOffset>2030667</wp:posOffset>
                </wp:positionH>
                <wp:positionV relativeFrom="paragraph">
                  <wp:posOffset>339531</wp:posOffset>
                </wp:positionV>
                <wp:extent cx="68013" cy="1202721"/>
                <wp:effectExtent l="0" t="0" r="27305" b="35560"/>
                <wp:wrapNone/>
                <wp:docPr id="51" name="Straight Connector 51"/>
                <wp:cNvGraphicFramePr/>
                <a:graphic xmlns:a="http://schemas.openxmlformats.org/drawingml/2006/main">
                  <a:graphicData uri="http://schemas.microsoft.com/office/word/2010/wordprocessingShape">
                    <wps:wsp>
                      <wps:cNvCnPr/>
                      <wps:spPr>
                        <a:xfrm>
                          <a:off x="0" y="0"/>
                          <a:ext cx="68013" cy="1202721"/>
                        </a:xfrm>
                        <a:prstGeom prst="line">
                          <a:avLst/>
                        </a:prstGeom>
                        <a:ln>
                          <a:solidFill>
                            <a:srgbClr val="FFFF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6F7DD4" id="Straight Connector 51"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9pt,26.75pt" to="165.25pt,1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" strokecolor="yellow" strokeweight=".5pt">
                <v:stroke joinstyle="miter"/>
              </v:line>
            </w:pict>
          </mc:Fallback>
        </mc:AlternateContent>
      </w:r>
      <w:r w:rsidR="00281BD1">
        <w:rPr>
          <w:noProof/>
          <w:lang w:val="id-ID" w:eastAsia="id-ID"/>
        </w:rPr>
        <mc:AlternateContent>
          <mc:Choice Requires="wps">
            <w:drawing>
              <wp:anchor distT="0" distB="0" distL="114300" distR="114300" simplePos="0" relativeHeight="251658240" behindDoc="0" locked="0" layoutInCell="1" allowOverlap="1" wp14:anchorId="147090D1" wp14:editId="55C2A535">
                <wp:simplePos x="0" y="0"/>
                <wp:positionH relativeFrom="column">
                  <wp:posOffset>2053144</wp:posOffset>
                </wp:positionH>
                <wp:positionV relativeFrom="paragraph">
                  <wp:posOffset>326075</wp:posOffset>
                </wp:positionV>
                <wp:extent cx="75381" cy="1180050"/>
                <wp:effectExtent l="0" t="0" r="20320" b="20320"/>
                <wp:wrapNone/>
                <wp:docPr id="69" name="Straight Connector 69"/>
                <wp:cNvGraphicFramePr/>
                <a:graphic xmlns:a="http://schemas.openxmlformats.org/drawingml/2006/main">
                  <a:graphicData uri="http://schemas.microsoft.com/office/word/2010/wordprocessingShape">
                    <wps:wsp>
                      <wps:cNvCnPr/>
                      <wps:spPr>
                        <a:xfrm>
                          <a:off x="0" y="0"/>
                          <a:ext cx="75381" cy="1180050"/>
                        </a:xfrm>
                        <a:prstGeom prst="line">
                          <a:avLst/>
                        </a:prstGeom>
                        <a:ln>
                          <a:solidFill>
                            <a:srgbClr val="FFFF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6809EE" id="Straight Connector 69" o:spid="_x0000_s1026" style="position:absolute;z-index:251667968;visibility:visible;mso-wrap-style:square;mso-wrap-distance-left:9pt;mso-wrap-distance-top:0;mso-wrap-distance-right:9pt;mso-wrap-distance-bottom:0;mso-position-horizontal:absolute;mso-position-horizontal-relative:text;mso-position-vertical:absolute;mso-position-vertical-relative:text" from="161.65pt,25.7pt" to="167.6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" strokecolor="yellow" strokeweight=".5pt">
                <v:stroke joinstyle="miter"/>
              </v:line>
            </w:pict>
          </mc:Fallback>
        </mc:AlternateContent>
      </w:r>
      <w:r w:rsidR="00281BD1">
        <w:rPr>
          <w:noProof/>
          <w:lang w:val="id-ID" w:eastAsia="id-ID"/>
        </w:rPr>
        <mc:AlternateContent>
          <mc:Choice Requires="wps">
            <w:drawing>
              <wp:anchor distT="0" distB="0" distL="114300" distR="114300" simplePos="0" relativeHeight="251651072" behindDoc="0" locked="0" layoutInCell="1" allowOverlap="1" wp14:anchorId="22F9443F" wp14:editId="2748C948">
                <wp:simplePos x="0" y="0"/>
                <wp:positionH relativeFrom="column">
                  <wp:posOffset>1018193</wp:posOffset>
                </wp:positionH>
                <wp:positionV relativeFrom="paragraph">
                  <wp:posOffset>535940</wp:posOffset>
                </wp:positionV>
                <wp:extent cx="250713" cy="241561"/>
                <wp:effectExtent l="0" t="0" r="16510" b="25400"/>
                <wp:wrapNone/>
                <wp:docPr id="44" name="Flowchart: Connector 44"/>
                <wp:cNvGraphicFramePr/>
                <a:graphic xmlns:a="http://schemas.openxmlformats.org/drawingml/2006/main">
                  <a:graphicData uri="http://schemas.microsoft.com/office/word/2010/wordprocessingShape">
                    <wps:wsp>
                      <wps:cNvSpPr/>
                      <wps:spPr>
                        <a:xfrm>
                          <a:off x="0" y="0"/>
                          <a:ext cx="250713" cy="241561"/>
                        </a:xfrm>
                        <a:prstGeom prst="flowChartConnector">
                          <a:avLst/>
                        </a:prstGeom>
                        <a:noFill/>
                        <a:ln w="12700"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5"/>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8CD7A" id="Flowchart: Connector 44" o:spid="_x0000_s1026" type="#_x0000_t120" style="position:absolute;margin-left:80.15pt;margin-top:42.2pt;width:19.75pt;height:19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" filled="f" strokecolor="yellow" strokeweight="1pt"/>
            </w:pict>
          </mc:Fallback>
        </mc:AlternateContent>
      </w:r>
      <w:r w:rsidR="00281BD1">
        <w:rPr>
          <w:noProof/>
          <w:lang w:val="id-ID" w:eastAsia="id-ID"/>
        </w:rPr>
        <mc:AlternateContent>
          <mc:Choice Requires="wps">
            <w:drawing>
              <wp:anchor distT="0" distB="0" distL="114300" distR="114300" simplePos="0" relativeHeight="251654144" behindDoc="0" locked="0" layoutInCell="1" allowOverlap="1" wp14:anchorId="144EDD33" wp14:editId="2E5E9FA1">
                <wp:simplePos x="0" y="0"/>
                <wp:positionH relativeFrom="column">
                  <wp:posOffset>1960003</wp:posOffset>
                </wp:positionH>
                <wp:positionV relativeFrom="paragraph">
                  <wp:posOffset>670752</wp:posOffset>
                </wp:positionV>
                <wp:extent cx="53025" cy="45719"/>
                <wp:effectExtent l="22860" t="15240" r="27305" b="27305"/>
                <wp:wrapNone/>
                <wp:docPr id="49" name="Isosceles Triangle 49"/>
                <wp:cNvGraphicFramePr/>
                <a:graphic xmlns:a="http://schemas.openxmlformats.org/drawingml/2006/main">
                  <a:graphicData uri="http://schemas.microsoft.com/office/word/2010/wordprocessingShape">
                    <wps:wsp>
                      <wps:cNvSpPr/>
                      <wps:spPr>
                        <a:xfrm rot="4945216">
                          <a:off x="0" y="0"/>
                          <a:ext cx="53025" cy="45719"/>
                        </a:xfrm>
                        <a:prstGeom prst="triangle">
                          <a:avLst/>
                        </a:prstGeom>
                        <a:noFill/>
                        <a:ln w="9525"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3DB5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9" o:spid="_x0000_s1026" type="#_x0000_t5" style="position:absolute;margin-left:154.35pt;margin-top:52.8pt;width:4.2pt;height:3.6pt;rotation:5401495fd;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" filled="f" strokecolor="yellow">
                <v:stroke joinstyle="round"/>
              </v:shape>
            </w:pict>
          </mc:Fallback>
        </mc:AlternateContent>
      </w:r>
      <w:r w:rsidR="00281BD1">
        <w:rPr>
          <w:noProof/>
          <w:lang w:val="id-ID" w:eastAsia="id-ID"/>
        </w:rPr>
        <mc:AlternateContent>
          <mc:Choice Requires="wps">
            <w:drawing>
              <wp:anchor distT="0" distB="0" distL="114300" distR="114300" simplePos="0" relativeHeight="251653120" behindDoc="0" locked="0" layoutInCell="1" allowOverlap="1" wp14:anchorId="4B345E2A" wp14:editId="7F1EC079">
                <wp:simplePos x="0" y="0"/>
                <wp:positionH relativeFrom="column">
                  <wp:posOffset>1964569</wp:posOffset>
                </wp:positionH>
                <wp:positionV relativeFrom="paragraph">
                  <wp:posOffset>625070</wp:posOffset>
                </wp:positionV>
                <wp:extent cx="45719" cy="45719"/>
                <wp:effectExtent l="19050" t="19050" r="12065" b="12065"/>
                <wp:wrapNone/>
                <wp:docPr id="48" name="Isosceles Triangle 48"/>
                <wp:cNvGraphicFramePr/>
                <a:graphic xmlns:a="http://schemas.openxmlformats.org/drawingml/2006/main">
                  <a:graphicData uri="http://schemas.microsoft.com/office/word/2010/wordprocessingShape">
                    <wps:wsp>
                      <wps:cNvSpPr/>
                      <wps:spPr>
                        <a:xfrm rot="5578123">
                          <a:off x="0" y="0"/>
                          <a:ext cx="45719" cy="45719"/>
                        </a:xfrm>
                        <a:prstGeom prst="triangle">
                          <a:avLst/>
                        </a:prstGeom>
                        <a:noFill/>
                        <a:ln w="9525"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5FA67" id="Isosceles Triangle 48" o:spid="_x0000_s1026" type="#_x0000_t5" style="position:absolute;margin-left:154.7pt;margin-top:49.2pt;width:3.6pt;height:3.6pt;rotation:6092798fd;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" filled="f" strokecolor="yellow">
                <v:stroke joinstyle="round"/>
              </v:shape>
            </w:pict>
          </mc:Fallback>
        </mc:AlternateContent>
      </w:r>
      <w:r w:rsidR="00281BD1">
        <w:rPr>
          <w:noProof/>
          <w:lang w:val="id-ID" w:eastAsia="id-ID"/>
        </w:rPr>
        <mc:AlternateContent>
          <mc:Choice Requires="wps">
            <w:drawing>
              <wp:anchor distT="0" distB="0" distL="114300" distR="114300" simplePos="0" relativeHeight="251652096" behindDoc="0" locked="0" layoutInCell="1" allowOverlap="1" wp14:anchorId="09B3ECAD" wp14:editId="59CACBC1">
                <wp:simplePos x="0" y="0"/>
                <wp:positionH relativeFrom="column">
                  <wp:posOffset>1962327</wp:posOffset>
                </wp:positionH>
                <wp:positionV relativeFrom="paragraph">
                  <wp:posOffset>582295</wp:posOffset>
                </wp:positionV>
                <wp:extent cx="45719" cy="45719"/>
                <wp:effectExtent l="19050" t="19050" r="12065" b="12065"/>
                <wp:wrapNone/>
                <wp:docPr id="45" name="Isosceles Triangle 45"/>
                <wp:cNvGraphicFramePr/>
                <a:graphic xmlns:a="http://schemas.openxmlformats.org/drawingml/2006/main">
                  <a:graphicData uri="http://schemas.microsoft.com/office/word/2010/wordprocessingShape">
                    <wps:wsp>
                      <wps:cNvSpPr/>
                      <wps:spPr>
                        <a:xfrm rot="5101891">
                          <a:off x="0" y="0"/>
                          <a:ext cx="45719" cy="45719"/>
                        </a:xfrm>
                        <a:prstGeom prst="triangle">
                          <a:avLst/>
                        </a:prstGeom>
                        <a:noFill/>
                        <a:ln w="9525"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2912B" id="Isosceles Triangle 45" o:spid="_x0000_s1026" type="#_x0000_t5" style="position:absolute;margin-left:154.5pt;margin-top:45.85pt;width:3.6pt;height:3.6pt;rotation:5572625fd;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" filled="f" strokecolor="yellow">
                <v:stroke joinstyle="round"/>
              </v:shape>
            </w:pict>
          </mc:Fallback>
        </mc:AlternateContent>
      </w:r>
      <w:r w:rsidR="00281BD1" w:rsidRPr="00795937">
        <w:rPr>
          <w:noProof/>
          <w:lang w:val="id-ID" w:eastAsia="id-ID"/>
        </w:rPr>
        <mc:AlternateContent>
          <mc:Choice Requires="wps">
            <w:drawing>
              <wp:anchor distT="45720" distB="45720" distL="114300" distR="114300" simplePos="0" relativeHeight="251648000" behindDoc="0" locked="0" layoutInCell="1" allowOverlap="1" wp14:anchorId="1E309019" wp14:editId="53F7973C">
                <wp:simplePos x="0" y="0"/>
                <wp:positionH relativeFrom="column">
                  <wp:posOffset>-79597</wp:posOffset>
                </wp:positionH>
                <wp:positionV relativeFrom="paragraph">
                  <wp:posOffset>284480</wp:posOffset>
                </wp:positionV>
                <wp:extent cx="2674620" cy="1619885"/>
                <wp:effectExtent l="0" t="0" r="0" b="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4620" cy="1619885"/>
                        </a:xfrm>
                        <a:prstGeom prst="rect">
                          <a:avLst/>
                        </a:prstGeom>
                        <a:solidFill>
                          <a:srgbClr val="FFFFFF"/>
                        </a:solidFill>
                        <a:ln w="9525">
                          <a:noFill/>
                          <a:miter lim="800000"/>
                          <a:headEnd/>
                          <a:tailEnd/>
                        </a:ln>
                      </wps:spPr>
                      <wps:txbx>
                        <w:txbxContent>
                          <w:p w14:paraId="0B66E4FA" w14:textId="137F4A0C" w:rsidR="00945AAF" w:rsidRDefault="00945AAF" w:rsidP="00281BD1">
                            <w:pPr>
                              <w:jc w:val="center"/>
                            </w:pPr>
                            <w:r w:rsidRPr="00014B56">
                              <w:rPr>
                                <w:noProof/>
                                <w:lang w:eastAsia="id-ID"/>
                              </w:rPr>
                              <w:drawing>
                                <wp:inline distT="0" distB="0" distL="0" distR="0" wp14:anchorId="699E4AB0" wp14:editId="52D98A72">
                                  <wp:extent cx="1826990" cy="1206878"/>
                                  <wp:effectExtent l="0" t="0" r="1905" b="0"/>
                                  <wp:docPr id="61" name="Picture 61" descr="E:\100CANON\IMG_74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0CANON\IMG_7478.JPG"/>
                                          <pic:cNvPicPr>
                                            <a:picLocks noChangeAspect="1" noChangeArrowheads="1"/>
                                          </pic:cNvPicPr>
                                        </pic:nvPicPr>
                                        <pic:blipFill rotWithShape="1">
                                          <a:blip r:embed="rId24">
                                            <a:extLst>
                                              <a:ext uri="{28A0092B-C50C-407E-A947-70E740481C1C}">
                                                <a14:useLocalDpi xmlns:a14="http://schemas.microsoft.com/office/drawing/2010/main" val="0"/>
                                              </a:ext>
                                            </a:extLst>
                                          </a:blip>
                                          <a:srcRect l="11550" t="17321" r="15791" b="10683"/>
                                          <a:stretch/>
                                        </pic:blipFill>
                                        <pic:spPr bwMode="auto">
                                          <a:xfrm>
                                            <a:off x="0" y="0"/>
                                            <a:ext cx="1832544" cy="1210547"/>
                                          </a:xfrm>
                                          <a:prstGeom prst="rect">
                                            <a:avLst/>
                                          </a:prstGeom>
                                          <a:noFill/>
                                          <a:ln>
                                            <a:noFill/>
                                          </a:ln>
                                          <a:extLst>
                                            <a:ext uri="{53640926-AAD7-44D8-BBD7-CCE9431645EC}">
                                              <a14:shadowObscured xmlns:a14="http://schemas.microsoft.com/office/drawing/2010/main"/>
                                            </a:ext>
                                          </a:extLst>
                                        </pic:spPr>
                                      </pic:pic>
                                    </a:graphicData>
                                  </a:graphic>
                                </wp:inline>
                              </w:drawing>
                            </w:r>
                          </w:p>
                          <w:p w14:paraId="056AF0D0" w14:textId="50CA38CE" w:rsidR="00945AAF" w:rsidRPr="00784C53" w:rsidRDefault="00945AAF" w:rsidP="00014B56">
                            <w:pPr>
                              <w:jc w:val="center"/>
                              <w:rPr>
                                <w:b/>
                                <w:i/>
                                <w:sz w:val="18"/>
                                <w:szCs w:val="18"/>
                                <w:lang w:val="en-GB"/>
                              </w:rPr>
                            </w:pPr>
                            <w:r>
                              <w:rPr>
                                <w:b/>
                                <w:i/>
                                <w:sz w:val="18"/>
                                <w:szCs w:val="18"/>
                                <w:lang w:val="en-GB"/>
                              </w:rPr>
                              <w:t>Gambar 1.2 Motif Locan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309019" id="_x0000_s1049" type="#_x0000_t202" style="position:absolute;left:0;text-align:left;margin-left:-6.25pt;margin-top:22.4pt;width:210.6pt;height:127.5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" stroked="f">
                <v:textbox>
                  <w:txbxContent>
                    <w:p w14:paraId="0B66E4FA" w14:textId="137F4A0C" w:rsidR="00945AAF" w:rsidRDefault="00945AAF" w:rsidP="00281BD1">
                      <w:pPr>
                        <w:jc w:val="center"/>
                      </w:pPr>
                      <w:r w:rsidRPr="00014B56">
                        <w:rPr>
                          <w:noProof/>
                          <w:lang w:eastAsia="id-ID"/>
                        </w:rPr>
                        <w:drawing>
                          <wp:inline distT="0" distB="0" distL="0" distR="0" wp14:anchorId="699E4AB0" wp14:editId="52D98A72">
                            <wp:extent cx="1826990" cy="1206878"/>
                            <wp:effectExtent l="0" t="0" r="1905" b="0"/>
                            <wp:docPr id="61" name="Picture 61" descr="E:\100CANON\IMG_74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0CANON\IMG_7478.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11550" t="17321" r="15791" b="10683"/>
                                    <a:stretch/>
                                  </pic:blipFill>
                                  <pic:spPr bwMode="auto">
                                    <a:xfrm>
                                      <a:off x="0" y="0"/>
                                      <a:ext cx="1832544" cy="1210547"/>
                                    </a:xfrm>
                                    <a:prstGeom prst="rect">
                                      <a:avLst/>
                                    </a:prstGeom>
                                    <a:noFill/>
                                    <a:ln>
                                      <a:noFill/>
                                    </a:ln>
                                    <a:extLst>
                                      <a:ext uri="{53640926-AAD7-44D8-BBD7-CCE9431645EC}">
                                        <a14:shadowObscured xmlns:a14="http://schemas.microsoft.com/office/drawing/2010/main"/>
                                      </a:ext>
                                    </a:extLst>
                                  </pic:spPr>
                                </pic:pic>
                              </a:graphicData>
                            </a:graphic>
                          </wp:inline>
                        </w:drawing>
                      </w:r>
                    </w:p>
                    <w:p w14:paraId="056AF0D0" w14:textId="50CA38CE" w:rsidR="00945AAF" w:rsidRPr="00784C53" w:rsidRDefault="00945AAF" w:rsidP="00014B56">
                      <w:pPr>
                        <w:jc w:val="center"/>
                        <w:rPr>
                          <w:b/>
                          <w:i/>
                          <w:sz w:val="18"/>
                          <w:szCs w:val="18"/>
                          <w:lang w:val="en-GB"/>
                        </w:rPr>
                      </w:pPr>
                      <w:r>
                        <w:rPr>
                          <w:b/>
                          <w:i/>
                          <w:sz w:val="18"/>
                          <w:szCs w:val="18"/>
                          <w:lang w:val="en-GB"/>
                        </w:rPr>
                        <w:t>Gambar 1.2 Motif Locanan</w:t>
                      </w:r>
                    </w:p>
                  </w:txbxContent>
                </v:textbox>
                <w10:wrap type="square"/>
              </v:shape>
            </w:pict>
          </mc:Fallback>
        </mc:AlternateContent>
      </w:r>
      <w:r w:rsidR="00014B56" w:rsidRPr="00014B56">
        <w:rPr>
          <w:b/>
        </w:rPr>
        <w:t>Motif Locanan</w:t>
      </w:r>
    </w:p>
    <w:p w14:paraId="1B6016AA" w14:textId="77777777" w:rsidR="00945AAF" w:rsidRDefault="00945AAF" w:rsidP="00093FF1">
      <w:pPr>
        <w:pStyle w:val="batangtubuh"/>
      </w:pPr>
    </w:p>
    <w:p w14:paraId="3BA7E092" w14:textId="77777777" w:rsidR="00945AAF" w:rsidRDefault="00945AAF" w:rsidP="00093FF1">
      <w:pPr>
        <w:pStyle w:val="batangtubuh"/>
      </w:pPr>
    </w:p>
    <w:p w14:paraId="7BA62D92" w14:textId="77777777" w:rsidR="00945AAF" w:rsidRDefault="00945AAF" w:rsidP="00093FF1">
      <w:pPr>
        <w:pStyle w:val="batangtubuh"/>
      </w:pPr>
    </w:p>
    <w:p w14:paraId="62CDB42D" w14:textId="77777777" w:rsidR="00945AAF" w:rsidRDefault="00945AAF" w:rsidP="00093FF1">
      <w:pPr>
        <w:pStyle w:val="batangtubuh"/>
      </w:pPr>
    </w:p>
    <w:p w14:paraId="321F3E75" w14:textId="77777777" w:rsidR="00945AAF" w:rsidRDefault="00945AAF" w:rsidP="00093FF1">
      <w:pPr>
        <w:pStyle w:val="batangtubuh"/>
      </w:pPr>
    </w:p>
    <w:p w14:paraId="0236DDD7" w14:textId="77777777" w:rsidR="00945AAF" w:rsidRDefault="00945AAF" w:rsidP="00093FF1">
      <w:pPr>
        <w:pStyle w:val="batangtubuh"/>
      </w:pPr>
    </w:p>
    <w:p w14:paraId="67DEB7D2" w14:textId="77777777" w:rsidR="00945AAF" w:rsidRDefault="00945AAF" w:rsidP="00093FF1">
      <w:pPr>
        <w:pStyle w:val="batangtubuh"/>
      </w:pPr>
    </w:p>
    <w:p w14:paraId="2ED0F027" w14:textId="77777777" w:rsidR="00945AAF" w:rsidRDefault="00945AAF" w:rsidP="00093FF1">
      <w:pPr>
        <w:pStyle w:val="batangtubuh"/>
      </w:pPr>
    </w:p>
    <w:p w14:paraId="3CF9D20B" w14:textId="0D1F889A" w:rsidR="00795937" w:rsidRDefault="00014B56" w:rsidP="00093FF1">
      <w:pPr>
        <w:pStyle w:val="batangtubuh"/>
      </w:pPr>
      <w:r w:rsidRPr="00795937">
        <w:t>Pada motif</w:t>
      </w:r>
      <w:r w:rsidR="00D0016E">
        <w:t xml:space="preserve"> Batik Locanan (lihat Gambar 1.2</w:t>
      </w:r>
      <w:r w:rsidRPr="00795937">
        <w:t>) m</w:t>
      </w:r>
      <w:r w:rsidR="002E0874">
        <w:t>erupakan motif Batik Gedhog</w:t>
      </w:r>
      <w:r w:rsidR="00665AAD">
        <w:t xml:space="preserve"> kuno. Menurut Uswatun, tahun pembuatan motif ini tidak diketahui karena</w:t>
      </w:r>
      <w:r w:rsidR="002E0874">
        <w:t xml:space="preserve"> turun temurun dari nenek moyang</w:t>
      </w:r>
      <w:r w:rsidRPr="00795937">
        <w:t xml:space="preserve">. Motif ini tercipta dipengaruhi oleh hibriditas dengan budaya Cina </w:t>
      </w:r>
      <w:sdt>
        <w:sdtPr>
          <w:id w:val="-234089658"/>
          <w:citation/>
        </w:sdtPr>
        <w:sdtEndPr/>
        <w:sdtContent>
          <w:r w:rsidRPr="00795937">
            <w:fldChar w:fldCharType="begin"/>
          </w:r>
          <w:r w:rsidRPr="00795937">
            <w:instrText xml:space="preserve"> CITATION Agu20 \l 2057 </w:instrText>
          </w:r>
          <w:r w:rsidRPr="00795937">
            <w:fldChar w:fldCharType="separate"/>
          </w:r>
          <w:r w:rsidR="00D115C8">
            <w:rPr>
              <w:noProof/>
            </w:rPr>
            <w:t>(Agustin, 2020)</w:t>
          </w:r>
          <w:r w:rsidRPr="00795937">
            <w:fldChar w:fldCharType="end"/>
          </w:r>
        </w:sdtContent>
      </w:sdt>
      <w:r w:rsidRPr="00795937">
        <w:t xml:space="preserve">. </w:t>
      </w:r>
      <w:r w:rsidR="00795937" w:rsidRPr="00795937">
        <w:t xml:space="preserve">Motif </w:t>
      </w:r>
      <w:r w:rsidR="00665AAD">
        <w:t xml:space="preserve">Locanan </w:t>
      </w:r>
      <w:r w:rsidR="00795937" w:rsidRPr="00795937">
        <w:t xml:space="preserve">sampai sekarang masih diproduksi oleh Sanggar Sekar Ayu Wilujeng. </w:t>
      </w:r>
      <w:r w:rsidR="00795937">
        <w:t xml:space="preserve">Motif batik Lokcan dipercayai sebagai obat dari sengatan hewan berbisa dengan </w:t>
      </w:r>
      <w:r w:rsidR="00F350F6">
        <w:t xml:space="preserve">cara </w:t>
      </w:r>
      <w:r w:rsidR="00795937">
        <w:t xml:space="preserve">menyelimutkan batik ini kepada </w:t>
      </w:r>
      <w:r w:rsidR="00F350F6">
        <w:t xml:space="preserve">tubuh yang tersengat hewan berbisa </w:t>
      </w:r>
      <w:sdt>
        <w:sdtPr>
          <w:id w:val="-1988391069"/>
          <w:citation/>
        </w:sdtPr>
        <w:sdtEndPr/>
        <w:sdtContent>
          <w:r w:rsidR="00795937">
            <w:fldChar w:fldCharType="begin"/>
          </w:r>
          <w:r w:rsidR="00795937">
            <w:instrText xml:space="preserve"> CITATION Agu20 \l 2057 </w:instrText>
          </w:r>
          <w:r w:rsidR="00795937">
            <w:fldChar w:fldCharType="separate"/>
          </w:r>
          <w:r w:rsidR="00D115C8">
            <w:rPr>
              <w:noProof/>
            </w:rPr>
            <w:t>(Agustin, 2020)</w:t>
          </w:r>
          <w:r w:rsidR="00795937">
            <w:fldChar w:fldCharType="end"/>
          </w:r>
        </w:sdtContent>
      </w:sdt>
      <w:r w:rsidR="00795937">
        <w:t>.</w:t>
      </w:r>
      <w:r w:rsidR="002E0874">
        <w:t xml:space="preserve"> </w:t>
      </w:r>
    </w:p>
    <w:p w14:paraId="0B42A1A9" w14:textId="075AA62A" w:rsidR="00945AAF" w:rsidRDefault="00945AAF" w:rsidP="00267A66">
      <w:pPr>
        <w:pStyle w:val="batangtubuh"/>
        <w:ind w:firstLine="0"/>
      </w:pPr>
      <w:r w:rsidRPr="004421AF">
        <w:rPr>
          <w:noProof/>
          <w:lang w:val="id-ID" w:eastAsia="id-ID"/>
        </w:rPr>
        <mc:AlternateContent>
          <mc:Choice Requires="wps">
            <w:drawing>
              <wp:anchor distT="45720" distB="45720" distL="114300" distR="114300" simplePos="0" relativeHeight="251677696" behindDoc="0" locked="0" layoutInCell="1" allowOverlap="1" wp14:anchorId="121EABD8" wp14:editId="5C71B6C1">
                <wp:simplePos x="0" y="0"/>
                <wp:positionH relativeFrom="column">
                  <wp:posOffset>0</wp:posOffset>
                </wp:positionH>
                <wp:positionV relativeFrom="paragraph">
                  <wp:posOffset>495935</wp:posOffset>
                </wp:positionV>
                <wp:extent cx="3025140" cy="2047875"/>
                <wp:effectExtent l="0" t="0" r="3810" b="9525"/>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5140" cy="2047875"/>
                        </a:xfrm>
                        <a:prstGeom prst="rect">
                          <a:avLst/>
                        </a:prstGeom>
                        <a:solidFill>
                          <a:srgbClr val="FFFFFF"/>
                        </a:solidFill>
                        <a:ln w="9525">
                          <a:noFill/>
                          <a:miter lim="800000"/>
                          <a:headEnd/>
                          <a:tailEnd/>
                        </a:ln>
                      </wps:spPr>
                      <wps:txbx>
                        <w:txbxContent>
                          <w:p w14:paraId="511CC82D" w14:textId="77777777" w:rsidR="00945AAF" w:rsidRPr="00920F50" w:rsidRDefault="00945AAF" w:rsidP="00945AAF">
                            <w:pPr>
                              <w:pStyle w:val="batangtubuh"/>
                              <w:jc w:val="center"/>
                              <w:rPr>
                                <w:b/>
                              </w:rPr>
                            </w:pPr>
                            <w:r w:rsidRPr="00920F50">
                              <w:rPr>
                                <w:b/>
                              </w:rPr>
                              <w:t>Tabel 2.1 Identifikasi Motif Locanan</w:t>
                            </w:r>
                          </w:p>
                          <w:tbl>
                            <w:tblPr>
                              <w:tblStyle w:val="TableGridLight1"/>
                              <w:tblW w:w="4489" w:type="dxa"/>
                              <w:tblLook w:val="04A0" w:firstRow="1" w:lastRow="0" w:firstColumn="1" w:lastColumn="0" w:noHBand="0" w:noVBand="1"/>
                            </w:tblPr>
                            <w:tblGrid>
                              <w:gridCol w:w="1696"/>
                              <w:gridCol w:w="1276"/>
                              <w:gridCol w:w="1517"/>
                            </w:tblGrid>
                            <w:tr w:rsidR="00945AAF" w:rsidRPr="00920F50" w14:paraId="2CE884A7" w14:textId="77777777" w:rsidTr="00920F50">
                              <w:trPr>
                                <w:trHeight w:val="362"/>
                              </w:trPr>
                              <w:tc>
                                <w:tcPr>
                                  <w:tcW w:w="1696" w:type="dxa"/>
                                </w:tcPr>
                                <w:p w14:paraId="5838432F" w14:textId="77777777" w:rsidR="00945AAF" w:rsidRPr="00920F50" w:rsidRDefault="00945AAF" w:rsidP="0040408C">
                                  <w:pPr>
                                    <w:jc w:val="center"/>
                                    <w:rPr>
                                      <w:b/>
                                      <w:szCs w:val="20"/>
                                      <w:lang w:val="en-GB"/>
                                    </w:rPr>
                                  </w:pPr>
                                  <w:r w:rsidRPr="00920F50">
                                    <w:rPr>
                                      <w:b/>
                                      <w:szCs w:val="20"/>
                                      <w:lang w:val="en-GB"/>
                                    </w:rPr>
                                    <w:t>Konsep Matematika</w:t>
                                  </w:r>
                                </w:p>
                              </w:tc>
                              <w:tc>
                                <w:tcPr>
                                  <w:tcW w:w="1276" w:type="dxa"/>
                                </w:tcPr>
                                <w:p w14:paraId="01763DF1" w14:textId="77777777" w:rsidR="00945AAF" w:rsidRPr="00920F50" w:rsidRDefault="00945AAF" w:rsidP="0040408C">
                                  <w:pPr>
                                    <w:jc w:val="center"/>
                                    <w:rPr>
                                      <w:b/>
                                      <w:szCs w:val="20"/>
                                      <w:lang w:val="en-GB"/>
                                    </w:rPr>
                                  </w:pPr>
                                  <w:r w:rsidRPr="00920F50">
                                    <w:rPr>
                                      <w:b/>
                                      <w:szCs w:val="20"/>
                                      <w:lang w:val="en-GB"/>
                                    </w:rPr>
                                    <w:t>Nama Motif</w:t>
                                  </w:r>
                                </w:p>
                              </w:tc>
                              <w:tc>
                                <w:tcPr>
                                  <w:tcW w:w="1517" w:type="dxa"/>
                                </w:tcPr>
                                <w:p w14:paraId="3032EE30" w14:textId="77777777" w:rsidR="00945AAF" w:rsidRPr="00920F50" w:rsidRDefault="00945AAF" w:rsidP="0040408C">
                                  <w:pPr>
                                    <w:jc w:val="center"/>
                                    <w:rPr>
                                      <w:b/>
                                      <w:szCs w:val="20"/>
                                      <w:lang w:val="en-GB"/>
                                    </w:rPr>
                                  </w:pPr>
                                  <w:r w:rsidRPr="00920F50">
                                    <w:rPr>
                                      <w:b/>
                                      <w:szCs w:val="20"/>
                                      <w:lang w:val="en-GB"/>
                                    </w:rPr>
                                    <w:t>Gambar</w:t>
                                  </w:r>
                                </w:p>
                              </w:tc>
                            </w:tr>
                            <w:tr w:rsidR="00945AAF" w:rsidRPr="00920F50" w14:paraId="2F12CD67" w14:textId="77777777" w:rsidTr="00920F50">
                              <w:trPr>
                                <w:trHeight w:val="632"/>
                              </w:trPr>
                              <w:tc>
                                <w:tcPr>
                                  <w:tcW w:w="1696" w:type="dxa"/>
                                  <w:vAlign w:val="center"/>
                                </w:tcPr>
                                <w:p w14:paraId="6F35B825" w14:textId="77777777" w:rsidR="00945AAF" w:rsidRPr="00920F50" w:rsidRDefault="00945AAF" w:rsidP="00A4440E">
                                  <w:pPr>
                                    <w:jc w:val="left"/>
                                    <w:rPr>
                                      <w:szCs w:val="20"/>
                                      <w:lang w:val="en-GB"/>
                                    </w:rPr>
                                  </w:pPr>
                                  <w:r w:rsidRPr="00920F50">
                                    <w:rPr>
                                      <w:szCs w:val="20"/>
                                      <w:lang w:val="en-GB"/>
                                    </w:rPr>
                                    <w:t>Garis lengkung, kurva tertutup sederhana</w:t>
                                  </w:r>
                                </w:p>
                              </w:tc>
                              <w:tc>
                                <w:tcPr>
                                  <w:tcW w:w="1276" w:type="dxa"/>
                                  <w:vAlign w:val="center"/>
                                </w:tcPr>
                                <w:p w14:paraId="7AE651D8" w14:textId="77777777" w:rsidR="00945AAF" w:rsidRPr="00920F50" w:rsidRDefault="00945AAF" w:rsidP="0023730C">
                                  <w:pPr>
                                    <w:jc w:val="left"/>
                                    <w:rPr>
                                      <w:szCs w:val="20"/>
                                      <w:lang w:val="en-GB"/>
                                    </w:rPr>
                                  </w:pPr>
                                  <w:r w:rsidRPr="00920F50">
                                    <w:rPr>
                                      <w:szCs w:val="20"/>
                                      <w:lang w:val="en-GB"/>
                                    </w:rPr>
                                    <w:t xml:space="preserve">Motif Burung Hong </w:t>
                                  </w:r>
                                </w:p>
                              </w:tc>
                              <w:tc>
                                <w:tcPr>
                                  <w:tcW w:w="1517" w:type="dxa"/>
                                  <w:vAlign w:val="center"/>
                                </w:tcPr>
                                <w:p w14:paraId="70DED15D" w14:textId="77777777" w:rsidR="00945AAF" w:rsidRPr="00920F50" w:rsidRDefault="00945AAF" w:rsidP="002E0874">
                                  <w:pPr>
                                    <w:jc w:val="center"/>
                                    <w:rPr>
                                      <w:szCs w:val="20"/>
                                      <w:lang w:val="en-GB"/>
                                    </w:rPr>
                                  </w:pPr>
                                  <w:r w:rsidRPr="00920F50">
                                    <w:rPr>
                                      <w:noProof/>
                                      <w:szCs w:val="20"/>
                                      <w:lang w:eastAsia="id-ID"/>
                                    </w:rPr>
                                    <w:drawing>
                                      <wp:inline distT="0" distB="0" distL="0" distR="0" wp14:anchorId="7FB3AACD" wp14:editId="2AAC85F4">
                                        <wp:extent cx="329513" cy="387179"/>
                                        <wp:effectExtent l="9207" t="0" r="4128" b="4127"/>
                                        <wp:docPr id="53" name="Picture 53" descr="E:\100CANON\IMG_74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0CANON\IMG_7478.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54527" t="35036" r="32339" b="41815"/>
                                                <a:stretch/>
                                              </pic:blipFill>
                                              <pic:spPr bwMode="auto">
                                                <a:xfrm rot="5400000">
                                                  <a:off x="0" y="0"/>
                                                  <a:ext cx="330019" cy="3877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AAF" w:rsidRPr="00920F50" w14:paraId="1C679785" w14:textId="77777777" w:rsidTr="00920F50">
                              <w:trPr>
                                <w:trHeight w:val="528"/>
                              </w:trPr>
                              <w:tc>
                                <w:tcPr>
                                  <w:tcW w:w="1696" w:type="dxa"/>
                                  <w:vAlign w:val="center"/>
                                </w:tcPr>
                                <w:p w14:paraId="7F5EC28E" w14:textId="77777777" w:rsidR="00945AAF" w:rsidRPr="00920F50" w:rsidRDefault="00945AAF" w:rsidP="00A4440E">
                                  <w:pPr>
                                    <w:jc w:val="left"/>
                                    <w:rPr>
                                      <w:szCs w:val="20"/>
                                      <w:lang w:val="en-GB"/>
                                    </w:rPr>
                                  </w:pPr>
                                  <w:r w:rsidRPr="00920F50">
                                    <w:rPr>
                                      <w:szCs w:val="20"/>
                                      <w:lang w:val="en-GB"/>
                                    </w:rPr>
                                    <w:t>Garis Lengkung</w:t>
                                  </w:r>
                                </w:p>
                              </w:tc>
                              <w:tc>
                                <w:tcPr>
                                  <w:tcW w:w="1276" w:type="dxa"/>
                                  <w:vAlign w:val="center"/>
                                </w:tcPr>
                                <w:p w14:paraId="715AAF21" w14:textId="77777777" w:rsidR="00945AAF" w:rsidRPr="00920F50" w:rsidRDefault="00945AAF" w:rsidP="002E0874">
                                  <w:pPr>
                                    <w:jc w:val="left"/>
                                    <w:rPr>
                                      <w:szCs w:val="20"/>
                                      <w:lang w:val="en-GB"/>
                                    </w:rPr>
                                  </w:pPr>
                                  <w:r w:rsidRPr="00920F50">
                                    <w:rPr>
                                      <w:szCs w:val="20"/>
                                      <w:lang w:val="en-GB"/>
                                    </w:rPr>
                                    <w:t>Motif suluran</w:t>
                                  </w:r>
                                </w:p>
                              </w:tc>
                              <w:tc>
                                <w:tcPr>
                                  <w:tcW w:w="1517" w:type="dxa"/>
                                  <w:vAlign w:val="center"/>
                                </w:tcPr>
                                <w:p w14:paraId="3EFD7468" w14:textId="77777777" w:rsidR="00945AAF" w:rsidRPr="00920F50" w:rsidRDefault="00945AAF" w:rsidP="002E0874">
                                  <w:pPr>
                                    <w:jc w:val="center"/>
                                    <w:rPr>
                                      <w:szCs w:val="20"/>
                                      <w:lang w:val="en-GB"/>
                                    </w:rPr>
                                  </w:pPr>
                                  <w:r w:rsidRPr="00920F50">
                                    <w:rPr>
                                      <w:noProof/>
                                      <w:szCs w:val="20"/>
                                      <w:lang w:eastAsia="id-ID"/>
                                    </w:rPr>
                                    <w:drawing>
                                      <wp:inline distT="0" distB="0" distL="0" distR="0" wp14:anchorId="379BAD18" wp14:editId="6A4C482F">
                                        <wp:extent cx="335111" cy="378351"/>
                                        <wp:effectExtent l="0" t="2540" r="5715" b="5715"/>
                                        <wp:docPr id="55" name="Picture 55" descr="E:\100CANON\IMG_74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0CANON\IMG_7478.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35171" t="31100" r="54654" b="51668"/>
                                                <a:stretch/>
                                              </pic:blipFill>
                                              <pic:spPr bwMode="auto">
                                                <a:xfrm rot="5400000">
                                                  <a:off x="0" y="0"/>
                                                  <a:ext cx="336485" cy="37990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AAF" w:rsidRPr="00920F50" w14:paraId="01548BB3" w14:textId="77777777" w:rsidTr="00920F50">
                              <w:trPr>
                                <w:trHeight w:val="866"/>
                              </w:trPr>
                              <w:tc>
                                <w:tcPr>
                                  <w:tcW w:w="1696" w:type="dxa"/>
                                  <w:vAlign w:val="center"/>
                                </w:tcPr>
                                <w:p w14:paraId="4D2C85B5" w14:textId="77777777" w:rsidR="00945AAF" w:rsidRPr="00920F50" w:rsidRDefault="00945AAF" w:rsidP="00A158A8">
                                  <w:pPr>
                                    <w:jc w:val="left"/>
                                    <w:rPr>
                                      <w:szCs w:val="20"/>
                                      <w:lang w:val="en-GB"/>
                                    </w:rPr>
                                  </w:pPr>
                                  <w:r w:rsidRPr="00920F50">
                                    <w:rPr>
                                      <w:szCs w:val="20"/>
                                      <w:lang w:val="en-GB"/>
                                    </w:rPr>
                                    <w:t>Garis Sejajar, Garis Lengkung, Simetri lipat dan putar</w:t>
                                  </w:r>
                                </w:p>
                              </w:tc>
                              <w:tc>
                                <w:tcPr>
                                  <w:tcW w:w="1276" w:type="dxa"/>
                                  <w:vAlign w:val="center"/>
                                </w:tcPr>
                                <w:p w14:paraId="40125A07" w14:textId="77777777" w:rsidR="00945AAF" w:rsidRPr="00920F50" w:rsidRDefault="00945AAF" w:rsidP="002E0874">
                                  <w:pPr>
                                    <w:jc w:val="left"/>
                                    <w:rPr>
                                      <w:szCs w:val="20"/>
                                      <w:lang w:val="en-GB"/>
                                    </w:rPr>
                                  </w:pPr>
                                  <w:r w:rsidRPr="00920F50">
                                    <w:rPr>
                                      <w:szCs w:val="20"/>
                                      <w:lang w:val="en-GB"/>
                                    </w:rPr>
                                    <w:t>Motif tumpal</w:t>
                                  </w:r>
                                </w:p>
                              </w:tc>
                              <w:tc>
                                <w:tcPr>
                                  <w:tcW w:w="1517" w:type="dxa"/>
                                  <w:vAlign w:val="center"/>
                                </w:tcPr>
                                <w:p w14:paraId="1B14A041" w14:textId="77777777" w:rsidR="00945AAF" w:rsidRPr="00920F50" w:rsidRDefault="00945AAF" w:rsidP="002E0874">
                                  <w:pPr>
                                    <w:jc w:val="center"/>
                                    <w:rPr>
                                      <w:szCs w:val="20"/>
                                      <w:lang w:val="en-GB"/>
                                    </w:rPr>
                                  </w:pPr>
                                  <w:r w:rsidRPr="00920F50">
                                    <w:rPr>
                                      <w:noProof/>
                                      <w:szCs w:val="20"/>
                                      <w:lang w:eastAsia="id-ID"/>
                                    </w:rPr>
                                    <w:drawing>
                                      <wp:inline distT="0" distB="0" distL="0" distR="0" wp14:anchorId="0B7A2472" wp14:editId="062A76E1">
                                        <wp:extent cx="331407" cy="774065"/>
                                        <wp:effectExtent l="6985" t="0" r="0" b="0"/>
                                        <wp:docPr id="56" name="Picture 56" descr="E:\100CANON\IMG_74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0CANON\IMG_7478.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75851" t="22242" r="15791" b="31429"/>
                                                <a:stretch/>
                                              </pic:blipFill>
                                              <pic:spPr bwMode="auto">
                                                <a:xfrm rot="5400000">
                                                  <a:off x="0" y="0"/>
                                                  <a:ext cx="333498" cy="77894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7FFA57" w14:textId="77777777" w:rsidR="00945AAF" w:rsidRPr="0040408C" w:rsidRDefault="00945AAF" w:rsidP="00945AAF">
                            <w:pPr>
                              <w:jc w:val="center"/>
                              <w:rPr>
                                <w:sz w:val="18"/>
                                <w:szCs w:val="18"/>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1EABD8" id="_x0000_t202" coordsize="21600,21600" o:spt="202" path="m,l,21600r21600,l21600,xe">
                <v:stroke joinstyle="miter"/>
                <v:path gradientshapeok="t" o:connecttype="rect"/>
              </v:shapetype>
              <v:shape id="_x0000_s1050" type="#_x0000_t202" style="position:absolute;left:0;text-align:left;margin-left:0;margin-top:39.05pt;width:238.2pt;height:161.2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2pkJQIAACUEAAAOAAAAZHJzL2Uyb0RvYy54bWysU9uO2yAQfa/Uf0C8N3acpJt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" stroked="f">
                <v:textbox>
                  <w:txbxContent>
                    <w:p w14:paraId="511CC82D" w14:textId="77777777" w:rsidR="00945AAF" w:rsidRPr="00920F50" w:rsidRDefault="00945AAF" w:rsidP="00945AAF">
                      <w:pPr>
                        <w:pStyle w:val="batangtubuh"/>
                        <w:jc w:val="center"/>
                        <w:rPr>
                          <w:b/>
                        </w:rPr>
                      </w:pPr>
                      <w:r w:rsidRPr="00920F50">
                        <w:rPr>
                          <w:b/>
                        </w:rPr>
                        <w:t>Tabel 2.1 Identifikasi Motif Locanan</w:t>
                      </w:r>
                    </w:p>
                    <w:tbl>
                      <w:tblPr>
                        <w:tblStyle w:val="TableGridLight1"/>
                        <w:tblW w:w="4489" w:type="dxa"/>
                        <w:tblLook w:val="04A0" w:firstRow="1" w:lastRow="0" w:firstColumn="1" w:lastColumn="0" w:noHBand="0" w:noVBand="1"/>
                      </w:tblPr>
                      <w:tblGrid>
                        <w:gridCol w:w="1696"/>
                        <w:gridCol w:w="1276"/>
                        <w:gridCol w:w="1517"/>
                      </w:tblGrid>
                      <w:tr w:rsidR="00945AAF" w:rsidRPr="00920F50" w14:paraId="2CE884A7" w14:textId="77777777" w:rsidTr="00920F50">
                        <w:trPr>
                          <w:trHeight w:val="362"/>
                        </w:trPr>
                        <w:tc>
                          <w:tcPr>
                            <w:tcW w:w="1696" w:type="dxa"/>
                          </w:tcPr>
                          <w:p w14:paraId="5838432F" w14:textId="77777777" w:rsidR="00945AAF" w:rsidRPr="00920F50" w:rsidRDefault="00945AAF" w:rsidP="0040408C">
                            <w:pPr>
                              <w:jc w:val="center"/>
                              <w:rPr>
                                <w:b/>
                                <w:szCs w:val="20"/>
                                <w:lang w:val="en-GB"/>
                              </w:rPr>
                            </w:pPr>
                            <w:r w:rsidRPr="00920F50">
                              <w:rPr>
                                <w:b/>
                                <w:szCs w:val="20"/>
                                <w:lang w:val="en-GB"/>
                              </w:rPr>
                              <w:t>Konsep Matematika</w:t>
                            </w:r>
                          </w:p>
                        </w:tc>
                        <w:tc>
                          <w:tcPr>
                            <w:tcW w:w="1276" w:type="dxa"/>
                          </w:tcPr>
                          <w:p w14:paraId="01763DF1" w14:textId="77777777" w:rsidR="00945AAF" w:rsidRPr="00920F50" w:rsidRDefault="00945AAF" w:rsidP="0040408C">
                            <w:pPr>
                              <w:jc w:val="center"/>
                              <w:rPr>
                                <w:b/>
                                <w:szCs w:val="20"/>
                                <w:lang w:val="en-GB"/>
                              </w:rPr>
                            </w:pPr>
                            <w:r w:rsidRPr="00920F50">
                              <w:rPr>
                                <w:b/>
                                <w:szCs w:val="20"/>
                                <w:lang w:val="en-GB"/>
                              </w:rPr>
                              <w:t>Nama Motif</w:t>
                            </w:r>
                          </w:p>
                        </w:tc>
                        <w:tc>
                          <w:tcPr>
                            <w:tcW w:w="1517" w:type="dxa"/>
                          </w:tcPr>
                          <w:p w14:paraId="3032EE30" w14:textId="77777777" w:rsidR="00945AAF" w:rsidRPr="00920F50" w:rsidRDefault="00945AAF" w:rsidP="0040408C">
                            <w:pPr>
                              <w:jc w:val="center"/>
                              <w:rPr>
                                <w:b/>
                                <w:szCs w:val="20"/>
                                <w:lang w:val="en-GB"/>
                              </w:rPr>
                            </w:pPr>
                            <w:r w:rsidRPr="00920F50">
                              <w:rPr>
                                <w:b/>
                                <w:szCs w:val="20"/>
                                <w:lang w:val="en-GB"/>
                              </w:rPr>
                              <w:t>Gambar</w:t>
                            </w:r>
                          </w:p>
                        </w:tc>
                      </w:tr>
                      <w:tr w:rsidR="00945AAF" w:rsidRPr="00920F50" w14:paraId="2F12CD67" w14:textId="77777777" w:rsidTr="00920F50">
                        <w:trPr>
                          <w:trHeight w:val="632"/>
                        </w:trPr>
                        <w:tc>
                          <w:tcPr>
                            <w:tcW w:w="1696" w:type="dxa"/>
                            <w:vAlign w:val="center"/>
                          </w:tcPr>
                          <w:p w14:paraId="6F35B825" w14:textId="77777777" w:rsidR="00945AAF" w:rsidRPr="00920F50" w:rsidRDefault="00945AAF" w:rsidP="00A4440E">
                            <w:pPr>
                              <w:jc w:val="left"/>
                              <w:rPr>
                                <w:szCs w:val="20"/>
                                <w:lang w:val="en-GB"/>
                              </w:rPr>
                            </w:pPr>
                            <w:r w:rsidRPr="00920F50">
                              <w:rPr>
                                <w:szCs w:val="20"/>
                                <w:lang w:val="en-GB"/>
                              </w:rPr>
                              <w:t>Garis lengkung, kurva tertutup sederhana</w:t>
                            </w:r>
                          </w:p>
                        </w:tc>
                        <w:tc>
                          <w:tcPr>
                            <w:tcW w:w="1276" w:type="dxa"/>
                            <w:vAlign w:val="center"/>
                          </w:tcPr>
                          <w:p w14:paraId="7AE651D8" w14:textId="77777777" w:rsidR="00945AAF" w:rsidRPr="00920F50" w:rsidRDefault="00945AAF" w:rsidP="0023730C">
                            <w:pPr>
                              <w:jc w:val="left"/>
                              <w:rPr>
                                <w:szCs w:val="20"/>
                                <w:lang w:val="en-GB"/>
                              </w:rPr>
                            </w:pPr>
                            <w:r w:rsidRPr="00920F50">
                              <w:rPr>
                                <w:szCs w:val="20"/>
                                <w:lang w:val="en-GB"/>
                              </w:rPr>
                              <w:t xml:space="preserve">Motif Burung Hong </w:t>
                            </w:r>
                          </w:p>
                        </w:tc>
                        <w:tc>
                          <w:tcPr>
                            <w:tcW w:w="1517" w:type="dxa"/>
                            <w:vAlign w:val="center"/>
                          </w:tcPr>
                          <w:p w14:paraId="70DED15D" w14:textId="77777777" w:rsidR="00945AAF" w:rsidRPr="00920F50" w:rsidRDefault="00945AAF" w:rsidP="002E0874">
                            <w:pPr>
                              <w:jc w:val="center"/>
                              <w:rPr>
                                <w:szCs w:val="20"/>
                                <w:lang w:val="en-GB"/>
                              </w:rPr>
                            </w:pPr>
                            <w:r w:rsidRPr="00920F50">
                              <w:rPr>
                                <w:noProof/>
                                <w:szCs w:val="20"/>
                                <w:lang w:eastAsia="id-ID"/>
                              </w:rPr>
                              <w:drawing>
                                <wp:inline distT="0" distB="0" distL="0" distR="0" wp14:anchorId="7FB3AACD" wp14:editId="2AAC85F4">
                                  <wp:extent cx="329513" cy="387179"/>
                                  <wp:effectExtent l="9207" t="0" r="4128" b="4127"/>
                                  <wp:docPr id="53" name="Picture 53" descr="E:\100CANON\IMG_74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0CANON\IMG_7478.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54527" t="35036" r="32339" b="41815"/>
                                          <a:stretch/>
                                        </pic:blipFill>
                                        <pic:spPr bwMode="auto">
                                          <a:xfrm rot="5400000">
                                            <a:off x="0" y="0"/>
                                            <a:ext cx="330019" cy="3877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AAF" w:rsidRPr="00920F50" w14:paraId="1C679785" w14:textId="77777777" w:rsidTr="00920F50">
                        <w:trPr>
                          <w:trHeight w:val="528"/>
                        </w:trPr>
                        <w:tc>
                          <w:tcPr>
                            <w:tcW w:w="1696" w:type="dxa"/>
                            <w:vAlign w:val="center"/>
                          </w:tcPr>
                          <w:p w14:paraId="7F5EC28E" w14:textId="77777777" w:rsidR="00945AAF" w:rsidRPr="00920F50" w:rsidRDefault="00945AAF" w:rsidP="00A4440E">
                            <w:pPr>
                              <w:jc w:val="left"/>
                              <w:rPr>
                                <w:szCs w:val="20"/>
                                <w:lang w:val="en-GB"/>
                              </w:rPr>
                            </w:pPr>
                            <w:r w:rsidRPr="00920F50">
                              <w:rPr>
                                <w:szCs w:val="20"/>
                                <w:lang w:val="en-GB"/>
                              </w:rPr>
                              <w:t>Garis Lengkung</w:t>
                            </w:r>
                          </w:p>
                        </w:tc>
                        <w:tc>
                          <w:tcPr>
                            <w:tcW w:w="1276" w:type="dxa"/>
                            <w:vAlign w:val="center"/>
                          </w:tcPr>
                          <w:p w14:paraId="715AAF21" w14:textId="77777777" w:rsidR="00945AAF" w:rsidRPr="00920F50" w:rsidRDefault="00945AAF" w:rsidP="002E0874">
                            <w:pPr>
                              <w:jc w:val="left"/>
                              <w:rPr>
                                <w:szCs w:val="20"/>
                                <w:lang w:val="en-GB"/>
                              </w:rPr>
                            </w:pPr>
                            <w:r w:rsidRPr="00920F50">
                              <w:rPr>
                                <w:szCs w:val="20"/>
                                <w:lang w:val="en-GB"/>
                              </w:rPr>
                              <w:t>Motif suluran</w:t>
                            </w:r>
                          </w:p>
                        </w:tc>
                        <w:tc>
                          <w:tcPr>
                            <w:tcW w:w="1517" w:type="dxa"/>
                            <w:vAlign w:val="center"/>
                          </w:tcPr>
                          <w:p w14:paraId="3EFD7468" w14:textId="77777777" w:rsidR="00945AAF" w:rsidRPr="00920F50" w:rsidRDefault="00945AAF" w:rsidP="002E0874">
                            <w:pPr>
                              <w:jc w:val="center"/>
                              <w:rPr>
                                <w:szCs w:val="20"/>
                                <w:lang w:val="en-GB"/>
                              </w:rPr>
                            </w:pPr>
                            <w:r w:rsidRPr="00920F50">
                              <w:rPr>
                                <w:noProof/>
                                <w:szCs w:val="20"/>
                                <w:lang w:eastAsia="id-ID"/>
                              </w:rPr>
                              <w:drawing>
                                <wp:inline distT="0" distB="0" distL="0" distR="0" wp14:anchorId="379BAD18" wp14:editId="6A4C482F">
                                  <wp:extent cx="335111" cy="378351"/>
                                  <wp:effectExtent l="0" t="2540" r="5715" b="5715"/>
                                  <wp:docPr id="55" name="Picture 55" descr="E:\100CANON\IMG_74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0CANON\IMG_7478.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35171" t="31100" r="54654" b="51668"/>
                                          <a:stretch/>
                                        </pic:blipFill>
                                        <pic:spPr bwMode="auto">
                                          <a:xfrm rot="5400000">
                                            <a:off x="0" y="0"/>
                                            <a:ext cx="336485" cy="37990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5AAF" w:rsidRPr="00920F50" w14:paraId="01548BB3" w14:textId="77777777" w:rsidTr="00920F50">
                        <w:trPr>
                          <w:trHeight w:val="866"/>
                        </w:trPr>
                        <w:tc>
                          <w:tcPr>
                            <w:tcW w:w="1696" w:type="dxa"/>
                            <w:vAlign w:val="center"/>
                          </w:tcPr>
                          <w:p w14:paraId="4D2C85B5" w14:textId="77777777" w:rsidR="00945AAF" w:rsidRPr="00920F50" w:rsidRDefault="00945AAF" w:rsidP="00A158A8">
                            <w:pPr>
                              <w:jc w:val="left"/>
                              <w:rPr>
                                <w:szCs w:val="20"/>
                                <w:lang w:val="en-GB"/>
                              </w:rPr>
                            </w:pPr>
                            <w:r w:rsidRPr="00920F50">
                              <w:rPr>
                                <w:szCs w:val="20"/>
                                <w:lang w:val="en-GB"/>
                              </w:rPr>
                              <w:t>Garis Sejajar, Garis Lengkung, Simetri lipat dan putar</w:t>
                            </w:r>
                          </w:p>
                        </w:tc>
                        <w:tc>
                          <w:tcPr>
                            <w:tcW w:w="1276" w:type="dxa"/>
                            <w:vAlign w:val="center"/>
                          </w:tcPr>
                          <w:p w14:paraId="40125A07" w14:textId="77777777" w:rsidR="00945AAF" w:rsidRPr="00920F50" w:rsidRDefault="00945AAF" w:rsidP="002E0874">
                            <w:pPr>
                              <w:jc w:val="left"/>
                              <w:rPr>
                                <w:szCs w:val="20"/>
                                <w:lang w:val="en-GB"/>
                              </w:rPr>
                            </w:pPr>
                            <w:r w:rsidRPr="00920F50">
                              <w:rPr>
                                <w:szCs w:val="20"/>
                                <w:lang w:val="en-GB"/>
                              </w:rPr>
                              <w:t>Motif tumpal</w:t>
                            </w:r>
                          </w:p>
                        </w:tc>
                        <w:tc>
                          <w:tcPr>
                            <w:tcW w:w="1517" w:type="dxa"/>
                            <w:vAlign w:val="center"/>
                          </w:tcPr>
                          <w:p w14:paraId="1B14A041" w14:textId="77777777" w:rsidR="00945AAF" w:rsidRPr="00920F50" w:rsidRDefault="00945AAF" w:rsidP="002E0874">
                            <w:pPr>
                              <w:jc w:val="center"/>
                              <w:rPr>
                                <w:szCs w:val="20"/>
                                <w:lang w:val="en-GB"/>
                              </w:rPr>
                            </w:pPr>
                            <w:r w:rsidRPr="00920F50">
                              <w:rPr>
                                <w:noProof/>
                                <w:szCs w:val="20"/>
                                <w:lang w:eastAsia="id-ID"/>
                              </w:rPr>
                              <w:drawing>
                                <wp:inline distT="0" distB="0" distL="0" distR="0" wp14:anchorId="0B7A2472" wp14:editId="062A76E1">
                                  <wp:extent cx="331407" cy="774065"/>
                                  <wp:effectExtent l="6985" t="0" r="0" b="0"/>
                                  <wp:docPr id="56" name="Picture 56" descr="E:\100CANON\IMG_74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00CANON\IMG_7478.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75851" t="22242" r="15791" b="31429"/>
                                          <a:stretch/>
                                        </pic:blipFill>
                                        <pic:spPr bwMode="auto">
                                          <a:xfrm rot="5400000">
                                            <a:off x="0" y="0"/>
                                            <a:ext cx="333498" cy="77894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7FFA57" w14:textId="77777777" w:rsidR="00945AAF" w:rsidRPr="0040408C" w:rsidRDefault="00945AAF" w:rsidP="00945AAF">
                      <w:pPr>
                        <w:jc w:val="center"/>
                        <w:rPr>
                          <w:sz w:val="18"/>
                          <w:szCs w:val="18"/>
                          <w:lang w:val="en-GB"/>
                        </w:rPr>
                      </w:pPr>
                    </w:p>
                  </w:txbxContent>
                </v:textbox>
                <w10:wrap type="square"/>
              </v:shape>
            </w:pict>
          </mc:Fallback>
        </mc:AlternateContent>
      </w:r>
      <w:r w:rsidR="00F82C9D" w:rsidRPr="00D95AC5">
        <w:t>B</w:t>
      </w:r>
      <w:r w:rsidR="00F82C9D">
        <w:t>erikut merupakan identifikasi M</w:t>
      </w:r>
      <w:r w:rsidR="00F82C9D" w:rsidRPr="00D95AC5">
        <w:t xml:space="preserve">otif </w:t>
      </w:r>
      <w:r w:rsidR="00F82C9D">
        <w:t>Locanan</w:t>
      </w:r>
      <w:r w:rsidR="00F82C9D" w:rsidRPr="00D95AC5">
        <w:t xml:space="preserve"> yang a</w:t>
      </w:r>
      <w:r w:rsidR="00CB3979">
        <w:t>kan diuraikan sebagai beriku</w:t>
      </w:r>
      <w:r w:rsidR="00267A66">
        <w:t>t :</w:t>
      </w:r>
    </w:p>
    <w:p w14:paraId="6F950111" w14:textId="324B3BD1" w:rsidR="00642BB5" w:rsidRDefault="002E0874" w:rsidP="00642BB5">
      <w:pPr>
        <w:pStyle w:val="batangtubuh"/>
      </w:pPr>
      <w:r w:rsidRPr="00093FF1">
        <w:t xml:space="preserve">Dari gambar di atas, kita amati bahwa </w:t>
      </w:r>
      <w:r w:rsidR="00093FF1">
        <w:t xml:space="preserve">motif </w:t>
      </w:r>
      <w:r w:rsidR="00093FF1" w:rsidRPr="00093FF1">
        <w:t xml:space="preserve">Burung Hong yang </w:t>
      </w:r>
      <w:r w:rsidR="00093FF1" w:rsidRPr="00881238">
        <w:t>digambarkan dengan mengombinasikan titik</w:t>
      </w:r>
      <w:r w:rsidR="00316893">
        <w:t xml:space="preserve"> </w:t>
      </w:r>
      <w:r w:rsidR="00316893">
        <w:t xml:space="preserve">ujung dan pangkal </w:t>
      </w:r>
      <w:r w:rsidR="00093FF1" w:rsidRPr="00881238">
        <w:t xml:space="preserve"> </w:t>
      </w:r>
      <w:r w:rsidR="00A4440E" w:rsidRPr="00881238">
        <w:t xml:space="preserve">yang bertemu dan tidak ada titik potong lainnya sehingga membentuk kurva </w:t>
      </w:r>
      <w:r w:rsidR="00316893">
        <w:t xml:space="preserve">tertutup </w:t>
      </w:r>
      <w:r w:rsidR="00A4440E" w:rsidRPr="00881238">
        <w:t>sederhana</w:t>
      </w:r>
      <w:r w:rsidR="00195D2E">
        <w:t xml:space="preserve">. </w:t>
      </w:r>
      <w:r w:rsidR="00DD2F6A">
        <w:t xml:space="preserve">  </w:t>
      </w:r>
      <w:r w:rsidR="00195D2E">
        <w:t xml:space="preserve">Kurva tersebut disebut kurva tertutup sederhana dikarenakan kurva ini tidak memotong dirinya sendiri atau tidak mempunyai titik potong </w:t>
      </w:r>
      <w:sdt>
        <w:sdtPr>
          <w:id w:val="-1612424775"/>
          <w:citation/>
        </w:sdtPr>
        <w:sdtEndPr/>
        <w:sdtContent>
          <w:r w:rsidR="00195D2E">
            <w:fldChar w:fldCharType="begin"/>
          </w:r>
          <w:r w:rsidR="00195D2E">
            <w:instrText xml:space="preserve"> CITATION Muc14 \l 2057 </w:instrText>
          </w:r>
          <w:r w:rsidR="00195D2E">
            <w:fldChar w:fldCharType="separate"/>
          </w:r>
          <w:r w:rsidR="00D115C8">
            <w:rPr>
              <w:noProof/>
            </w:rPr>
            <w:t>(Karim, 2014)</w:t>
          </w:r>
          <w:r w:rsidR="00195D2E">
            <w:fldChar w:fldCharType="end"/>
          </w:r>
        </w:sdtContent>
      </w:sdt>
      <w:r w:rsidR="00195D2E">
        <w:t xml:space="preserve">. </w:t>
      </w:r>
      <w:r w:rsidR="00A4440E" w:rsidRPr="00881238">
        <w:t>P</w:t>
      </w:r>
      <w:r w:rsidR="00093FF1" w:rsidRPr="00881238">
        <w:t xml:space="preserve">ada motif suluran terdapat </w:t>
      </w:r>
      <w:r w:rsidR="00A4440E" w:rsidRPr="00881238">
        <w:t>isen-</w:t>
      </w:r>
      <w:r w:rsidR="00093FF1" w:rsidRPr="00881238">
        <w:t>isen tumbuhan yang menjalar membentuk garis lengkung.</w:t>
      </w:r>
      <w:r w:rsidR="00A4440E" w:rsidRPr="00881238">
        <w:t xml:space="preserve"> Sedangkan pada motif tumpal terdapat garis </w:t>
      </w:r>
      <w:r w:rsidR="00881238" w:rsidRPr="00881238">
        <w:t xml:space="preserve">sejajar </w:t>
      </w:r>
      <w:r w:rsidR="00A4440E" w:rsidRPr="00881238">
        <w:t xml:space="preserve">yang tidak mempunyai titik potong </w:t>
      </w:r>
      <w:r w:rsidR="00642BB5" w:rsidRPr="00881238">
        <w:t>walaupun gari</w:t>
      </w:r>
      <w:r w:rsidR="00A4440E" w:rsidRPr="00881238">
        <w:t>s</w:t>
      </w:r>
      <w:r w:rsidR="00642BB5" w:rsidRPr="00881238">
        <w:t xml:space="preserve"> </w:t>
      </w:r>
      <w:r w:rsidR="00A4440E" w:rsidRPr="00881238">
        <w:t>tersebut diperpanjang</w:t>
      </w:r>
      <w:r w:rsidR="00DD2F6A">
        <w:t xml:space="preserve"> </w:t>
      </w:r>
      <w:sdt>
        <w:sdtPr>
          <w:id w:val="324561171"/>
          <w:citation/>
        </w:sdtPr>
        <w:sdtEndPr/>
        <w:sdtContent>
          <w:r w:rsidR="00DD2F6A">
            <w:fldChar w:fldCharType="begin"/>
          </w:r>
          <w:r w:rsidR="00DD2F6A">
            <w:instrText xml:space="preserve"> CITATION Adi20 \l 2057 </w:instrText>
          </w:r>
          <w:r w:rsidR="00DD2F6A">
            <w:fldChar w:fldCharType="separate"/>
          </w:r>
          <w:r w:rsidR="00D115C8">
            <w:rPr>
              <w:noProof/>
            </w:rPr>
            <w:t>(Putri A. D., 2020)</w:t>
          </w:r>
          <w:r w:rsidR="00DD2F6A">
            <w:fldChar w:fldCharType="end"/>
          </w:r>
        </w:sdtContent>
      </w:sdt>
      <w:r w:rsidR="00A4440E" w:rsidRPr="00881238">
        <w:t xml:space="preserve">. </w:t>
      </w:r>
      <w:r w:rsidR="00316893">
        <w:t>P</w:t>
      </w:r>
      <w:r w:rsidR="00642BB5" w:rsidRPr="00881238">
        <w:t>ada motif tumpal terdapat bangun datar segitiga berulang</w:t>
      </w:r>
      <w:r w:rsidR="00A158A8">
        <w:t xml:space="preserve"> yang bentuknya sama</w:t>
      </w:r>
      <w:r w:rsidR="00881238" w:rsidRPr="00881238">
        <w:t>.</w:t>
      </w:r>
      <w:r w:rsidR="00316893">
        <w:t xml:space="preserve"> </w:t>
      </w:r>
      <w:r w:rsidR="00A158A8">
        <w:t xml:space="preserve">Dalam </w:t>
      </w:r>
      <w:r w:rsidR="00316893">
        <w:t>segitiga tersebut</w:t>
      </w:r>
      <w:r w:rsidR="00A158A8">
        <w:t xml:space="preserve"> juga</w:t>
      </w:r>
      <w:r w:rsidR="00316893">
        <w:t xml:space="preserve"> terdapat simetri lipat dan simetri putar.</w:t>
      </w:r>
    </w:p>
    <w:p w14:paraId="063627E1" w14:textId="562AB96F" w:rsidR="00881238" w:rsidRDefault="00195D2E" w:rsidP="00316893">
      <w:pPr>
        <w:pStyle w:val="batangtubuh"/>
      </w:pPr>
      <w:r>
        <w:t>Dapat</w:t>
      </w:r>
      <w:r w:rsidR="00881238">
        <w:t xml:space="preserve"> disimpulkan bahwa konsep matematika SD yang terdapat pada motif locanan yaitu 1) titik; 2) garis sejajar; 3) segitiga; 4) garis lengkung; 5</w:t>
      </w:r>
      <w:r w:rsidR="00A158A8">
        <w:t xml:space="preserve">) </w:t>
      </w:r>
      <w:r w:rsidR="00881238">
        <w:t xml:space="preserve">kurva </w:t>
      </w:r>
      <w:r w:rsidR="00316893">
        <w:t xml:space="preserve">tertutup </w:t>
      </w:r>
      <w:r w:rsidR="00A158A8">
        <w:t>sederhana;  dan 6</w:t>
      </w:r>
      <w:r w:rsidR="00881238">
        <w:t>) simetri lipat dan simetri putar pada bangun datar segitiga.</w:t>
      </w:r>
    </w:p>
    <w:p w14:paraId="6BB59751" w14:textId="3B7ADB2F" w:rsidR="00784C53" w:rsidRPr="00014B56" w:rsidRDefault="009C43A6" w:rsidP="002342D6">
      <w:pPr>
        <w:pStyle w:val="batangtubuh"/>
        <w:numPr>
          <w:ilvl w:val="0"/>
          <w:numId w:val="8"/>
        </w:numPr>
        <w:rPr>
          <w:b/>
        </w:rPr>
      </w:pPr>
      <w:r>
        <w:rPr>
          <w:b/>
          <w:noProof/>
          <w:lang w:val="id-ID" w:eastAsia="id-ID"/>
        </w:rPr>
        <mc:AlternateContent>
          <mc:Choice Requires="wps">
            <w:drawing>
              <wp:anchor distT="0" distB="0" distL="114300" distR="114300" simplePos="0" relativeHeight="251660288" behindDoc="0" locked="0" layoutInCell="1" allowOverlap="1" wp14:anchorId="2B28F28A" wp14:editId="117D01C7">
                <wp:simplePos x="0" y="0"/>
                <wp:positionH relativeFrom="column">
                  <wp:posOffset>1934176</wp:posOffset>
                </wp:positionH>
                <wp:positionV relativeFrom="paragraph">
                  <wp:posOffset>456598</wp:posOffset>
                </wp:positionV>
                <wp:extent cx="74261" cy="0"/>
                <wp:effectExtent l="0" t="0" r="21590" b="19050"/>
                <wp:wrapNone/>
                <wp:docPr id="134" name="Straight Connector 134"/>
                <wp:cNvGraphicFramePr/>
                <a:graphic xmlns:a="http://schemas.openxmlformats.org/drawingml/2006/main">
                  <a:graphicData uri="http://schemas.microsoft.com/office/word/2010/wordprocessingShape">
                    <wps:wsp>
                      <wps:cNvCnPr/>
                      <wps:spPr>
                        <a:xfrm>
                          <a:off x="0" y="0"/>
                          <a:ext cx="74261" cy="0"/>
                        </a:xfrm>
                        <a:prstGeom prst="line">
                          <a:avLst/>
                        </a:prstGeom>
                        <a:ln>
                          <a:solidFill>
                            <a:srgbClr val="FFFF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E1C3B2" id="Straight Connector 134"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3pt,35.95pt" to="158.15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" strokecolor="yellow" strokeweight=".5pt">
                <v:stroke joinstyle="miter"/>
              </v:line>
            </w:pict>
          </mc:Fallback>
        </mc:AlternateContent>
      </w:r>
      <w:r>
        <w:rPr>
          <w:b/>
          <w:noProof/>
          <w:lang w:val="id-ID" w:eastAsia="id-ID"/>
        </w:rPr>
        <mc:AlternateContent>
          <mc:Choice Requires="wps">
            <w:drawing>
              <wp:anchor distT="0" distB="0" distL="114300" distR="114300" simplePos="0" relativeHeight="251662336" behindDoc="0" locked="0" layoutInCell="1" allowOverlap="1" wp14:anchorId="773C4EE4" wp14:editId="03B9E5D8">
                <wp:simplePos x="0" y="0"/>
                <wp:positionH relativeFrom="column">
                  <wp:posOffset>1934177</wp:posOffset>
                </wp:positionH>
                <wp:positionV relativeFrom="paragraph">
                  <wp:posOffset>512612</wp:posOffset>
                </wp:positionV>
                <wp:extent cx="73660" cy="0"/>
                <wp:effectExtent l="0" t="0" r="21590" b="19050"/>
                <wp:wrapNone/>
                <wp:docPr id="140" name="Straight Connector 140"/>
                <wp:cNvGraphicFramePr/>
                <a:graphic xmlns:a="http://schemas.openxmlformats.org/drawingml/2006/main">
                  <a:graphicData uri="http://schemas.microsoft.com/office/word/2010/wordprocessingShape">
                    <wps:wsp>
                      <wps:cNvCnPr/>
                      <wps:spPr>
                        <a:xfrm>
                          <a:off x="0" y="0"/>
                          <a:ext cx="73660" cy="0"/>
                        </a:xfrm>
                        <a:prstGeom prst="line">
                          <a:avLst/>
                        </a:prstGeom>
                        <a:ln>
                          <a:solidFill>
                            <a:srgbClr val="FFFF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47A395" id="Straight Connector 140" o:spid="_x0000_s1026" style="position:absolute;z-index:251672064;visibility:visible;mso-wrap-style:square;mso-wrap-distance-left:9pt;mso-wrap-distance-top:0;mso-wrap-distance-right:9pt;mso-wrap-distance-bottom:0;mso-position-horizontal:absolute;mso-position-horizontal-relative:text;mso-position-vertical:absolute;mso-position-vertical-relative:text" from="152.3pt,40.35pt" to="158.1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" strokecolor="yellow" strokeweight=".5pt">
                <v:stroke joinstyle="miter"/>
              </v:line>
            </w:pict>
          </mc:Fallback>
        </mc:AlternateContent>
      </w:r>
      <w:r>
        <w:rPr>
          <w:b/>
          <w:noProof/>
          <w:lang w:val="id-ID" w:eastAsia="id-ID"/>
        </w:rPr>
        <mc:AlternateContent>
          <mc:Choice Requires="wps">
            <w:drawing>
              <wp:anchor distT="0" distB="0" distL="114300" distR="114300" simplePos="0" relativeHeight="251661312" behindDoc="0" locked="0" layoutInCell="1" allowOverlap="1" wp14:anchorId="185C7CA6" wp14:editId="0DB34BF0">
                <wp:simplePos x="0" y="0"/>
                <wp:positionH relativeFrom="column">
                  <wp:posOffset>1934177</wp:posOffset>
                </wp:positionH>
                <wp:positionV relativeFrom="paragraph">
                  <wp:posOffset>483335</wp:posOffset>
                </wp:positionV>
                <wp:extent cx="74261" cy="2674"/>
                <wp:effectExtent l="0" t="0" r="21590" b="35560"/>
                <wp:wrapNone/>
                <wp:docPr id="135" name="Straight Connector 135"/>
                <wp:cNvGraphicFramePr/>
                <a:graphic xmlns:a="http://schemas.openxmlformats.org/drawingml/2006/main">
                  <a:graphicData uri="http://schemas.microsoft.com/office/word/2010/wordprocessingShape">
                    <wps:wsp>
                      <wps:cNvCnPr/>
                      <wps:spPr>
                        <a:xfrm flipV="1">
                          <a:off x="0" y="0"/>
                          <a:ext cx="74261" cy="2674"/>
                        </a:xfrm>
                        <a:prstGeom prst="line">
                          <a:avLst/>
                        </a:prstGeom>
                        <a:ln>
                          <a:solidFill>
                            <a:srgbClr val="FFFF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F485D5" id="Straight Connector 135" o:spid="_x0000_s1026" style="position:absolute;flip:y;z-index:251671040;visibility:visible;mso-wrap-style:square;mso-wrap-distance-left:9pt;mso-wrap-distance-top:0;mso-wrap-distance-right:9pt;mso-wrap-distance-bottom:0;mso-position-horizontal:absolute;mso-position-horizontal-relative:text;mso-position-vertical:absolute;mso-position-vertical-relative:text" from="152.3pt,38.05pt" to="158.15pt,3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" strokecolor="yellow" strokeweight=".5pt">
                <v:stroke joinstyle="miter"/>
              </v:line>
            </w:pict>
          </mc:Fallback>
        </mc:AlternateContent>
      </w:r>
      <w:r>
        <w:rPr>
          <w:b/>
          <w:noProof/>
          <w:lang w:val="id-ID" w:eastAsia="id-ID"/>
        </w:rPr>
        <mc:AlternateContent>
          <mc:Choice Requires="wps">
            <w:drawing>
              <wp:anchor distT="0" distB="0" distL="114300" distR="114300" simplePos="0" relativeHeight="251659264" behindDoc="0" locked="0" layoutInCell="1" allowOverlap="1" wp14:anchorId="70C5F9B3" wp14:editId="32750011">
                <wp:simplePos x="0" y="0"/>
                <wp:positionH relativeFrom="column">
                  <wp:posOffset>1412808</wp:posOffset>
                </wp:positionH>
                <wp:positionV relativeFrom="paragraph">
                  <wp:posOffset>408472</wp:posOffset>
                </wp:positionV>
                <wp:extent cx="93579" cy="104274"/>
                <wp:effectExtent l="0" t="0" r="20955" b="10160"/>
                <wp:wrapNone/>
                <wp:docPr id="128" name="Flowchart: Connector 128"/>
                <wp:cNvGraphicFramePr/>
                <a:graphic xmlns:a="http://schemas.openxmlformats.org/drawingml/2006/main">
                  <a:graphicData uri="http://schemas.microsoft.com/office/word/2010/wordprocessingShape">
                    <wps:wsp>
                      <wps:cNvSpPr/>
                      <wps:spPr>
                        <a:xfrm>
                          <a:off x="0" y="0"/>
                          <a:ext cx="93579" cy="104274"/>
                        </a:xfrm>
                        <a:prstGeom prst="flowChartConnector">
                          <a:avLst/>
                        </a:prstGeom>
                        <a:noFill/>
                        <a:ln w="9525"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17AF28" id="Flowchart: Connector 128" o:spid="_x0000_s1026" type="#_x0000_t120" style="position:absolute;margin-left:111.25pt;margin-top:32.15pt;width:7.35pt;height:8.2pt;z-index:25166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" filled="f" strokecolor="yellow"/>
            </w:pict>
          </mc:Fallback>
        </mc:AlternateContent>
      </w:r>
      <w:r w:rsidR="0040408C" w:rsidRPr="00014B56">
        <w:rPr>
          <w:b/>
          <w:noProof/>
          <w:lang w:val="id-ID" w:eastAsia="id-ID"/>
        </w:rPr>
        <mc:AlternateContent>
          <mc:Choice Requires="wps">
            <w:drawing>
              <wp:anchor distT="45720" distB="45720" distL="114300" distR="114300" simplePos="0" relativeHeight="251636736" behindDoc="0" locked="0" layoutInCell="1" allowOverlap="1" wp14:anchorId="3A9341E9" wp14:editId="4D9069C3">
                <wp:simplePos x="0" y="0"/>
                <wp:positionH relativeFrom="column">
                  <wp:posOffset>-10160</wp:posOffset>
                </wp:positionH>
                <wp:positionV relativeFrom="paragraph">
                  <wp:posOffset>233680</wp:posOffset>
                </wp:positionV>
                <wp:extent cx="2704465" cy="1167130"/>
                <wp:effectExtent l="0" t="0" r="635"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4465" cy="1167130"/>
                        </a:xfrm>
                        <a:prstGeom prst="rect">
                          <a:avLst/>
                        </a:prstGeom>
                        <a:solidFill>
                          <a:srgbClr val="FFFFFF"/>
                        </a:solidFill>
                        <a:ln w="9525">
                          <a:noFill/>
                          <a:miter lim="800000"/>
                          <a:headEnd/>
                          <a:tailEnd/>
                        </a:ln>
                      </wps:spPr>
                      <wps:txbx>
                        <w:txbxContent>
                          <w:p w14:paraId="33537A7D" w14:textId="2EB49096" w:rsidR="00945AAF" w:rsidRDefault="00945AAF" w:rsidP="0040408C">
                            <w:pPr>
                              <w:jc w:val="center"/>
                            </w:pPr>
                            <w:r>
                              <w:rPr>
                                <w:noProof/>
                                <w:lang w:eastAsia="id-ID"/>
                              </w:rPr>
                              <w:drawing>
                                <wp:inline distT="0" distB="0" distL="0" distR="0" wp14:anchorId="5E903C25" wp14:editId="039E7E0B">
                                  <wp:extent cx="1792800" cy="792000"/>
                                  <wp:effectExtent l="0" t="0" r="0" b="8255"/>
                                  <wp:docPr id="24" name="Picture 24" descr="E:\100CANON\IMG_7466.JPG"/>
                                  <wp:cNvGraphicFramePr/>
                                  <a:graphic xmlns:a="http://schemas.openxmlformats.org/drawingml/2006/main">
                                    <a:graphicData uri="http://schemas.openxmlformats.org/drawingml/2006/picture">
                                      <pic:pic xmlns:pic="http://schemas.openxmlformats.org/drawingml/2006/picture">
                                        <pic:nvPicPr>
                                          <pic:cNvPr id="65" name="Picture 65" descr="E:\100CANON\IMG_7466.JPG"/>
                                          <pic:cNvPicPr/>
                                        </pic:nvPicPr>
                                        <pic:blipFill rotWithShape="1">
                                          <a:blip r:embed="rId27" cstate="print">
                                            <a:extLst>
                                              <a:ext uri="{28A0092B-C50C-407E-A947-70E740481C1C}">
                                                <a14:useLocalDpi xmlns:a14="http://schemas.microsoft.com/office/drawing/2010/main" val="0"/>
                                              </a:ext>
                                            </a:extLst>
                                          </a:blip>
                                          <a:srcRect l="8086" t="22187" r="9468" b="27221"/>
                                          <a:stretch/>
                                        </pic:blipFill>
                                        <pic:spPr bwMode="auto">
                                          <a:xfrm>
                                            <a:off x="0" y="0"/>
                                            <a:ext cx="1799538" cy="794977"/>
                                          </a:xfrm>
                                          <a:prstGeom prst="rect">
                                            <a:avLst/>
                                          </a:prstGeom>
                                          <a:noFill/>
                                          <a:ln>
                                            <a:noFill/>
                                          </a:ln>
                                          <a:extLst>
                                            <a:ext uri="{53640926-AAD7-44D8-BBD7-CCE9431645EC}">
                                              <a14:shadowObscured xmlns:a14="http://schemas.microsoft.com/office/drawing/2010/main"/>
                                            </a:ext>
                                          </a:extLst>
                                        </pic:spPr>
                                      </pic:pic>
                                    </a:graphicData>
                                  </a:graphic>
                                </wp:inline>
                              </w:drawing>
                            </w:r>
                          </w:p>
                          <w:p w14:paraId="57B53A73" w14:textId="2EA17DBE" w:rsidR="00945AAF" w:rsidRPr="00784C53" w:rsidRDefault="00945AAF" w:rsidP="00784C53">
                            <w:pPr>
                              <w:jc w:val="center"/>
                              <w:rPr>
                                <w:b/>
                                <w:i/>
                                <w:sz w:val="18"/>
                                <w:szCs w:val="18"/>
                                <w:lang w:val="en-GB"/>
                              </w:rPr>
                            </w:pPr>
                            <w:r>
                              <w:rPr>
                                <w:b/>
                                <w:i/>
                                <w:sz w:val="18"/>
                                <w:szCs w:val="18"/>
                                <w:lang w:val="en-GB"/>
                              </w:rPr>
                              <w:t>Gambar 1.3 Motif Sri G</w:t>
                            </w:r>
                            <w:r w:rsidRPr="00784C53">
                              <w:rPr>
                                <w:b/>
                                <w:i/>
                                <w:sz w:val="18"/>
                                <w:szCs w:val="18"/>
                                <w:lang w:val="en-GB"/>
                              </w:rPr>
                              <w:t>un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9341E9" id="_x0000_s1051" type="#_x0000_t202" style="position:absolute;left:0;text-align:left;margin-left:-.8pt;margin-top:18.4pt;width:212.95pt;height:91.9pt;z-index:25163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" stroked="f">
                <v:textbox>
                  <w:txbxContent>
                    <w:p w14:paraId="33537A7D" w14:textId="2EB49096" w:rsidR="00945AAF" w:rsidRDefault="00945AAF" w:rsidP="0040408C">
                      <w:pPr>
                        <w:jc w:val="center"/>
                      </w:pPr>
                      <w:r>
                        <w:rPr>
                          <w:noProof/>
                          <w:lang w:eastAsia="id-ID"/>
                        </w:rPr>
                        <w:drawing>
                          <wp:inline distT="0" distB="0" distL="0" distR="0" wp14:anchorId="5E903C25" wp14:editId="039E7E0B">
                            <wp:extent cx="1792800" cy="792000"/>
                            <wp:effectExtent l="0" t="0" r="0" b="8255"/>
                            <wp:docPr id="24" name="Picture 24" descr="E:\100CANON\IMG_7466.JPG"/>
                            <wp:cNvGraphicFramePr/>
                            <a:graphic xmlns:a="http://schemas.openxmlformats.org/drawingml/2006/main">
                              <a:graphicData uri="http://schemas.openxmlformats.org/drawingml/2006/picture">
                                <pic:pic xmlns:pic="http://schemas.openxmlformats.org/drawingml/2006/picture">
                                  <pic:nvPicPr>
                                    <pic:cNvPr id="65" name="Picture 65" descr="E:\100CANON\IMG_7466.JPG"/>
                                    <pic:cNvPicPr/>
                                  </pic:nvPicPr>
                                  <pic:blipFill rotWithShape="1">
                                    <a:blip r:embed="rId28" cstate="print">
                                      <a:extLst>
                                        <a:ext uri="{28A0092B-C50C-407E-A947-70E740481C1C}">
                                          <a14:useLocalDpi xmlns:a14="http://schemas.microsoft.com/office/drawing/2010/main" val="0"/>
                                        </a:ext>
                                      </a:extLst>
                                    </a:blip>
                                    <a:srcRect l="8086" t="22187" r="9468" b="27221"/>
                                    <a:stretch/>
                                  </pic:blipFill>
                                  <pic:spPr bwMode="auto">
                                    <a:xfrm>
                                      <a:off x="0" y="0"/>
                                      <a:ext cx="1799538" cy="794977"/>
                                    </a:xfrm>
                                    <a:prstGeom prst="rect">
                                      <a:avLst/>
                                    </a:prstGeom>
                                    <a:noFill/>
                                    <a:ln>
                                      <a:noFill/>
                                    </a:ln>
                                    <a:extLst>
                                      <a:ext uri="{53640926-AAD7-44D8-BBD7-CCE9431645EC}">
                                        <a14:shadowObscured xmlns:a14="http://schemas.microsoft.com/office/drawing/2010/main"/>
                                      </a:ext>
                                    </a:extLst>
                                  </pic:spPr>
                                </pic:pic>
                              </a:graphicData>
                            </a:graphic>
                          </wp:inline>
                        </w:drawing>
                      </w:r>
                    </w:p>
                    <w:p w14:paraId="57B53A73" w14:textId="2EA17DBE" w:rsidR="00945AAF" w:rsidRPr="00784C53" w:rsidRDefault="00945AAF" w:rsidP="00784C53">
                      <w:pPr>
                        <w:jc w:val="center"/>
                        <w:rPr>
                          <w:b/>
                          <w:i/>
                          <w:sz w:val="18"/>
                          <w:szCs w:val="18"/>
                          <w:lang w:val="en-GB"/>
                        </w:rPr>
                      </w:pPr>
                      <w:r>
                        <w:rPr>
                          <w:b/>
                          <w:i/>
                          <w:sz w:val="18"/>
                          <w:szCs w:val="18"/>
                          <w:lang w:val="en-GB"/>
                        </w:rPr>
                        <w:t>Gambar 1.3 Motif Sri G</w:t>
                      </w:r>
                      <w:r w:rsidRPr="00784C53">
                        <w:rPr>
                          <w:b/>
                          <w:i/>
                          <w:sz w:val="18"/>
                          <w:szCs w:val="18"/>
                          <w:lang w:val="en-GB"/>
                        </w:rPr>
                        <w:t>unting</w:t>
                      </w:r>
                    </w:p>
                  </w:txbxContent>
                </v:textbox>
                <w10:wrap type="square"/>
              </v:shape>
            </w:pict>
          </mc:Fallback>
        </mc:AlternateContent>
      </w:r>
      <w:r w:rsidR="00784C53" w:rsidRPr="00014B56">
        <w:rPr>
          <w:b/>
        </w:rPr>
        <w:t>Motif Sri Gunting atau Guntingan</w:t>
      </w:r>
    </w:p>
    <w:p w14:paraId="1A8DD87C" w14:textId="33285D6A" w:rsidR="00784C53" w:rsidRDefault="00784C53" w:rsidP="00B30EF4">
      <w:pPr>
        <w:pStyle w:val="batangtubuh"/>
      </w:pPr>
      <w:r w:rsidRPr="00E6651C">
        <w:t xml:space="preserve">Pada motif Batik Guntingan </w:t>
      </w:r>
      <w:r w:rsidR="0009360D">
        <w:t>(lihat Gambar 1</w:t>
      </w:r>
      <w:r w:rsidRPr="00E6651C">
        <w:t>.3) merupakan motif Batik Gedhog kuno</w:t>
      </w:r>
      <w:r w:rsidR="004E682C">
        <w:t xml:space="preserve"> yang masih diproduksi hingga saat ini</w:t>
      </w:r>
      <w:r w:rsidRPr="00E6651C">
        <w:t xml:space="preserve">. Motif ini sudah ada sejak jaman Hindu </w:t>
      </w:r>
      <w:sdt>
        <w:sdtPr>
          <w:id w:val="-1155292105"/>
          <w:citation/>
        </w:sdtPr>
        <w:sdtEndPr/>
        <w:sdtContent>
          <w:r w:rsidRPr="00E6651C">
            <w:fldChar w:fldCharType="begin"/>
          </w:r>
          <w:r w:rsidRPr="00E6651C">
            <w:instrText xml:space="preserve"> CITATION Kin13 \l 2057 </w:instrText>
          </w:r>
          <w:r w:rsidRPr="00E6651C">
            <w:fldChar w:fldCharType="separate"/>
          </w:r>
          <w:r w:rsidR="00D115C8">
            <w:rPr>
              <w:noProof/>
            </w:rPr>
            <w:t>(Kina, 2013)</w:t>
          </w:r>
          <w:r w:rsidRPr="00E6651C">
            <w:fldChar w:fldCharType="end"/>
          </w:r>
        </w:sdtContent>
      </w:sdt>
      <w:r w:rsidRPr="00E6651C">
        <w:t>. Menurut hasil wawancara dengan pemilik produksi Sekar Ayu Wilujeng, pada motif</w:t>
      </w:r>
      <w:r w:rsidR="00B30EF4">
        <w:t xml:space="preserve"> </w:t>
      </w:r>
      <w:r>
        <w:t xml:space="preserve">guntingan </w:t>
      </w:r>
      <w:r w:rsidRPr="00CC5660">
        <w:t xml:space="preserve"> tersebut terdapat gambar burung sri gunting atau</w:t>
      </w:r>
      <w:r w:rsidR="009D784D">
        <w:t xml:space="preserve"> </w:t>
      </w:r>
      <w:r w:rsidRPr="00CC5660">
        <w:t xml:space="preserve">guntingan yang melambangkan kelincahan dan kecantikan </w:t>
      </w:r>
      <w:r w:rsidR="00C57401">
        <w:t xml:space="preserve">seorang wanita </w:t>
      </w:r>
      <w:sdt>
        <w:sdtPr>
          <w:id w:val="1106004772"/>
          <w:citation/>
        </w:sdtPr>
        <w:sdtEndPr/>
        <w:sdtContent>
          <w:r w:rsidR="00C57401">
            <w:fldChar w:fldCharType="begin"/>
          </w:r>
          <w:r w:rsidR="00C57401">
            <w:instrText xml:space="preserve"> CITATION Mar13 \l 2057 </w:instrText>
          </w:r>
          <w:r w:rsidR="00C57401">
            <w:fldChar w:fldCharType="separate"/>
          </w:r>
          <w:r w:rsidR="00D115C8">
            <w:rPr>
              <w:noProof/>
            </w:rPr>
            <w:t>(Marsudi, 2013)</w:t>
          </w:r>
          <w:r w:rsidR="00C57401">
            <w:fldChar w:fldCharType="end"/>
          </w:r>
        </w:sdtContent>
      </w:sdt>
      <w:r w:rsidR="00C57401">
        <w:t>.</w:t>
      </w:r>
      <w:r w:rsidR="00523FE6">
        <w:t xml:space="preserve"> </w:t>
      </w:r>
    </w:p>
    <w:p w14:paraId="4A942560" w14:textId="29CC3818" w:rsidR="00B30EF4" w:rsidRDefault="00B30EF4" w:rsidP="00B30EF4">
      <w:pPr>
        <w:pStyle w:val="batangtubuh"/>
      </w:pPr>
      <w:r w:rsidRPr="00D95AC5">
        <w:t>B</w:t>
      </w:r>
      <w:r>
        <w:t>erikut merupakan identifikasi M</w:t>
      </w:r>
      <w:r w:rsidRPr="00D95AC5">
        <w:t xml:space="preserve">otif </w:t>
      </w:r>
      <w:r>
        <w:t>Sri G</w:t>
      </w:r>
      <w:r w:rsidRPr="00D95AC5">
        <w:t>unting yang a</w:t>
      </w:r>
      <w:r>
        <w:t>kan diuraikan sebagai berikut :</w:t>
      </w:r>
    </w:p>
    <w:p w14:paraId="4C518758" w14:textId="77777777" w:rsidR="00B30EF4" w:rsidRPr="0040408C" w:rsidRDefault="00B30EF4" w:rsidP="00B30EF4">
      <w:pPr>
        <w:pStyle w:val="batangtubuh"/>
        <w:jc w:val="center"/>
        <w:rPr>
          <w:b/>
        </w:rPr>
      </w:pPr>
      <w:r>
        <w:rPr>
          <w:b/>
        </w:rPr>
        <w:t>Tabel 2.2</w:t>
      </w:r>
      <w:r w:rsidRPr="0040408C">
        <w:rPr>
          <w:b/>
        </w:rPr>
        <w:t xml:space="preserve"> Identifikasi Motif </w:t>
      </w:r>
      <w:r w:rsidRPr="0040408C">
        <w:rPr>
          <w:b/>
          <w:sz w:val="18"/>
          <w:szCs w:val="18"/>
        </w:rPr>
        <w:t>Sri Gunting</w:t>
      </w:r>
    </w:p>
    <w:tbl>
      <w:tblPr>
        <w:tblStyle w:val="TableGridLight1"/>
        <w:tblW w:w="0" w:type="auto"/>
        <w:tblLook w:val="04A0" w:firstRow="1" w:lastRow="0" w:firstColumn="1" w:lastColumn="0" w:noHBand="0" w:noVBand="1"/>
      </w:tblPr>
      <w:tblGrid>
        <w:gridCol w:w="1555"/>
        <w:gridCol w:w="1503"/>
        <w:gridCol w:w="1243"/>
      </w:tblGrid>
      <w:tr w:rsidR="00B30EF4" w14:paraId="238514F9" w14:textId="77777777" w:rsidTr="003A08D3">
        <w:trPr>
          <w:trHeight w:val="341"/>
        </w:trPr>
        <w:tc>
          <w:tcPr>
            <w:tcW w:w="1555" w:type="dxa"/>
            <w:vAlign w:val="center"/>
          </w:tcPr>
          <w:p w14:paraId="6EC22A16" w14:textId="77777777" w:rsidR="00B30EF4" w:rsidRPr="00A0092E" w:rsidRDefault="00B30EF4" w:rsidP="003A08D3">
            <w:pPr>
              <w:jc w:val="center"/>
              <w:rPr>
                <w:b/>
                <w:sz w:val="18"/>
                <w:szCs w:val="18"/>
                <w:lang w:val="en-GB"/>
              </w:rPr>
            </w:pPr>
            <w:r>
              <w:rPr>
                <w:b/>
                <w:sz w:val="18"/>
                <w:szCs w:val="18"/>
                <w:lang w:val="en-GB"/>
              </w:rPr>
              <w:t>Konsep Matematika</w:t>
            </w:r>
          </w:p>
        </w:tc>
        <w:tc>
          <w:tcPr>
            <w:tcW w:w="1503" w:type="dxa"/>
            <w:vAlign w:val="center"/>
          </w:tcPr>
          <w:p w14:paraId="29D57625" w14:textId="77777777" w:rsidR="00B30EF4" w:rsidRPr="00A0092E" w:rsidRDefault="00B30EF4" w:rsidP="003A08D3">
            <w:pPr>
              <w:jc w:val="center"/>
              <w:rPr>
                <w:b/>
                <w:sz w:val="18"/>
                <w:szCs w:val="18"/>
                <w:lang w:val="en-GB"/>
              </w:rPr>
            </w:pPr>
            <w:r w:rsidRPr="00A0092E">
              <w:rPr>
                <w:b/>
                <w:sz w:val="18"/>
                <w:szCs w:val="18"/>
                <w:lang w:val="en-GB"/>
              </w:rPr>
              <w:t>Nama Motif</w:t>
            </w:r>
          </w:p>
        </w:tc>
        <w:tc>
          <w:tcPr>
            <w:tcW w:w="1233" w:type="dxa"/>
            <w:vAlign w:val="center"/>
          </w:tcPr>
          <w:p w14:paraId="7D222F7F" w14:textId="77777777" w:rsidR="00B30EF4" w:rsidRPr="00A0092E" w:rsidRDefault="00B30EF4" w:rsidP="003A08D3">
            <w:pPr>
              <w:jc w:val="center"/>
              <w:rPr>
                <w:b/>
                <w:sz w:val="18"/>
                <w:szCs w:val="18"/>
                <w:lang w:val="en-GB"/>
              </w:rPr>
            </w:pPr>
            <w:r w:rsidRPr="00A0092E">
              <w:rPr>
                <w:b/>
                <w:sz w:val="18"/>
                <w:szCs w:val="18"/>
                <w:lang w:val="en-GB"/>
              </w:rPr>
              <w:t>Gambar</w:t>
            </w:r>
          </w:p>
        </w:tc>
      </w:tr>
      <w:tr w:rsidR="00B30EF4" w14:paraId="23F942B1" w14:textId="77777777" w:rsidTr="003A08D3">
        <w:trPr>
          <w:trHeight w:val="556"/>
        </w:trPr>
        <w:tc>
          <w:tcPr>
            <w:tcW w:w="1555" w:type="dxa"/>
            <w:vAlign w:val="center"/>
          </w:tcPr>
          <w:p w14:paraId="2F1C801C" w14:textId="77777777" w:rsidR="00B30EF4" w:rsidRDefault="00B30EF4" w:rsidP="003A08D3">
            <w:pPr>
              <w:jc w:val="left"/>
              <w:rPr>
                <w:sz w:val="18"/>
                <w:szCs w:val="18"/>
                <w:lang w:val="en-GB"/>
              </w:rPr>
            </w:pPr>
            <w:r>
              <w:rPr>
                <w:sz w:val="18"/>
                <w:szCs w:val="18"/>
                <w:lang w:val="en-GB"/>
              </w:rPr>
              <w:t>Titik, Lingkaran</w:t>
            </w:r>
          </w:p>
        </w:tc>
        <w:tc>
          <w:tcPr>
            <w:tcW w:w="1503" w:type="dxa"/>
            <w:vAlign w:val="center"/>
          </w:tcPr>
          <w:p w14:paraId="736B8650" w14:textId="77777777" w:rsidR="00B30EF4" w:rsidRDefault="00B30EF4" w:rsidP="003A08D3">
            <w:pPr>
              <w:jc w:val="left"/>
              <w:rPr>
                <w:sz w:val="18"/>
                <w:szCs w:val="18"/>
                <w:lang w:val="en-GB"/>
              </w:rPr>
            </w:pPr>
            <w:r>
              <w:rPr>
                <w:sz w:val="18"/>
                <w:szCs w:val="18"/>
                <w:lang w:val="en-GB"/>
              </w:rPr>
              <w:t>Motif Waron</w:t>
            </w:r>
          </w:p>
        </w:tc>
        <w:tc>
          <w:tcPr>
            <w:tcW w:w="1233" w:type="dxa"/>
            <w:vAlign w:val="center"/>
          </w:tcPr>
          <w:p w14:paraId="7F0CAA96" w14:textId="77777777" w:rsidR="00B30EF4" w:rsidRDefault="00B30EF4" w:rsidP="003A08D3">
            <w:pPr>
              <w:jc w:val="center"/>
              <w:rPr>
                <w:sz w:val="18"/>
                <w:szCs w:val="18"/>
                <w:lang w:val="en-GB"/>
              </w:rPr>
            </w:pPr>
            <w:r>
              <w:rPr>
                <w:noProof/>
                <w:lang w:eastAsia="id-ID"/>
              </w:rPr>
              <w:drawing>
                <wp:inline distT="0" distB="0" distL="0" distR="0" wp14:anchorId="164BF531" wp14:editId="05FD0DEB">
                  <wp:extent cx="288972" cy="334589"/>
                  <wp:effectExtent l="0" t="3492" r="0" b="0"/>
                  <wp:docPr id="73" name="Picture 73" descr="E:\100CANON\IMG_7466.JPG"/>
                  <wp:cNvGraphicFramePr/>
                  <a:graphic xmlns:a="http://schemas.openxmlformats.org/drawingml/2006/main">
                    <a:graphicData uri="http://schemas.openxmlformats.org/drawingml/2006/picture">
                      <pic:pic xmlns:pic="http://schemas.openxmlformats.org/drawingml/2006/picture">
                        <pic:nvPicPr>
                          <pic:cNvPr id="65" name="Picture 65" descr="E:\100CANON\IMG_7466.JPG"/>
                          <pic:cNvPicPr/>
                        </pic:nvPicPr>
                        <pic:blipFill rotWithShape="1">
                          <a:blip r:embed="rId29" cstate="print">
                            <a:extLst>
                              <a:ext uri="{28A0092B-C50C-407E-A947-70E740481C1C}">
                                <a14:useLocalDpi xmlns:a14="http://schemas.microsoft.com/office/drawing/2010/main" val="0"/>
                              </a:ext>
                            </a:extLst>
                          </a:blip>
                          <a:srcRect l="50274" t="55564" r="44894" b="35701"/>
                          <a:stretch/>
                        </pic:blipFill>
                        <pic:spPr bwMode="auto">
                          <a:xfrm rot="5400000">
                            <a:off x="0" y="0"/>
                            <a:ext cx="305104" cy="3532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35124" w14:paraId="4B4C9BA9" w14:textId="77777777" w:rsidTr="003A08D3">
        <w:trPr>
          <w:trHeight w:val="556"/>
        </w:trPr>
        <w:tc>
          <w:tcPr>
            <w:tcW w:w="1555" w:type="dxa"/>
            <w:vAlign w:val="center"/>
          </w:tcPr>
          <w:p w14:paraId="3BBFFC96" w14:textId="36A2FF51" w:rsidR="00835124" w:rsidRDefault="00835124" w:rsidP="00835124">
            <w:pPr>
              <w:jc w:val="left"/>
              <w:rPr>
                <w:sz w:val="18"/>
                <w:szCs w:val="18"/>
                <w:lang w:val="en-GB"/>
              </w:rPr>
            </w:pPr>
            <w:r>
              <w:rPr>
                <w:sz w:val="18"/>
                <w:szCs w:val="18"/>
                <w:lang w:val="en-GB"/>
              </w:rPr>
              <w:t>Garis Sejajar</w:t>
            </w:r>
          </w:p>
        </w:tc>
        <w:tc>
          <w:tcPr>
            <w:tcW w:w="1503" w:type="dxa"/>
            <w:vAlign w:val="center"/>
          </w:tcPr>
          <w:p w14:paraId="4F49E25B" w14:textId="2629867E" w:rsidR="00835124" w:rsidRDefault="00835124" w:rsidP="00835124">
            <w:pPr>
              <w:jc w:val="left"/>
              <w:rPr>
                <w:sz w:val="18"/>
                <w:szCs w:val="18"/>
                <w:lang w:val="en-GB"/>
              </w:rPr>
            </w:pPr>
            <w:r>
              <w:rPr>
                <w:sz w:val="18"/>
                <w:szCs w:val="18"/>
                <w:lang w:val="en-GB"/>
              </w:rPr>
              <w:t xml:space="preserve">Motif  Pagar </w:t>
            </w:r>
          </w:p>
        </w:tc>
        <w:tc>
          <w:tcPr>
            <w:tcW w:w="1233" w:type="dxa"/>
            <w:vAlign w:val="center"/>
          </w:tcPr>
          <w:p w14:paraId="607D8B0F" w14:textId="22194EDD" w:rsidR="00835124" w:rsidRDefault="00835124" w:rsidP="00835124">
            <w:pPr>
              <w:jc w:val="center"/>
              <w:rPr>
                <w:noProof/>
                <w:lang w:eastAsia="id-ID"/>
              </w:rPr>
            </w:pPr>
            <w:r>
              <w:rPr>
                <w:noProof/>
                <w:lang w:eastAsia="id-ID"/>
              </w:rPr>
              <w:drawing>
                <wp:inline distT="0" distB="0" distL="0" distR="0" wp14:anchorId="3FF34BE0" wp14:editId="2BB08CF7">
                  <wp:extent cx="242527" cy="643692"/>
                  <wp:effectExtent l="8890" t="0" r="0" b="0"/>
                  <wp:docPr id="40" name="Picture 40" descr="E:\100CANON\IMG_7466.JPG"/>
                  <wp:cNvGraphicFramePr/>
                  <a:graphic xmlns:a="http://schemas.openxmlformats.org/drawingml/2006/main">
                    <a:graphicData uri="http://schemas.openxmlformats.org/drawingml/2006/picture">
                      <pic:pic xmlns:pic="http://schemas.openxmlformats.org/drawingml/2006/picture">
                        <pic:nvPicPr>
                          <pic:cNvPr id="65" name="Picture 65" descr="E:\100CANON\IMG_7466.JPG"/>
                          <pic:cNvPicPr/>
                        </pic:nvPicPr>
                        <pic:blipFill rotWithShape="1">
                          <a:blip r:embed="rId30" cstate="print">
                            <a:extLst>
                              <a:ext uri="{28A0092B-C50C-407E-A947-70E740481C1C}">
                                <a14:useLocalDpi xmlns:a14="http://schemas.microsoft.com/office/drawing/2010/main" val="0"/>
                              </a:ext>
                            </a:extLst>
                          </a:blip>
                          <a:srcRect l="74840" t="22187" r="15446" b="27221"/>
                          <a:stretch/>
                        </pic:blipFill>
                        <pic:spPr bwMode="auto">
                          <a:xfrm rot="5400000">
                            <a:off x="0" y="0"/>
                            <a:ext cx="260541" cy="69150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FD463CD" w14:textId="0FFB6461" w:rsidR="00D226B6" w:rsidRDefault="00E33481" w:rsidP="00835124">
      <w:pPr>
        <w:pStyle w:val="batangtubuh"/>
      </w:pPr>
      <w:r w:rsidRPr="00093FF1">
        <w:lastRenderedPageBreak/>
        <w:t xml:space="preserve">Dari gambar di atas, kita amati bahwa </w:t>
      </w:r>
      <w:r w:rsidRPr="00881238">
        <w:t xml:space="preserve">motif waron </w:t>
      </w:r>
      <w:r w:rsidR="00ED2EA7" w:rsidRPr="00881238">
        <w:t>menggambarkan</w:t>
      </w:r>
      <w:r w:rsidRPr="00881238">
        <w:t xml:space="preserve"> titik</w:t>
      </w:r>
      <w:r w:rsidR="00316893">
        <w:t>-titik yang melingkar,</w:t>
      </w:r>
      <w:r w:rsidR="00ED2EA7" w:rsidRPr="00881238">
        <w:t xml:space="preserve"> serta di</w:t>
      </w:r>
      <w:r w:rsidR="00316893">
        <w:t xml:space="preserve"> tengah titik-ti</w:t>
      </w:r>
      <w:r w:rsidR="00A158A8">
        <w:t>ti</w:t>
      </w:r>
      <w:r w:rsidR="00316893">
        <w:t xml:space="preserve">k yang melingkar tersebut </w:t>
      </w:r>
      <w:r w:rsidR="00ED2EA7" w:rsidRPr="00881238">
        <w:t>terdapat bangun datar lingkaran</w:t>
      </w:r>
      <w:r w:rsidRPr="00881238">
        <w:t>. Sedangkan pada motif pagar</w:t>
      </w:r>
      <w:r w:rsidR="00ED2EA7" w:rsidRPr="00881238">
        <w:t xml:space="preserve"> digambarkan d</w:t>
      </w:r>
      <w:r w:rsidR="00A50DEB">
        <w:t>engan</w:t>
      </w:r>
      <w:r w:rsidR="00ED2EA7" w:rsidRPr="00881238">
        <w:t xml:space="preserve"> garis sejajar</w:t>
      </w:r>
      <w:r w:rsidR="00481791">
        <w:t xml:space="preserve">. Dua buah garis dikatakan sejajar apabila </w:t>
      </w:r>
      <w:r w:rsidR="00ED2EA7" w:rsidRPr="00881238">
        <w:t xml:space="preserve"> </w:t>
      </w:r>
      <w:r w:rsidR="00481791">
        <w:t xml:space="preserve">kedua garis tersebut </w:t>
      </w:r>
      <w:r w:rsidR="00DD2F6A">
        <w:t>apabila</w:t>
      </w:r>
      <w:r w:rsidR="00481791">
        <w:t xml:space="preserve"> diperpanjang tidak akan bertemu</w:t>
      </w:r>
      <w:r w:rsidR="00DD2F6A">
        <w:t xml:space="preserve"> dan berpotongan</w:t>
      </w:r>
      <w:r w:rsidR="00481791">
        <w:t xml:space="preserve"> </w:t>
      </w:r>
      <w:sdt>
        <w:sdtPr>
          <w:id w:val="-967277625"/>
          <w:citation/>
        </w:sdtPr>
        <w:sdtEndPr/>
        <w:sdtContent>
          <w:r w:rsidR="00481791">
            <w:fldChar w:fldCharType="begin"/>
          </w:r>
          <w:r w:rsidR="00481791">
            <w:instrText xml:space="preserve"> CITATION Adi20 \l 2057 </w:instrText>
          </w:r>
          <w:r w:rsidR="00481791">
            <w:fldChar w:fldCharType="separate"/>
          </w:r>
          <w:r w:rsidR="00D115C8">
            <w:rPr>
              <w:noProof/>
            </w:rPr>
            <w:t>(Putri A. D., 2020)</w:t>
          </w:r>
          <w:r w:rsidR="00481791">
            <w:fldChar w:fldCharType="end"/>
          </w:r>
        </w:sdtContent>
      </w:sdt>
      <w:r w:rsidR="00DD2F6A">
        <w:t>.</w:t>
      </w:r>
    </w:p>
    <w:p w14:paraId="2BE8ED25" w14:textId="67BC2330" w:rsidR="00881238" w:rsidRDefault="000764F0" w:rsidP="00881238">
      <w:pPr>
        <w:pStyle w:val="batangtubuh"/>
      </w:pPr>
      <w:r>
        <w:t>D</w:t>
      </w:r>
      <w:r w:rsidR="00881238">
        <w:t xml:space="preserve">apat disimpulkan bahwa konsep matematika SD yang terdapat pada motif sri gunting yaitu 1) titik; 2) garis sejajar; </w:t>
      </w:r>
      <w:r w:rsidR="00F97D5D">
        <w:t xml:space="preserve">dan </w:t>
      </w:r>
      <w:r w:rsidR="00881238">
        <w:t>3) lingkaran</w:t>
      </w:r>
      <w:r w:rsidR="00F97D5D">
        <w:t>.</w:t>
      </w:r>
    </w:p>
    <w:p w14:paraId="24CF6980" w14:textId="33AA859B" w:rsidR="00C137D1" w:rsidRPr="00C137D1" w:rsidRDefault="00C137D1" w:rsidP="002342D6">
      <w:pPr>
        <w:pStyle w:val="batangtubuh"/>
        <w:numPr>
          <w:ilvl w:val="0"/>
          <w:numId w:val="9"/>
        </w:numPr>
        <w:rPr>
          <w:b/>
        </w:rPr>
      </w:pPr>
      <w:r w:rsidRPr="00C137D1">
        <w:rPr>
          <w:b/>
        </w:rPr>
        <w:t xml:space="preserve">Motif Batik Gedhog </w:t>
      </w:r>
      <w:r>
        <w:rPr>
          <w:b/>
        </w:rPr>
        <w:t>era</w:t>
      </w:r>
      <w:r w:rsidRPr="00C137D1">
        <w:rPr>
          <w:b/>
        </w:rPr>
        <w:t xml:space="preserve"> Islam</w:t>
      </w:r>
    </w:p>
    <w:p w14:paraId="5BC1A1C9" w14:textId="1EA7CDBD" w:rsidR="00A0092E" w:rsidRPr="00A8002D" w:rsidRDefault="00C137D1" w:rsidP="00A8002D">
      <w:pPr>
        <w:pStyle w:val="batangtubuh"/>
      </w:pPr>
      <w:r w:rsidRPr="00A8002D">
        <w:t xml:space="preserve">Pengaruh ajaran Islam berdampak pada motif Batik Gedhog Tuban. Dalam penggunaan Batik Gedhog </w:t>
      </w:r>
      <w:r w:rsidR="00D0016E">
        <w:t>era Islam</w:t>
      </w:r>
      <w:r w:rsidR="00294166" w:rsidRPr="00A8002D">
        <w:t xml:space="preserve"> </w:t>
      </w:r>
      <w:r w:rsidRPr="00A8002D">
        <w:t>tidak lagi meng</w:t>
      </w:r>
      <w:r w:rsidR="00294166" w:rsidRPr="00A8002D">
        <w:t xml:space="preserve">enal strata sosial masyarakat  </w:t>
      </w:r>
      <w:sdt>
        <w:sdtPr>
          <w:id w:val="-1581822619"/>
          <w:citation/>
        </w:sdtPr>
        <w:sdtEndPr/>
        <w:sdtContent>
          <w:r w:rsidR="00294166" w:rsidRPr="00A8002D">
            <w:fldChar w:fldCharType="begin"/>
          </w:r>
          <w:r w:rsidR="00294166" w:rsidRPr="00A8002D">
            <w:instrText xml:space="preserve"> CITATION Mar13 \l 2057 </w:instrText>
          </w:r>
          <w:r w:rsidR="00294166" w:rsidRPr="00A8002D">
            <w:fldChar w:fldCharType="separate"/>
          </w:r>
          <w:r w:rsidR="00D115C8">
            <w:rPr>
              <w:noProof/>
            </w:rPr>
            <w:t>(Marsudi, 2013)</w:t>
          </w:r>
          <w:r w:rsidR="00294166" w:rsidRPr="00A8002D">
            <w:fldChar w:fldCharType="end"/>
          </w:r>
        </w:sdtContent>
      </w:sdt>
      <w:r w:rsidR="00294166" w:rsidRPr="00A8002D">
        <w:t xml:space="preserve">. Hanya saja dibedakan berdasarkan usia pakai yangmana </w:t>
      </w:r>
      <w:r w:rsidR="00A8002D" w:rsidRPr="00A8002D">
        <w:t xml:space="preserve">warna gelap digunakan untuk </w:t>
      </w:r>
      <w:r w:rsidR="00294166" w:rsidRPr="00A8002D">
        <w:t xml:space="preserve">orang tua </w:t>
      </w:r>
      <w:r w:rsidR="00A8002D" w:rsidRPr="00A8002D">
        <w:t>sedangkan</w:t>
      </w:r>
      <w:r w:rsidR="00294166" w:rsidRPr="00A8002D">
        <w:t xml:space="preserve"> orang yang lebih muda menggunakan warna yang lebih cerah. Pengaruh ajaran Islam yang lain juga berdampak pada motif Batik Gedhog Tuba</w:t>
      </w:r>
      <w:r w:rsidR="00A8002D">
        <w:t xml:space="preserve">n dengan memperhatikan larangan </w:t>
      </w:r>
      <w:r w:rsidR="00294166" w:rsidRPr="00A8002D">
        <w:t>dalam perupaan yang menyesatkan</w:t>
      </w:r>
      <w:r w:rsidR="00DE38A2">
        <w:t xml:space="preserve"> </w:t>
      </w:r>
      <w:sdt>
        <w:sdtPr>
          <w:id w:val="-1116666347"/>
          <w:citation/>
        </w:sdtPr>
        <w:sdtEndPr/>
        <w:sdtContent>
          <w:r w:rsidR="00DE38A2">
            <w:fldChar w:fldCharType="begin"/>
          </w:r>
          <w:r w:rsidR="00DE38A2">
            <w:instrText xml:space="preserve"> CITATION Mar13 \l 2057 </w:instrText>
          </w:r>
          <w:r w:rsidR="00DE38A2">
            <w:fldChar w:fldCharType="separate"/>
          </w:r>
          <w:r w:rsidR="00D115C8">
            <w:rPr>
              <w:noProof/>
            </w:rPr>
            <w:t>(Marsudi, 2013)</w:t>
          </w:r>
          <w:r w:rsidR="00DE38A2">
            <w:fldChar w:fldCharType="end"/>
          </w:r>
        </w:sdtContent>
      </w:sdt>
      <w:r w:rsidR="00294166" w:rsidRPr="00A8002D">
        <w:t xml:space="preserve">. Sehingga motif Batik Gedhog </w:t>
      </w:r>
      <w:r w:rsidR="002141F9" w:rsidRPr="00A8002D">
        <w:t>Tuban lebih banyak menggambarkan motif flora dan nonfiguratif, serta tidak sakralisasi</w:t>
      </w:r>
      <w:r w:rsidR="00FE5F84">
        <w:t xml:space="preserve"> seperti motif Kembang Waluh dan Ganggeng</w:t>
      </w:r>
      <w:r w:rsidR="002141F9" w:rsidRPr="00A8002D">
        <w:t xml:space="preserve"> </w:t>
      </w:r>
      <w:sdt>
        <w:sdtPr>
          <w:id w:val="1601296454"/>
          <w:citation/>
        </w:sdtPr>
        <w:sdtEndPr/>
        <w:sdtContent>
          <w:r w:rsidR="002141F9" w:rsidRPr="00A8002D">
            <w:fldChar w:fldCharType="begin"/>
          </w:r>
          <w:r w:rsidR="002141F9" w:rsidRPr="00A8002D">
            <w:instrText xml:space="preserve"> CITATION Mar13 \l 2057 </w:instrText>
          </w:r>
          <w:r w:rsidR="002141F9" w:rsidRPr="00A8002D">
            <w:fldChar w:fldCharType="separate"/>
          </w:r>
          <w:r w:rsidR="00D115C8">
            <w:rPr>
              <w:noProof/>
            </w:rPr>
            <w:t>(Marsudi, 2013)</w:t>
          </w:r>
          <w:r w:rsidR="002141F9" w:rsidRPr="00A8002D">
            <w:fldChar w:fldCharType="end"/>
          </w:r>
        </w:sdtContent>
      </w:sdt>
      <w:r w:rsidR="002141F9" w:rsidRPr="00A8002D">
        <w:t xml:space="preserve">. </w:t>
      </w:r>
    </w:p>
    <w:p w14:paraId="573ECEC2" w14:textId="2AA57F36" w:rsidR="002141F9" w:rsidRDefault="002141F9" w:rsidP="002141F9">
      <w:pPr>
        <w:pStyle w:val="batangtubuh"/>
      </w:pPr>
      <w:r>
        <w:t>Berikut ini merupakan motif-motif Batik Gedhog tradisional yang  masih diproduksi hingga saat ini :</w:t>
      </w:r>
    </w:p>
    <w:p w14:paraId="40D7278E" w14:textId="7AB0FE58" w:rsidR="002141F9" w:rsidRPr="00201726" w:rsidRDefault="00201726" w:rsidP="002342D6">
      <w:pPr>
        <w:pStyle w:val="batangtubuh"/>
        <w:numPr>
          <w:ilvl w:val="0"/>
          <w:numId w:val="10"/>
        </w:numPr>
        <w:rPr>
          <w:b/>
        </w:rPr>
      </w:pPr>
      <w:r w:rsidRPr="00201726">
        <w:rPr>
          <w:b/>
        </w:rPr>
        <w:t>Motif Ganggeng</w:t>
      </w:r>
    </w:p>
    <w:p w14:paraId="369FE8FE" w14:textId="0141ECCA" w:rsidR="00784C53" w:rsidRDefault="00367C6A" w:rsidP="00784C53">
      <w:pPr>
        <w:pStyle w:val="batangtubuh"/>
      </w:pPr>
      <w:r>
        <w:rPr>
          <w:noProof/>
          <w:lang w:val="id-ID" w:eastAsia="id-ID"/>
        </w:rPr>
        <mc:AlternateContent>
          <mc:Choice Requires="wps">
            <w:drawing>
              <wp:anchor distT="0" distB="0" distL="114300" distR="114300" simplePos="0" relativeHeight="251666432" behindDoc="0" locked="0" layoutInCell="1" allowOverlap="1" wp14:anchorId="30C8C297" wp14:editId="13E603D2">
                <wp:simplePos x="0" y="0"/>
                <wp:positionH relativeFrom="column">
                  <wp:posOffset>1857867</wp:posOffset>
                </wp:positionH>
                <wp:positionV relativeFrom="paragraph">
                  <wp:posOffset>120676</wp:posOffset>
                </wp:positionV>
                <wp:extent cx="107302" cy="0"/>
                <wp:effectExtent l="0" t="0" r="26670" b="19050"/>
                <wp:wrapNone/>
                <wp:docPr id="42" name="Straight Connector 42"/>
                <wp:cNvGraphicFramePr/>
                <a:graphic xmlns:a="http://schemas.openxmlformats.org/drawingml/2006/main">
                  <a:graphicData uri="http://schemas.microsoft.com/office/word/2010/wordprocessingShape">
                    <wps:wsp>
                      <wps:cNvCnPr/>
                      <wps:spPr>
                        <a:xfrm>
                          <a:off x="0" y="0"/>
                          <a:ext cx="107302" cy="0"/>
                        </a:xfrm>
                        <a:prstGeom prst="line">
                          <a:avLst/>
                        </a:prstGeom>
                        <a:ln>
                          <a:solidFill>
                            <a:srgbClr val="FFFF00"/>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1B60495" id="Straight Connector 42" o:spid="_x0000_s1026" style="position:absolute;z-index:251677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6.3pt,9.5pt" to="154.7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" strokecolor="yellow" strokeweight="1.5pt">
                <v:stroke joinstyle="miter"/>
              </v:line>
            </w:pict>
          </mc:Fallback>
        </mc:AlternateContent>
      </w:r>
      <w:r>
        <w:rPr>
          <w:noProof/>
          <w:lang w:val="id-ID" w:eastAsia="id-ID"/>
        </w:rPr>
        <mc:AlternateContent>
          <mc:Choice Requires="wps">
            <w:drawing>
              <wp:anchor distT="0" distB="0" distL="114300" distR="114300" simplePos="0" relativeHeight="251665408" behindDoc="0" locked="0" layoutInCell="1" allowOverlap="1" wp14:anchorId="240F558D" wp14:editId="7A2D4469">
                <wp:simplePos x="0" y="0"/>
                <wp:positionH relativeFrom="column">
                  <wp:posOffset>1857867</wp:posOffset>
                </wp:positionH>
                <wp:positionV relativeFrom="paragraph">
                  <wp:posOffset>120676</wp:posOffset>
                </wp:positionV>
                <wp:extent cx="0" cy="97971"/>
                <wp:effectExtent l="0" t="0" r="19050" b="35560"/>
                <wp:wrapNone/>
                <wp:docPr id="37" name="Straight Connector 37"/>
                <wp:cNvGraphicFramePr/>
                <a:graphic xmlns:a="http://schemas.openxmlformats.org/drawingml/2006/main">
                  <a:graphicData uri="http://schemas.microsoft.com/office/word/2010/wordprocessingShape">
                    <wps:wsp>
                      <wps:cNvCnPr/>
                      <wps:spPr>
                        <a:xfrm>
                          <a:off x="0" y="0"/>
                          <a:ext cx="0" cy="97971"/>
                        </a:xfrm>
                        <a:prstGeom prst="line">
                          <a:avLst/>
                        </a:prstGeom>
                        <a:ln>
                          <a:solidFill>
                            <a:srgbClr val="FFFF00"/>
                          </a:solidFill>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512BF8E3" id="Straight Connector 37" o:spid="_x0000_s1026" style="position:absolute;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6.3pt,9.5pt" to="146.3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" strokecolor="yellow" strokeweight="1.5pt">
                <v:stroke joinstyle="miter"/>
              </v:line>
            </w:pict>
          </mc:Fallback>
        </mc:AlternateContent>
      </w:r>
      <w:r w:rsidR="00201726" w:rsidRPr="004421AF">
        <w:rPr>
          <w:noProof/>
          <w:lang w:val="id-ID" w:eastAsia="id-ID"/>
        </w:rPr>
        <mc:AlternateContent>
          <mc:Choice Requires="wps">
            <w:drawing>
              <wp:anchor distT="45720" distB="45720" distL="114300" distR="114300" simplePos="0" relativeHeight="251649024" behindDoc="0" locked="0" layoutInCell="1" allowOverlap="1" wp14:anchorId="656DF22C" wp14:editId="35A66808">
                <wp:simplePos x="0" y="0"/>
                <wp:positionH relativeFrom="column">
                  <wp:posOffset>448945</wp:posOffset>
                </wp:positionH>
                <wp:positionV relativeFrom="paragraph">
                  <wp:posOffset>31115</wp:posOffset>
                </wp:positionV>
                <wp:extent cx="2237105" cy="13449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7105" cy="1344930"/>
                        </a:xfrm>
                        <a:prstGeom prst="rect">
                          <a:avLst/>
                        </a:prstGeom>
                        <a:solidFill>
                          <a:srgbClr val="FFFFFF"/>
                        </a:solidFill>
                        <a:ln w="9525">
                          <a:noFill/>
                          <a:miter lim="800000"/>
                          <a:headEnd/>
                          <a:tailEnd/>
                        </a:ln>
                      </wps:spPr>
                      <wps:txbx>
                        <w:txbxContent>
                          <w:p w14:paraId="1E2DBB36" w14:textId="223F78B2" w:rsidR="00945AAF" w:rsidRDefault="002A6C98" w:rsidP="00201726">
                            <w:pPr>
                              <w:jc w:val="center"/>
                            </w:pPr>
                            <w:r>
                              <w:rPr>
                                <w:noProof/>
                                <w:lang w:eastAsia="id-ID"/>
                              </w:rPr>
                              <w:drawing>
                                <wp:inline distT="0" distB="0" distL="0" distR="0" wp14:anchorId="597AA272" wp14:editId="676B80F7">
                                  <wp:extent cx="16510" cy="180975"/>
                                  <wp:effectExtent l="0" t="0" r="0" b="0"/>
                                  <wp:docPr id="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510" cy="180975"/>
                                          </a:xfrm>
                                          <a:prstGeom prst="rect">
                                            <a:avLst/>
                                          </a:prstGeom>
                                          <a:noFill/>
                                          <a:ln>
                                            <a:noFill/>
                                          </a:ln>
                                        </pic:spPr>
                                      </pic:pic>
                                    </a:graphicData>
                                  </a:graphic>
                                </wp:inline>
                              </w:drawing>
                            </w:r>
                            <w:r w:rsidR="00945AAF" w:rsidRPr="00092B87">
                              <w:rPr>
                                <w:noProof/>
                                <w:lang w:eastAsia="id-ID"/>
                              </w:rPr>
                              <w:drawing>
                                <wp:inline distT="0" distB="0" distL="0" distR="0" wp14:anchorId="7DAFDF66" wp14:editId="32D4EFBD">
                                  <wp:extent cx="1396964" cy="975946"/>
                                  <wp:effectExtent l="0" t="0" r="0" b="0"/>
                                  <wp:docPr id="104" name="Picture 104" descr="E:\100CANON\IMG_7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2">
                                            <a:extLst>
                                              <a:ext uri="{28A0092B-C50C-407E-A947-70E740481C1C}">
                                                <a14:useLocalDpi xmlns:a14="http://schemas.microsoft.com/office/drawing/2010/main" val="0"/>
                                              </a:ext>
                                            </a:extLst>
                                          </a:blip>
                                          <a:srcRect l="21052" t="18941" r="20997" b="20332"/>
                                          <a:stretch/>
                                        </pic:blipFill>
                                        <pic:spPr bwMode="auto">
                                          <a:xfrm>
                                            <a:off x="0" y="0"/>
                                            <a:ext cx="1407306" cy="983171"/>
                                          </a:xfrm>
                                          <a:prstGeom prst="rect">
                                            <a:avLst/>
                                          </a:prstGeom>
                                          <a:noFill/>
                                          <a:ln>
                                            <a:noFill/>
                                          </a:ln>
                                          <a:extLst>
                                            <a:ext uri="{53640926-AAD7-44D8-BBD7-CCE9431645EC}">
                                              <a14:shadowObscured xmlns:a14="http://schemas.microsoft.com/office/drawing/2010/main"/>
                                            </a:ext>
                                          </a:extLst>
                                        </pic:spPr>
                                      </pic:pic>
                                    </a:graphicData>
                                  </a:graphic>
                                </wp:inline>
                              </w:drawing>
                            </w:r>
                          </w:p>
                          <w:p w14:paraId="5B73B632" w14:textId="1285CC3C" w:rsidR="00945AAF" w:rsidRPr="00784C53" w:rsidRDefault="00945AAF" w:rsidP="00201726">
                            <w:pPr>
                              <w:jc w:val="center"/>
                              <w:rPr>
                                <w:b/>
                                <w:i/>
                                <w:sz w:val="18"/>
                                <w:szCs w:val="18"/>
                                <w:lang w:val="en-GB"/>
                              </w:rPr>
                            </w:pPr>
                            <w:r>
                              <w:rPr>
                                <w:b/>
                                <w:i/>
                                <w:sz w:val="18"/>
                                <w:szCs w:val="18"/>
                                <w:lang w:val="en-GB"/>
                              </w:rPr>
                              <w:t>Gambar 1.5 Motif Ganggeng</w:t>
                            </w:r>
                          </w:p>
                          <w:p w14:paraId="0121831F" w14:textId="77777777" w:rsidR="00945AAF" w:rsidRDefault="00945AAF" w:rsidP="00201726">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6DF22C" id="_x0000_s1052" type="#_x0000_t202" style="position:absolute;left:0;text-align:left;margin-left:35.35pt;margin-top:2.45pt;width:176.15pt;height:105.9pt;z-index:25164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" stroked="f">
                <v:textbox>
                  <w:txbxContent>
                    <w:p w14:paraId="1E2DBB36" w14:textId="223F78B2" w:rsidR="00945AAF" w:rsidRDefault="002A6C98" w:rsidP="00201726">
                      <w:pPr>
                        <w:jc w:val="center"/>
                      </w:pPr>
                      <w:r>
                        <w:rPr>
                          <w:noProof/>
                          <w:lang w:eastAsia="id-ID"/>
                        </w:rPr>
                        <w:drawing>
                          <wp:inline distT="0" distB="0" distL="0" distR="0" wp14:anchorId="597AA272" wp14:editId="676B80F7">
                            <wp:extent cx="16510" cy="180975"/>
                            <wp:effectExtent l="0" t="0" r="0" b="0"/>
                            <wp:docPr id="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510" cy="180975"/>
                                    </a:xfrm>
                                    <a:prstGeom prst="rect">
                                      <a:avLst/>
                                    </a:prstGeom>
                                    <a:noFill/>
                                    <a:ln>
                                      <a:noFill/>
                                    </a:ln>
                                  </pic:spPr>
                                </pic:pic>
                              </a:graphicData>
                            </a:graphic>
                          </wp:inline>
                        </w:drawing>
                      </w:r>
                      <w:r w:rsidR="00945AAF" w:rsidRPr="00092B87">
                        <w:rPr>
                          <w:noProof/>
                          <w:lang w:eastAsia="id-ID"/>
                        </w:rPr>
                        <w:drawing>
                          <wp:inline distT="0" distB="0" distL="0" distR="0" wp14:anchorId="7DAFDF66" wp14:editId="32D4EFBD">
                            <wp:extent cx="1396964" cy="975946"/>
                            <wp:effectExtent l="0" t="0" r="0" b="0"/>
                            <wp:docPr id="104" name="Picture 104" descr="E:\100CANON\IMG_7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4">
                                      <a:extLst>
                                        <a:ext uri="{28A0092B-C50C-407E-A947-70E740481C1C}">
                                          <a14:useLocalDpi xmlns:a14="http://schemas.microsoft.com/office/drawing/2010/main" val="0"/>
                                        </a:ext>
                                      </a:extLst>
                                    </a:blip>
                                    <a:srcRect l="21052" t="18941" r="20997" b="20332"/>
                                    <a:stretch/>
                                  </pic:blipFill>
                                  <pic:spPr bwMode="auto">
                                    <a:xfrm>
                                      <a:off x="0" y="0"/>
                                      <a:ext cx="1407306" cy="983171"/>
                                    </a:xfrm>
                                    <a:prstGeom prst="rect">
                                      <a:avLst/>
                                    </a:prstGeom>
                                    <a:noFill/>
                                    <a:ln>
                                      <a:noFill/>
                                    </a:ln>
                                    <a:extLst>
                                      <a:ext uri="{53640926-AAD7-44D8-BBD7-CCE9431645EC}">
                                        <a14:shadowObscured xmlns:a14="http://schemas.microsoft.com/office/drawing/2010/main"/>
                                      </a:ext>
                                    </a:extLst>
                                  </pic:spPr>
                                </pic:pic>
                              </a:graphicData>
                            </a:graphic>
                          </wp:inline>
                        </w:drawing>
                      </w:r>
                    </w:p>
                    <w:p w14:paraId="5B73B632" w14:textId="1285CC3C" w:rsidR="00945AAF" w:rsidRPr="00784C53" w:rsidRDefault="00945AAF" w:rsidP="00201726">
                      <w:pPr>
                        <w:jc w:val="center"/>
                        <w:rPr>
                          <w:b/>
                          <w:i/>
                          <w:sz w:val="18"/>
                          <w:szCs w:val="18"/>
                          <w:lang w:val="en-GB"/>
                        </w:rPr>
                      </w:pPr>
                      <w:r>
                        <w:rPr>
                          <w:b/>
                          <w:i/>
                          <w:sz w:val="18"/>
                          <w:szCs w:val="18"/>
                          <w:lang w:val="en-GB"/>
                        </w:rPr>
                        <w:t>Gambar 1.5 Motif Ganggeng</w:t>
                      </w:r>
                    </w:p>
                    <w:p w14:paraId="0121831F" w14:textId="77777777" w:rsidR="00945AAF" w:rsidRDefault="00945AAF" w:rsidP="00201726">
                      <w:pPr>
                        <w:jc w:val="center"/>
                      </w:pPr>
                    </w:p>
                  </w:txbxContent>
                </v:textbox>
                <w10:wrap type="square"/>
              </v:shape>
            </w:pict>
          </mc:Fallback>
        </mc:AlternateContent>
      </w:r>
    </w:p>
    <w:p w14:paraId="373C7C16" w14:textId="68E08A99" w:rsidR="00784C53" w:rsidRDefault="00784C53" w:rsidP="002141F9">
      <w:pPr>
        <w:pStyle w:val="batangtubuh"/>
        <w:ind w:firstLine="0"/>
      </w:pPr>
    </w:p>
    <w:p w14:paraId="0987C1D9" w14:textId="0931ECCC" w:rsidR="00201726" w:rsidRDefault="00367C6A" w:rsidP="00784C53">
      <w:pPr>
        <w:pStyle w:val="batangtubuh"/>
      </w:pPr>
      <w:r>
        <w:rPr>
          <w:noProof/>
          <w:lang w:val="id-ID" w:eastAsia="id-ID"/>
        </w:rPr>
        <mc:AlternateContent>
          <mc:Choice Requires="wps">
            <w:drawing>
              <wp:anchor distT="0" distB="0" distL="114300" distR="114300" simplePos="0" relativeHeight="251667456" behindDoc="0" locked="0" layoutInCell="1" allowOverlap="1" wp14:anchorId="17E5C0A6" wp14:editId="4BF1C65C">
                <wp:simplePos x="0" y="0"/>
                <wp:positionH relativeFrom="column">
                  <wp:posOffset>2038666</wp:posOffset>
                </wp:positionH>
                <wp:positionV relativeFrom="paragraph">
                  <wp:posOffset>54291</wp:posOffset>
                </wp:positionV>
                <wp:extent cx="85842" cy="180883"/>
                <wp:effectExtent l="28893" t="9207" r="0" b="19368"/>
                <wp:wrapNone/>
                <wp:docPr id="43" name="Isosceles Triangle 43"/>
                <wp:cNvGraphicFramePr/>
                <a:graphic xmlns:a="http://schemas.openxmlformats.org/drawingml/2006/main">
                  <a:graphicData uri="http://schemas.microsoft.com/office/word/2010/wordprocessingShape">
                    <wps:wsp>
                      <wps:cNvSpPr/>
                      <wps:spPr>
                        <a:xfrm rot="5179966">
                          <a:off x="0" y="0"/>
                          <a:ext cx="85842" cy="180883"/>
                        </a:xfrm>
                        <a:prstGeom prst="triangle">
                          <a:avLst/>
                        </a:prstGeom>
                        <a:noFill/>
                        <a:ln w="12700"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7EC9F" id="Isosceles Triangle 43" o:spid="_x0000_s1026" type="#_x0000_t5" style="position:absolute;margin-left:160.5pt;margin-top:4.25pt;width:6.75pt;height:14.25pt;rotation:5657904fd;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" filled="f" strokecolor="yellow" strokeweight="1pt">
                <v:stroke joinstyle="round"/>
              </v:shape>
            </w:pict>
          </mc:Fallback>
        </mc:AlternateContent>
      </w:r>
    </w:p>
    <w:p w14:paraId="510BA9F4" w14:textId="4EE9FB42" w:rsidR="00201726" w:rsidRDefault="00201726" w:rsidP="00784C53">
      <w:pPr>
        <w:pStyle w:val="batangtubuh"/>
      </w:pPr>
    </w:p>
    <w:p w14:paraId="590E36AD" w14:textId="08AAF407" w:rsidR="008D58D0" w:rsidRDefault="00784C53" w:rsidP="00DE38A2">
      <w:pPr>
        <w:pStyle w:val="batangtubuh"/>
      </w:pPr>
      <w:r w:rsidRPr="00910D3C">
        <w:t>Pada motif Batik</w:t>
      </w:r>
      <w:r w:rsidR="00092B87">
        <w:t xml:space="preserve"> Gedhog ke tiga  (lihat Gambar 1</w:t>
      </w:r>
      <w:r w:rsidR="00D0016E">
        <w:t>.5</w:t>
      </w:r>
      <w:r w:rsidRPr="00910D3C">
        <w:t xml:space="preserve">) merupakan motif </w:t>
      </w:r>
      <w:r w:rsidR="004E682C">
        <w:t>Batik Gedhog kuno yang masih diproduksi hingga saat ini</w:t>
      </w:r>
      <w:r w:rsidRPr="00910D3C">
        <w:t>. Motif ganggeng merupakan tumbuhan ganggang atau rumput laut. Ganggeng digambarkan dari pangkal sampai ujung tidak ada putusnya, jadi menyambung sampai ujung.</w:t>
      </w:r>
      <w:r w:rsidR="00DE38A2">
        <w:t xml:space="preserve"> Pewarnaan motif ini menggunakan warna gelap dan latar kain </w:t>
      </w:r>
      <w:r w:rsidR="00DE38A2">
        <w:t xml:space="preserve">berwarna terang. Motif Ganggeng ini tetap diproduksi hingga saat ini meskipun telah mengalami transisi turun temurun sejak nenek moyang. </w:t>
      </w:r>
      <w:r w:rsidRPr="00910D3C">
        <w:t xml:space="preserve">Motif ganggeng </w:t>
      </w:r>
      <w:r w:rsidR="00DE38A2">
        <w:t xml:space="preserve">dipercaya </w:t>
      </w:r>
      <w:r w:rsidRPr="00910D3C">
        <w:t>melambang</w:t>
      </w:r>
      <w:r w:rsidR="00DE38A2">
        <w:t xml:space="preserve">kan </w:t>
      </w:r>
      <w:r w:rsidRPr="00910D3C">
        <w:t xml:space="preserve">panjang umur, panjang rezeki, kelanggengan karena bentuknya tidak putus dari pangkal sampai ujung. </w:t>
      </w:r>
      <w:r w:rsidR="00DE38A2">
        <w:t>Biasanya</w:t>
      </w:r>
      <w:r w:rsidRPr="00910D3C">
        <w:t xml:space="preserve"> motif ini digunakan oleh pengantin saat acara pernikahan </w:t>
      </w:r>
      <w:sdt>
        <w:sdtPr>
          <w:id w:val="1404412826"/>
          <w:citation/>
        </w:sdtPr>
        <w:sdtEndPr/>
        <w:sdtContent>
          <w:r w:rsidRPr="00910D3C">
            <w:fldChar w:fldCharType="begin"/>
          </w:r>
          <w:r w:rsidRPr="00910D3C">
            <w:instrText xml:space="preserve"> CITATION Sit19 \l 2057 </w:instrText>
          </w:r>
          <w:r w:rsidRPr="00910D3C">
            <w:fldChar w:fldCharType="separate"/>
          </w:r>
          <w:r w:rsidR="00D115C8">
            <w:rPr>
              <w:noProof/>
            </w:rPr>
            <w:t>(Runika, 2019)</w:t>
          </w:r>
          <w:r w:rsidRPr="00910D3C">
            <w:fldChar w:fldCharType="end"/>
          </w:r>
        </w:sdtContent>
      </w:sdt>
      <w:r w:rsidRPr="00910D3C">
        <w:t xml:space="preserve">. </w:t>
      </w:r>
    </w:p>
    <w:p w14:paraId="64C32878" w14:textId="2A44E5AB" w:rsidR="00AF7395" w:rsidRDefault="00AF7395" w:rsidP="00AF7395">
      <w:pPr>
        <w:pStyle w:val="batangtubuh"/>
      </w:pPr>
      <w:r>
        <w:rPr>
          <w:noProof/>
          <w:lang w:val="id-ID" w:eastAsia="id-ID"/>
        </w:rPr>
        <mc:AlternateContent>
          <mc:Choice Requires="wps">
            <w:drawing>
              <wp:anchor distT="45720" distB="45720" distL="114300" distR="114300" simplePos="0" relativeHeight="251669504" behindDoc="0" locked="0" layoutInCell="1" allowOverlap="1" wp14:anchorId="562A4F2A" wp14:editId="7D340853">
                <wp:simplePos x="0" y="0"/>
                <wp:positionH relativeFrom="column">
                  <wp:posOffset>-6539</wp:posOffset>
                </wp:positionH>
                <wp:positionV relativeFrom="paragraph">
                  <wp:posOffset>507863</wp:posOffset>
                </wp:positionV>
                <wp:extent cx="3212465" cy="2750820"/>
                <wp:effectExtent l="0" t="0" r="0" b="0"/>
                <wp:wrapSquare wrapText="bothSides"/>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2465" cy="27508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83EAAC" w14:textId="77777777" w:rsidR="00945AAF" w:rsidRPr="00D95AC5" w:rsidRDefault="00945AAF" w:rsidP="008D58D0">
                            <w:pPr>
                              <w:pStyle w:val="batangtubuh"/>
                              <w:jc w:val="center"/>
                              <w:rPr>
                                <w:b/>
                              </w:rPr>
                            </w:pPr>
                            <w:r>
                              <w:rPr>
                                <w:b/>
                              </w:rPr>
                              <w:t>Tabel 2.3</w:t>
                            </w:r>
                            <w:r w:rsidRPr="00D95AC5">
                              <w:rPr>
                                <w:b/>
                              </w:rPr>
                              <w:t xml:space="preserve"> Identifikasi Motif Ganggeng</w:t>
                            </w:r>
                          </w:p>
                          <w:tbl>
                            <w:tblPr>
                              <w:tblStyle w:val="TableGridLight1"/>
                              <w:tblW w:w="4782" w:type="dxa"/>
                              <w:tblLook w:val="04A0" w:firstRow="1" w:lastRow="0" w:firstColumn="1" w:lastColumn="0" w:noHBand="0" w:noVBand="1"/>
                            </w:tblPr>
                            <w:tblGrid>
                              <w:gridCol w:w="1980"/>
                              <w:gridCol w:w="1095"/>
                              <w:gridCol w:w="1707"/>
                            </w:tblGrid>
                            <w:tr w:rsidR="00945AAF" w:rsidRPr="00A14FE3" w14:paraId="5514C003" w14:textId="77777777" w:rsidTr="00AF7395">
                              <w:trPr>
                                <w:trHeight w:val="733"/>
                              </w:trPr>
                              <w:tc>
                                <w:tcPr>
                                  <w:tcW w:w="1980" w:type="dxa"/>
                                  <w:vAlign w:val="center"/>
                                </w:tcPr>
                                <w:p w14:paraId="11CE9CB5" w14:textId="77777777" w:rsidR="00945AAF" w:rsidRPr="00A14FE3" w:rsidRDefault="00945AAF" w:rsidP="008D58D0">
                                  <w:pPr>
                                    <w:pStyle w:val="batangtubuh"/>
                                    <w:ind w:firstLine="29"/>
                                    <w:jc w:val="center"/>
                                    <w:rPr>
                                      <w:i/>
                                      <w:iCs/>
                                    </w:rPr>
                                  </w:pPr>
                                  <w:r>
                                    <w:rPr>
                                      <w:b/>
                                      <w:sz w:val="18"/>
                                      <w:szCs w:val="18"/>
                                    </w:rPr>
                                    <w:t>Konsep Matematika</w:t>
                                  </w:r>
                                </w:p>
                              </w:tc>
                              <w:tc>
                                <w:tcPr>
                                  <w:tcW w:w="1095" w:type="dxa"/>
                                  <w:vAlign w:val="center"/>
                                </w:tcPr>
                                <w:p w14:paraId="3E5E8586" w14:textId="77777777" w:rsidR="00945AAF" w:rsidRPr="00E33481" w:rsidRDefault="00945AAF" w:rsidP="008D58D0">
                                  <w:pPr>
                                    <w:pStyle w:val="batangtubuh"/>
                                    <w:ind w:firstLine="0"/>
                                    <w:rPr>
                                      <w:b/>
                                      <w:i/>
                                      <w:iCs/>
                                    </w:rPr>
                                  </w:pPr>
                                  <w:r w:rsidRPr="00E33481">
                                    <w:rPr>
                                      <w:b/>
                                    </w:rPr>
                                    <w:t>Nama Motif</w:t>
                                  </w:r>
                                </w:p>
                              </w:tc>
                              <w:tc>
                                <w:tcPr>
                                  <w:tcW w:w="1707" w:type="dxa"/>
                                  <w:vAlign w:val="center"/>
                                </w:tcPr>
                                <w:p w14:paraId="4B35413E" w14:textId="77777777" w:rsidR="00945AAF" w:rsidRPr="00E33481" w:rsidRDefault="00945AAF" w:rsidP="008D58D0">
                                  <w:pPr>
                                    <w:pStyle w:val="batangtubuh"/>
                                    <w:ind w:firstLine="165"/>
                                    <w:jc w:val="center"/>
                                    <w:rPr>
                                      <w:b/>
                                      <w:i/>
                                      <w:iCs/>
                                    </w:rPr>
                                  </w:pPr>
                                  <w:r w:rsidRPr="00E33481">
                                    <w:rPr>
                                      <w:b/>
                                    </w:rPr>
                                    <w:t>Gambar Motif</w:t>
                                  </w:r>
                                </w:p>
                              </w:tc>
                            </w:tr>
                            <w:tr w:rsidR="00945AAF" w:rsidRPr="00A14FE3" w14:paraId="32CDE8FA" w14:textId="77777777" w:rsidTr="00AF7395">
                              <w:trPr>
                                <w:trHeight w:val="496"/>
                              </w:trPr>
                              <w:tc>
                                <w:tcPr>
                                  <w:tcW w:w="1980" w:type="dxa"/>
                                </w:tcPr>
                                <w:p w14:paraId="105A9688" w14:textId="77777777" w:rsidR="00945AAF" w:rsidRDefault="00945AAF" w:rsidP="008D58D0">
                                  <w:pPr>
                                    <w:pStyle w:val="batangtubuh"/>
                                    <w:ind w:firstLine="29"/>
                                    <w:jc w:val="left"/>
                                    <w:rPr>
                                      <w:iCs/>
                                    </w:rPr>
                                  </w:pPr>
                                  <w:r>
                                    <w:rPr>
                                      <w:iCs/>
                                    </w:rPr>
                                    <w:t>Persegi panjang, sudut siku-siku, simetri lipat dan simetri putar</w:t>
                                  </w:r>
                                </w:p>
                              </w:tc>
                              <w:tc>
                                <w:tcPr>
                                  <w:tcW w:w="1095" w:type="dxa"/>
                                </w:tcPr>
                                <w:p w14:paraId="7E4D9EDE" w14:textId="77777777" w:rsidR="00945AAF" w:rsidRPr="00A14FE3" w:rsidRDefault="00945AAF" w:rsidP="008D58D0">
                                  <w:pPr>
                                    <w:pStyle w:val="batangtubuh"/>
                                    <w:ind w:firstLine="0"/>
                                    <w:jc w:val="left"/>
                                    <w:rPr>
                                      <w:iCs/>
                                    </w:rPr>
                                  </w:pPr>
                                  <w:r>
                                    <w:rPr>
                                      <w:iCs/>
                                    </w:rPr>
                                    <w:t>Motif matahari  dan sayap</w:t>
                                  </w:r>
                                </w:p>
                              </w:tc>
                              <w:tc>
                                <w:tcPr>
                                  <w:tcW w:w="1707" w:type="dxa"/>
                                </w:tcPr>
                                <w:p w14:paraId="02D4A516" w14:textId="77777777" w:rsidR="00945AAF" w:rsidRPr="00A14FE3" w:rsidRDefault="00945AAF" w:rsidP="008D58D0">
                                  <w:pPr>
                                    <w:pStyle w:val="batangtubuh"/>
                                    <w:ind w:firstLine="165"/>
                                    <w:jc w:val="center"/>
                                    <w:rPr>
                                      <w:noProof/>
                                      <w:lang w:val="id-ID" w:eastAsia="id-ID"/>
                                    </w:rPr>
                                  </w:pPr>
                                  <w:r w:rsidRPr="00092B87">
                                    <w:rPr>
                                      <w:noProof/>
                                      <w:lang w:val="id-ID" w:eastAsia="id-ID"/>
                                    </w:rPr>
                                    <w:drawing>
                                      <wp:inline distT="0" distB="0" distL="0" distR="0" wp14:anchorId="38C09F93" wp14:editId="7DD0961E">
                                        <wp:extent cx="377266" cy="826790"/>
                                        <wp:effectExtent l="3810" t="0" r="7620" b="7620"/>
                                        <wp:docPr id="105" name="Picture 105" descr="E:\100CANON\IMG_7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61275" t="18941" r="31637" b="18142"/>
                                                <a:stretch/>
                                              </pic:blipFill>
                                              <pic:spPr bwMode="auto">
                                                <a:xfrm rot="5400000">
                                                  <a:off x="0" y="0"/>
                                                  <a:ext cx="386584" cy="847212"/>
                                                </a:xfrm>
                                                <a:prstGeom prst="rect">
                                                  <a:avLst/>
                                                </a:prstGeom>
                                                <a:noFill/>
                                                <a:ln>
                                                  <a:noFill/>
                                                </a:ln>
                                                <a:extLst>
                                                  <a:ext uri="{53640926-AAD7-44D8-BBD7-CCE9431645EC}">
                                                    <a14:shadowObscured xmlns:a14="http://schemas.microsoft.com/office/drawing/2010/main"/>
                                                  </a:ext>
                                                </a:extLst>
                                              </pic:spPr>
                                            </pic:pic>
                                          </a:graphicData>
                                        </a:graphic>
                                      </wp:inline>
                                    </w:drawing>
                                  </w:r>
                                  <w:r w:rsidRPr="00092B87">
                                    <w:rPr>
                                      <w:noProof/>
                                      <w:lang w:val="id-ID" w:eastAsia="id-ID"/>
                                    </w:rPr>
                                    <w:drawing>
                                      <wp:inline distT="0" distB="0" distL="0" distR="0" wp14:anchorId="09D8EF6C" wp14:editId="630DE0C0">
                                        <wp:extent cx="457456" cy="297380"/>
                                        <wp:effectExtent l="3810" t="0" r="3810" b="3810"/>
                                        <wp:docPr id="106" name="Picture 106" descr="E:\100CANON\IMG_7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60013" t="41877" r="30309" b="48687"/>
                                                <a:stretch/>
                                              </pic:blipFill>
                                              <pic:spPr bwMode="auto">
                                                <a:xfrm rot="5400000">
                                                  <a:off x="0" y="0"/>
                                                  <a:ext cx="463812" cy="301512"/>
                                                </a:xfrm>
                                                <a:prstGeom prst="rect">
                                                  <a:avLst/>
                                                </a:prstGeom>
                                                <a:noFill/>
                                                <a:ln>
                                                  <a:noFill/>
                                                </a:ln>
                                                <a:extLst>
                                                  <a:ext uri="{53640926-AAD7-44D8-BBD7-CCE9431645EC}">
                                                    <a14:shadowObscured xmlns:a14="http://schemas.microsoft.com/office/drawing/2010/main"/>
                                                  </a:ext>
                                                </a:extLst>
                                              </pic:spPr>
                                            </pic:pic>
                                          </a:graphicData>
                                        </a:graphic>
                                      </wp:inline>
                                    </w:drawing>
                                  </w:r>
                                  <w:r w:rsidRPr="00092B87">
                                    <w:rPr>
                                      <w:noProof/>
                                      <w:lang w:val="id-ID" w:eastAsia="id-ID"/>
                                    </w:rPr>
                                    <w:drawing>
                                      <wp:inline distT="0" distB="0" distL="0" distR="0" wp14:anchorId="74F2C206" wp14:editId="3B5B5140">
                                        <wp:extent cx="458444" cy="303576"/>
                                        <wp:effectExtent l="953" t="0" r="317" b="318"/>
                                        <wp:docPr id="107" name="Picture 107" descr="E:\100CANON\IMG_7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60330" t="30439" r="31115" b="61064"/>
                                                <a:stretch/>
                                              </pic:blipFill>
                                              <pic:spPr bwMode="auto">
                                                <a:xfrm rot="5400000">
                                                  <a:off x="0" y="0"/>
                                                  <a:ext cx="465802" cy="30844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7A66" w:rsidRPr="00A14FE3" w14:paraId="38092C22" w14:textId="77777777" w:rsidTr="00AF7395">
                              <w:trPr>
                                <w:trHeight w:val="496"/>
                              </w:trPr>
                              <w:tc>
                                <w:tcPr>
                                  <w:tcW w:w="1980" w:type="dxa"/>
                                </w:tcPr>
                                <w:p w14:paraId="03E0A815" w14:textId="00E5D16B" w:rsidR="00267A66" w:rsidRDefault="00267A66" w:rsidP="00267A66">
                                  <w:pPr>
                                    <w:pStyle w:val="batangtubuh"/>
                                    <w:ind w:firstLine="29"/>
                                    <w:jc w:val="left"/>
                                    <w:rPr>
                                      <w:iCs/>
                                    </w:rPr>
                                  </w:pPr>
                                  <w:r>
                                    <w:rPr>
                                      <w:iCs/>
                                    </w:rPr>
                                    <w:t xml:space="preserve">Segitiga, </w:t>
                                  </w:r>
                                </w:p>
                              </w:tc>
                              <w:tc>
                                <w:tcPr>
                                  <w:tcW w:w="1095" w:type="dxa"/>
                                </w:tcPr>
                                <w:p w14:paraId="5C9CDA36" w14:textId="0B9F980B" w:rsidR="00267A66" w:rsidRDefault="00267A66" w:rsidP="00267A66">
                                  <w:pPr>
                                    <w:pStyle w:val="batangtubuh"/>
                                    <w:ind w:firstLine="0"/>
                                    <w:jc w:val="left"/>
                                    <w:rPr>
                                      <w:iCs/>
                                    </w:rPr>
                                  </w:pPr>
                                  <w:r w:rsidRPr="00A14FE3">
                                    <w:rPr>
                                      <w:iCs/>
                                    </w:rPr>
                                    <w:t>Motif tumpal</w:t>
                                  </w:r>
                                </w:p>
                              </w:tc>
                              <w:tc>
                                <w:tcPr>
                                  <w:tcW w:w="1707" w:type="dxa"/>
                                </w:tcPr>
                                <w:p w14:paraId="086C2662" w14:textId="04988AE2" w:rsidR="00267A66" w:rsidRPr="00092B87" w:rsidRDefault="00267A66" w:rsidP="00267A66">
                                  <w:pPr>
                                    <w:pStyle w:val="batangtubuh"/>
                                    <w:ind w:firstLine="165"/>
                                    <w:jc w:val="center"/>
                                    <w:rPr>
                                      <w:noProof/>
                                      <w:lang w:val="id-ID" w:eastAsia="id-ID"/>
                                    </w:rPr>
                                  </w:pPr>
                                  <w:r w:rsidRPr="00A14FE3">
                                    <w:rPr>
                                      <w:noProof/>
                                      <w:lang w:val="id-ID" w:eastAsia="id-ID"/>
                                    </w:rPr>
                                    <w:drawing>
                                      <wp:inline distT="0" distB="0" distL="0" distR="0" wp14:anchorId="6B14B782" wp14:editId="0E17BD64">
                                        <wp:extent cx="326649" cy="824621"/>
                                        <wp:effectExtent l="0" t="127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67555" t="42924" r="25703" b="21738"/>
                                                <a:stretch/>
                                              </pic:blipFill>
                                              <pic:spPr bwMode="auto">
                                                <a:xfrm rot="5400000">
                                                  <a:off x="0" y="0"/>
                                                  <a:ext cx="339753" cy="8577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7A66" w:rsidRPr="00A14FE3" w14:paraId="699CE5AC" w14:textId="77777777" w:rsidTr="00AF7395">
                              <w:trPr>
                                <w:trHeight w:val="496"/>
                              </w:trPr>
                              <w:tc>
                                <w:tcPr>
                                  <w:tcW w:w="1980" w:type="dxa"/>
                                  <w:vAlign w:val="center"/>
                                </w:tcPr>
                                <w:p w14:paraId="52EEE679" w14:textId="2E868773" w:rsidR="00267A66" w:rsidRDefault="00267A66" w:rsidP="00267A66">
                                  <w:pPr>
                                    <w:pStyle w:val="batangtubuh"/>
                                    <w:ind w:firstLine="29"/>
                                    <w:jc w:val="left"/>
                                    <w:rPr>
                                      <w:iCs/>
                                    </w:rPr>
                                  </w:pPr>
                                  <w:r>
                                    <w:rPr>
                                      <w:iCs/>
                                    </w:rPr>
                                    <w:t>Garis Lengkung</w:t>
                                  </w:r>
                                </w:p>
                              </w:tc>
                              <w:tc>
                                <w:tcPr>
                                  <w:tcW w:w="1095" w:type="dxa"/>
                                  <w:vAlign w:val="center"/>
                                </w:tcPr>
                                <w:p w14:paraId="320C8CCB" w14:textId="7A071FF0" w:rsidR="00267A66" w:rsidRDefault="00267A66" w:rsidP="00267A66">
                                  <w:pPr>
                                    <w:pStyle w:val="batangtubuh"/>
                                    <w:ind w:firstLine="0"/>
                                    <w:jc w:val="left"/>
                                    <w:rPr>
                                      <w:iCs/>
                                    </w:rPr>
                                  </w:pPr>
                                  <w:r w:rsidRPr="00A14FE3">
                                    <w:rPr>
                                      <w:iCs/>
                                    </w:rPr>
                                    <w:t>Motif suluran</w:t>
                                  </w:r>
                                </w:p>
                              </w:tc>
                              <w:tc>
                                <w:tcPr>
                                  <w:tcW w:w="1707" w:type="dxa"/>
                                  <w:vAlign w:val="center"/>
                                </w:tcPr>
                                <w:p w14:paraId="2682239C" w14:textId="7E61403B" w:rsidR="00267A66" w:rsidRPr="00092B87" w:rsidRDefault="00267A66" w:rsidP="00267A66">
                                  <w:pPr>
                                    <w:pStyle w:val="batangtubuh"/>
                                    <w:ind w:firstLine="165"/>
                                    <w:jc w:val="center"/>
                                    <w:rPr>
                                      <w:noProof/>
                                      <w:lang w:val="id-ID" w:eastAsia="id-ID"/>
                                    </w:rPr>
                                  </w:pPr>
                                  <w:r w:rsidRPr="00A14FE3">
                                    <w:rPr>
                                      <w:noProof/>
                                      <w:lang w:val="id-ID" w:eastAsia="id-ID"/>
                                    </w:rPr>
                                    <w:drawing>
                                      <wp:inline distT="0" distB="0" distL="0" distR="0" wp14:anchorId="73EA15FC" wp14:editId="0F99117A">
                                        <wp:extent cx="385445" cy="395785"/>
                                        <wp:effectExtent l="0" t="0" r="0" b="444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1706" t="39321" r="53731" b="39610"/>
                                                <a:stretch/>
                                              </pic:blipFill>
                                              <pic:spPr bwMode="auto">
                                                <a:xfrm>
                                                  <a:off x="0" y="0"/>
                                                  <a:ext cx="410819" cy="42184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EA8B404" w14:textId="0387CC11" w:rsidR="00945AAF" w:rsidRDefault="00945AA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A4F2A" id="_x0000_s1053" type="#_x0000_t202" style="position:absolute;left:0;text-align:left;margin-left:-.5pt;margin-top:40pt;width:252.95pt;height:216.6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" filled="f" stroked="f">
                <v:textbox>
                  <w:txbxContent>
                    <w:p w14:paraId="5A83EAAC" w14:textId="77777777" w:rsidR="00945AAF" w:rsidRPr="00D95AC5" w:rsidRDefault="00945AAF" w:rsidP="008D58D0">
                      <w:pPr>
                        <w:pStyle w:val="batangtubuh"/>
                        <w:jc w:val="center"/>
                        <w:rPr>
                          <w:b/>
                        </w:rPr>
                      </w:pPr>
                      <w:r>
                        <w:rPr>
                          <w:b/>
                        </w:rPr>
                        <w:t>Tabel 2.3</w:t>
                      </w:r>
                      <w:r w:rsidRPr="00D95AC5">
                        <w:rPr>
                          <w:b/>
                        </w:rPr>
                        <w:t xml:space="preserve"> Identifikasi Motif Ganggeng</w:t>
                      </w:r>
                    </w:p>
                    <w:tbl>
                      <w:tblPr>
                        <w:tblStyle w:val="TableGridLight1"/>
                        <w:tblW w:w="4782" w:type="dxa"/>
                        <w:tblLook w:val="04A0" w:firstRow="1" w:lastRow="0" w:firstColumn="1" w:lastColumn="0" w:noHBand="0" w:noVBand="1"/>
                      </w:tblPr>
                      <w:tblGrid>
                        <w:gridCol w:w="1980"/>
                        <w:gridCol w:w="1095"/>
                        <w:gridCol w:w="1707"/>
                      </w:tblGrid>
                      <w:tr w:rsidR="00945AAF" w:rsidRPr="00A14FE3" w14:paraId="5514C003" w14:textId="77777777" w:rsidTr="00AF7395">
                        <w:trPr>
                          <w:trHeight w:val="733"/>
                        </w:trPr>
                        <w:tc>
                          <w:tcPr>
                            <w:tcW w:w="1980" w:type="dxa"/>
                            <w:vAlign w:val="center"/>
                          </w:tcPr>
                          <w:p w14:paraId="11CE9CB5" w14:textId="77777777" w:rsidR="00945AAF" w:rsidRPr="00A14FE3" w:rsidRDefault="00945AAF" w:rsidP="008D58D0">
                            <w:pPr>
                              <w:pStyle w:val="batangtubuh"/>
                              <w:ind w:firstLine="29"/>
                              <w:jc w:val="center"/>
                              <w:rPr>
                                <w:i/>
                                <w:iCs/>
                              </w:rPr>
                            </w:pPr>
                            <w:r>
                              <w:rPr>
                                <w:b/>
                                <w:sz w:val="18"/>
                                <w:szCs w:val="18"/>
                              </w:rPr>
                              <w:t>Konsep Matematika</w:t>
                            </w:r>
                          </w:p>
                        </w:tc>
                        <w:tc>
                          <w:tcPr>
                            <w:tcW w:w="1095" w:type="dxa"/>
                            <w:vAlign w:val="center"/>
                          </w:tcPr>
                          <w:p w14:paraId="3E5E8586" w14:textId="77777777" w:rsidR="00945AAF" w:rsidRPr="00E33481" w:rsidRDefault="00945AAF" w:rsidP="008D58D0">
                            <w:pPr>
                              <w:pStyle w:val="batangtubuh"/>
                              <w:ind w:firstLine="0"/>
                              <w:rPr>
                                <w:b/>
                                <w:i/>
                                <w:iCs/>
                              </w:rPr>
                            </w:pPr>
                            <w:r w:rsidRPr="00E33481">
                              <w:rPr>
                                <w:b/>
                              </w:rPr>
                              <w:t>Nama Motif</w:t>
                            </w:r>
                          </w:p>
                        </w:tc>
                        <w:tc>
                          <w:tcPr>
                            <w:tcW w:w="1707" w:type="dxa"/>
                            <w:vAlign w:val="center"/>
                          </w:tcPr>
                          <w:p w14:paraId="4B35413E" w14:textId="77777777" w:rsidR="00945AAF" w:rsidRPr="00E33481" w:rsidRDefault="00945AAF" w:rsidP="008D58D0">
                            <w:pPr>
                              <w:pStyle w:val="batangtubuh"/>
                              <w:ind w:firstLine="165"/>
                              <w:jc w:val="center"/>
                              <w:rPr>
                                <w:b/>
                                <w:i/>
                                <w:iCs/>
                              </w:rPr>
                            </w:pPr>
                            <w:r w:rsidRPr="00E33481">
                              <w:rPr>
                                <w:b/>
                              </w:rPr>
                              <w:t>Gambar Motif</w:t>
                            </w:r>
                          </w:p>
                        </w:tc>
                      </w:tr>
                      <w:tr w:rsidR="00945AAF" w:rsidRPr="00A14FE3" w14:paraId="32CDE8FA" w14:textId="77777777" w:rsidTr="00AF7395">
                        <w:trPr>
                          <w:trHeight w:val="496"/>
                        </w:trPr>
                        <w:tc>
                          <w:tcPr>
                            <w:tcW w:w="1980" w:type="dxa"/>
                          </w:tcPr>
                          <w:p w14:paraId="105A9688" w14:textId="77777777" w:rsidR="00945AAF" w:rsidRDefault="00945AAF" w:rsidP="008D58D0">
                            <w:pPr>
                              <w:pStyle w:val="batangtubuh"/>
                              <w:ind w:firstLine="29"/>
                              <w:jc w:val="left"/>
                              <w:rPr>
                                <w:iCs/>
                              </w:rPr>
                            </w:pPr>
                            <w:r>
                              <w:rPr>
                                <w:iCs/>
                              </w:rPr>
                              <w:t>Persegi panjang, sudut siku-siku, simetri lipat dan simetri putar</w:t>
                            </w:r>
                          </w:p>
                        </w:tc>
                        <w:tc>
                          <w:tcPr>
                            <w:tcW w:w="1095" w:type="dxa"/>
                          </w:tcPr>
                          <w:p w14:paraId="7E4D9EDE" w14:textId="77777777" w:rsidR="00945AAF" w:rsidRPr="00A14FE3" w:rsidRDefault="00945AAF" w:rsidP="008D58D0">
                            <w:pPr>
                              <w:pStyle w:val="batangtubuh"/>
                              <w:ind w:firstLine="0"/>
                              <w:jc w:val="left"/>
                              <w:rPr>
                                <w:iCs/>
                              </w:rPr>
                            </w:pPr>
                            <w:r>
                              <w:rPr>
                                <w:iCs/>
                              </w:rPr>
                              <w:t>Motif matahari  dan sayap</w:t>
                            </w:r>
                          </w:p>
                        </w:tc>
                        <w:tc>
                          <w:tcPr>
                            <w:tcW w:w="1707" w:type="dxa"/>
                          </w:tcPr>
                          <w:p w14:paraId="02D4A516" w14:textId="77777777" w:rsidR="00945AAF" w:rsidRPr="00A14FE3" w:rsidRDefault="00945AAF" w:rsidP="008D58D0">
                            <w:pPr>
                              <w:pStyle w:val="batangtubuh"/>
                              <w:ind w:firstLine="165"/>
                              <w:jc w:val="center"/>
                              <w:rPr>
                                <w:noProof/>
                                <w:lang w:val="id-ID" w:eastAsia="id-ID"/>
                              </w:rPr>
                            </w:pPr>
                            <w:r w:rsidRPr="00092B87">
                              <w:rPr>
                                <w:noProof/>
                                <w:lang w:val="id-ID" w:eastAsia="id-ID"/>
                              </w:rPr>
                              <w:drawing>
                                <wp:inline distT="0" distB="0" distL="0" distR="0" wp14:anchorId="38C09F93" wp14:editId="7DD0961E">
                                  <wp:extent cx="377266" cy="826790"/>
                                  <wp:effectExtent l="3810" t="0" r="7620" b="7620"/>
                                  <wp:docPr id="105" name="Picture 105" descr="E:\100CANON\IMG_7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61275" t="18941" r="31637" b="18142"/>
                                          <a:stretch/>
                                        </pic:blipFill>
                                        <pic:spPr bwMode="auto">
                                          <a:xfrm rot="5400000">
                                            <a:off x="0" y="0"/>
                                            <a:ext cx="386584" cy="847212"/>
                                          </a:xfrm>
                                          <a:prstGeom prst="rect">
                                            <a:avLst/>
                                          </a:prstGeom>
                                          <a:noFill/>
                                          <a:ln>
                                            <a:noFill/>
                                          </a:ln>
                                          <a:extLst>
                                            <a:ext uri="{53640926-AAD7-44D8-BBD7-CCE9431645EC}">
                                              <a14:shadowObscured xmlns:a14="http://schemas.microsoft.com/office/drawing/2010/main"/>
                                            </a:ext>
                                          </a:extLst>
                                        </pic:spPr>
                                      </pic:pic>
                                    </a:graphicData>
                                  </a:graphic>
                                </wp:inline>
                              </w:drawing>
                            </w:r>
                            <w:r w:rsidRPr="00092B87">
                              <w:rPr>
                                <w:noProof/>
                                <w:lang w:val="id-ID" w:eastAsia="id-ID"/>
                              </w:rPr>
                              <w:drawing>
                                <wp:inline distT="0" distB="0" distL="0" distR="0" wp14:anchorId="09D8EF6C" wp14:editId="630DE0C0">
                                  <wp:extent cx="457456" cy="297380"/>
                                  <wp:effectExtent l="3810" t="0" r="3810" b="3810"/>
                                  <wp:docPr id="106" name="Picture 106" descr="E:\100CANON\IMG_7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60013" t="41877" r="30309" b="48687"/>
                                          <a:stretch/>
                                        </pic:blipFill>
                                        <pic:spPr bwMode="auto">
                                          <a:xfrm rot="5400000">
                                            <a:off x="0" y="0"/>
                                            <a:ext cx="463812" cy="301512"/>
                                          </a:xfrm>
                                          <a:prstGeom prst="rect">
                                            <a:avLst/>
                                          </a:prstGeom>
                                          <a:noFill/>
                                          <a:ln>
                                            <a:noFill/>
                                          </a:ln>
                                          <a:extLst>
                                            <a:ext uri="{53640926-AAD7-44D8-BBD7-CCE9431645EC}">
                                              <a14:shadowObscured xmlns:a14="http://schemas.microsoft.com/office/drawing/2010/main"/>
                                            </a:ext>
                                          </a:extLst>
                                        </pic:spPr>
                                      </pic:pic>
                                    </a:graphicData>
                                  </a:graphic>
                                </wp:inline>
                              </w:drawing>
                            </w:r>
                            <w:r w:rsidRPr="00092B87">
                              <w:rPr>
                                <w:noProof/>
                                <w:lang w:val="id-ID" w:eastAsia="id-ID"/>
                              </w:rPr>
                              <w:drawing>
                                <wp:inline distT="0" distB="0" distL="0" distR="0" wp14:anchorId="74F2C206" wp14:editId="3B5B5140">
                                  <wp:extent cx="458444" cy="303576"/>
                                  <wp:effectExtent l="953" t="0" r="317" b="318"/>
                                  <wp:docPr id="107" name="Picture 107" descr="E:\100CANON\IMG_7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60330" t="30439" r="31115" b="61064"/>
                                          <a:stretch/>
                                        </pic:blipFill>
                                        <pic:spPr bwMode="auto">
                                          <a:xfrm rot="5400000">
                                            <a:off x="0" y="0"/>
                                            <a:ext cx="465802" cy="30844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7A66" w:rsidRPr="00A14FE3" w14:paraId="38092C22" w14:textId="77777777" w:rsidTr="00AF7395">
                        <w:trPr>
                          <w:trHeight w:val="496"/>
                        </w:trPr>
                        <w:tc>
                          <w:tcPr>
                            <w:tcW w:w="1980" w:type="dxa"/>
                          </w:tcPr>
                          <w:p w14:paraId="03E0A815" w14:textId="00E5D16B" w:rsidR="00267A66" w:rsidRDefault="00267A66" w:rsidP="00267A66">
                            <w:pPr>
                              <w:pStyle w:val="batangtubuh"/>
                              <w:ind w:firstLine="29"/>
                              <w:jc w:val="left"/>
                              <w:rPr>
                                <w:iCs/>
                              </w:rPr>
                            </w:pPr>
                            <w:r>
                              <w:rPr>
                                <w:iCs/>
                              </w:rPr>
                              <w:t xml:space="preserve">Segitiga, </w:t>
                            </w:r>
                          </w:p>
                        </w:tc>
                        <w:tc>
                          <w:tcPr>
                            <w:tcW w:w="1095" w:type="dxa"/>
                          </w:tcPr>
                          <w:p w14:paraId="5C9CDA36" w14:textId="0B9F980B" w:rsidR="00267A66" w:rsidRDefault="00267A66" w:rsidP="00267A66">
                            <w:pPr>
                              <w:pStyle w:val="batangtubuh"/>
                              <w:ind w:firstLine="0"/>
                              <w:jc w:val="left"/>
                              <w:rPr>
                                <w:iCs/>
                              </w:rPr>
                            </w:pPr>
                            <w:r w:rsidRPr="00A14FE3">
                              <w:rPr>
                                <w:iCs/>
                              </w:rPr>
                              <w:t>Motif tumpal</w:t>
                            </w:r>
                          </w:p>
                        </w:tc>
                        <w:tc>
                          <w:tcPr>
                            <w:tcW w:w="1707" w:type="dxa"/>
                          </w:tcPr>
                          <w:p w14:paraId="086C2662" w14:textId="04988AE2" w:rsidR="00267A66" w:rsidRPr="00092B87" w:rsidRDefault="00267A66" w:rsidP="00267A66">
                            <w:pPr>
                              <w:pStyle w:val="batangtubuh"/>
                              <w:ind w:firstLine="165"/>
                              <w:jc w:val="center"/>
                              <w:rPr>
                                <w:noProof/>
                                <w:lang w:val="id-ID" w:eastAsia="id-ID"/>
                              </w:rPr>
                            </w:pPr>
                            <w:r w:rsidRPr="00A14FE3">
                              <w:rPr>
                                <w:noProof/>
                                <w:lang w:val="id-ID" w:eastAsia="id-ID"/>
                              </w:rPr>
                              <w:drawing>
                                <wp:inline distT="0" distB="0" distL="0" distR="0" wp14:anchorId="6B14B782" wp14:editId="0E17BD64">
                                  <wp:extent cx="326649" cy="824621"/>
                                  <wp:effectExtent l="0" t="127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67555" t="42924" r="25703" b="21738"/>
                                          <a:stretch/>
                                        </pic:blipFill>
                                        <pic:spPr bwMode="auto">
                                          <a:xfrm rot="5400000">
                                            <a:off x="0" y="0"/>
                                            <a:ext cx="339753" cy="8577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7A66" w:rsidRPr="00A14FE3" w14:paraId="699CE5AC" w14:textId="77777777" w:rsidTr="00AF7395">
                        <w:trPr>
                          <w:trHeight w:val="496"/>
                        </w:trPr>
                        <w:tc>
                          <w:tcPr>
                            <w:tcW w:w="1980" w:type="dxa"/>
                            <w:vAlign w:val="center"/>
                          </w:tcPr>
                          <w:p w14:paraId="52EEE679" w14:textId="2E868773" w:rsidR="00267A66" w:rsidRDefault="00267A66" w:rsidP="00267A66">
                            <w:pPr>
                              <w:pStyle w:val="batangtubuh"/>
                              <w:ind w:firstLine="29"/>
                              <w:jc w:val="left"/>
                              <w:rPr>
                                <w:iCs/>
                              </w:rPr>
                            </w:pPr>
                            <w:r>
                              <w:rPr>
                                <w:iCs/>
                              </w:rPr>
                              <w:t>Garis Lengkung</w:t>
                            </w:r>
                          </w:p>
                        </w:tc>
                        <w:tc>
                          <w:tcPr>
                            <w:tcW w:w="1095" w:type="dxa"/>
                            <w:vAlign w:val="center"/>
                          </w:tcPr>
                          <w:p w14:paraId="320C8CCB" w14:textId="7A071FF0" w:rsidR="00267A66" w:rsidRDefault="00267A66" w:rsidP="00267A66">
                            <w:pPr>
                              <w:pStyle w:val="batangtubuh"/>
                              <w:ind w:firstLine="0"/>
                              <w:jc w:val="left"/>
                              <w:rPr>
                                <w:iCs/>
                              </w:rPr>
                            </w:pPr>
                            <w:r w:rsidRPr="00A14FE3">
                              <w:rPr>
                                <w:iCs/>
                              </w:rPr>
                              <w:t>Motif suluran</w:t>
                            </w:r>
                          </w:p>
                        </w:tc>
                        <w:tc>
                          <w:tcPr>
                            <w:tcW w:w="1707" w:type="dxa"/>
                            <w:vAlign w:val="center"/>
                          </w:tcPr>
                          <w:p w14:paraId="2682239C" w14:textId="7E61403B" w:rsidR="00267A66" w:rsidRPr="00092B87" w:rsidRDefault="00267A66" w:rsidP="00267A66">
                            <w:pPr>
                              <w:pStyle w:val="batangtubuh"/>
                              <w:ind w:firstLine="165"/>
                              <w:jc w:val="center"/>
                              <w:rPr>
                                <w:noProof/>
                                <w:lang w:val="id-ID" w:eastAsia="id-ID"/>
                              </w:rPr>
                            </w:pPr>
                            <w:r w:rsidRPr="00A14FE3">
                              <w:rPr>
                                <w:noProof/>
                                <w:lang w:val="id-ID" w:eastAsia="id-ID"/>
                              </w:rPr>
                              <w:drawing>
                                <wp:inline distT="0" distB="0" distL="0" distR="0" wp14:anchorId="73EA15FC" wp14:editId="0F99117A">
                                  <wp:extent cx="385445" cy="395785"/>
                                  <wp:effectExtent l="0" t="0" r="0" b="444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00CANON\IMG_7459.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1706" t="39321" r="53731" b="39610"/>
                                          <a:stretch/>
                                        </pic:blipFill>
                                        <pic:spPr bwMode="auto">
                                          <a:xfrm>
                                            <a:off x="0" y="0"/>
                                            <a:ext cx="410819" cy="42184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EA8B404" w14:textId="0387CC11" w:rsidR="00945AAF" w:rsidRDefault="00945AAF"/>
                  </w:txbxContent>
                </v:textbox>
                <w10:wrap type="square"/>
              </v:shape>
            </w:pict>
          </mc:Fallback>
        </mc:AlternateContent>
      </w:r>
      <w:r w:rsidR="008D58D0">
        <w:t xml:space="preserve">Berikut ini </w:t>
      </w:r>
      <w:r w:rsidR="008D58D0" w:rsidRPr="00D95AC5">
        <w:t xml:space="preserve">merupakan identifikasi motif </w:t>
      </w:r>
      <w:r w:rsidR="008D58D0">
        <w:t>ganggeng</w:t>
      </w:r>
      <w:r w:rsidR="008D58D0" w:rsidRPr="00D95AC5">
        <w:t xml:space="preserve"> yang</w:t>
      </w:r>
      <w:r w:rsidR="008D58D0">
        <w:t xml:space="preserve"> </w:t>
      </w:r>
      <w:r w:rsidR="008D58D0" w:rsidRPr="00D95AC5">
        <w:t>akan diuraikan sebagai berikut :</w:t>
      </w:r>
    </w:p>
    <w:p w14:paraId="5EF3836B" w14:textId="43B72996" w:rsidR="00367C6A" w:rsidRPr="00906499" w:rsidRDefault="00ED2EA7" w:rsidP="00906499">
      <w:pPr>
        <w:pStyle w:val="batangtubuh"/>
      </w:pPr>
      <w:r w:rsidRPr="00906499">
        <w:t xml:space="preserve">Dari gambar di atas, kita amati bahwa motif suluran menggambarkan garis lengkung yang memanjang. </w:t>
      </w:r>
      <w:r w:rsidR="00906499" w:rsidRPr="00906499">
        <w:t xml:space="preserve">Pada motif tumpal terdapat segitiga yang berulang dan bentuknya sama. </w:t>
      </w:r>
      <w:r w:rsidR="00367C6A" w:rsidRPr="00906499">
        <w:t>Pada</w:t>
      </w:r>
      <w:r w:rsidR="00964598" w:rsidRPr="00906499">
        <w:t xml:space="preserve"> motif matahari dan motif kapas membentuk pola berulang (motif matahari, motif sayap, motif matahati, motif sayap) yang digambarkan  dalam persegi panjang.</w:t>
      </w:r>
      <w:r w:rsidR="00367C6A" w:rsidRPr="00906499">
        <w:t xml:space="preserve"> </w:t>
      </w:r>
      <w:r w:rsidR="006541A0" w:rsidRPr="00906499">
        <w:t xml:space="preserve">Pada bangun datar persegi panjang terdapat sudut siku-siku yangmana </w:t>
      </w:r>
      <w:r w:rsidR="00633712" w:rsidRPr="00906499">
        <w:t>terbentuk oleh dua sinar</w:t>
      </w:r>
      <w:r w:rsidR="006541A0" w:rsidRPr="00906499">
        <w:t xml:space="preserve"> garis </w:t>
      </w:r>
      <w:r w:rsidR="00633712" w:rsidRPr="00906499">
        <w:t xml:space="preserve">dengan titik pangkal yang saling berhimpit dan besarnya seperempat putaran penuh </w:t>
      </w:r>
      <w:sdt>
        <w:sdtPr>
          <w:id w:val="-1729756089"/>
          <w:citation/>
        </w:sdtPr>
        <w:sdtEndPr/>
        <w:sdtContent>
          <w:r w:rsidR="00633712" w:rsidRPr="00906499">
            <w:fldChar w:fldCharType="begin"/>
          </w:r>
          <w:r w:rsidR="00633712" w:rsidRPr="00906499">
            <w:instrText xml:space="preserve"> CITATION Moh19 \l 2057 </w:instrText>
          </w:r>
          <w:r w:rsidR="00633712" w:rsidRPr="00906499">
            <w:fldChar w:fldCharType="separate"/>
          </w:r>
          <w:r w:rsidR="00D115C8">
            <w:rPr>
              <w:noProof/>
            </w:rPr>
            <w:t>(Tohir, 2019)</w:t>
          </w:r>
          <w:r w:rsidR="00633712" w:rsidRPr="00906499">
            <w:fldChar w:fldCharType="end"/>
          </w:r>
        </w:sdtContent>
      </w:sdt>
      <w:r w:rsidR="00633712" w:rsidRPr="00906499">
        <w:t>.</w:t>
      </w:r>
    </w:p>
    <w:p w14:paraId="319A1A2F" w14:textId="7B847D97" w:rsidR="00881238" w:rsidRPr="00906499" w:rsidRDefault="00881238" w:rsidP="00906499">
      <w:pPr>
        <w:pStyle w:val="batangtubuh"/>
      </w:pPr>
      <w:r w:rsidRPr="00906499">
        <w:t>Sehingga dapat disimpulkan bahwa konsep matematika SD yang terdapat pada motif ganggeng yakni yaitu 1) titik; 2) garis</w:t>
      </w:r>
      <w:r w:rsidR="00A50DEB" w:rsidRPr="00906499">
        <w:t xml:space="preserve"> lengkung </w:t>
      </w:r>
      <w:r w:rsidRPr="00906499">
        <w:t xml:space="preserve">; 3) segitiga; 4) persegi panjang; 5) </w:t>
      </w:r>
      <w:r w:rsidR="00367C6A" w:rsidRPr="00906499">
        <w:t>sudut siku-siku</w:t>
      </w:r>
      <w:r w:rsidRPr="00906499">
        <w:t>;  dan 6) simetri lipat dan simetri putar pada ban</w:t>
      </w:r>
      <w:r w:rsidR="00562B1E" w:rsidRPr="00906499">
        <w:t>gun datar segitiga dan persegi panjang.</w:t>
      </w:r>
    </w:p>
    <w:p w14:paraId="172EF731" w14:textId="1358C231" w:rsidR="00D0016E" w:rsidRDefault="00784C53" w:rsidP="00BA59E3">
      <w:pPr>
        <w:pStyle w:val="batangtubuh"/>
        <w:rPr>
          <w:b/>
        </w:rPr>
      </w:pPr>
      <w:r>
        <w:rPr>
          <w:noProof/>
          <w:lang w:eastAsia="id-ID"/>
        </w:rPr>
        <w:lastRenderedPageBreak/>
        <w:t xml:space="preserve"> </w:t>
      </w:r>
      <w:r w:rsidR="00D0016E" w:rsidRPr="00C7442E">
        <w:rPr>
          <w:noProof/>
          <w:lang w:val="id-ID" w:eastAsia="id-ID"/>
        </w:rPr>
        <mc:AlternateContent>
          <mc:Choice Requires="wps">
            <w:drawing>
              <wp:anchor distT="45720" distB="45720" distL="114300" distR="114300" simplePos="0" relativeHeight="251650048" behindDoc="1" locked="0" layoutInCell="1" allowOverlap="1" wp14:anchorId="15F89428" wp14:editId="144C7467">
                <wp:simplePos x="0" y="0"/>
                <wp:positionH relativeFrom="column">
                  <wp:posOffset>501161</wp:posOffset>
                </wp:positionH>
                <wp:positionV relativeFrom="paragraph">
                  <wp:posOffset>212725</wp:posOffset>
                </wp:positionV>
                <wp:extent cx="2085975" cy="1212850"/>
                <wp:effectExtent l="0" t="0" r="9525" b="6350"/>
                <wp:wrapTight wrapText="bothSides">
                  <wp:wrapPolygon edited="0">
                    <wp:start x="0" y="0"/>
                    <wp:lineTo x="0" y="21374"/>
                    <wp:lineTo x="21501" y="21374"/>
                    <wp:lineTo x="21501" y="0"/>
                    <wp:lineTo x="0" y="0"/>
                  </wp:wrapPolygon>
                </wp:wrapTight>
                <wp:docPr id="1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1212850"/>
                        </a:xfrm>
                        <a:prstGeom prst="rect">
                          <a:avLst/>
                        </a:prstGeom>
                        <a:solidFill>
                          <a:srgbClr val="FFFFFF"/>
                        </a:solidFill>
                        <a:ln w="9525">
                          <a:noFill/>
                          <a:miter lim="800000"/>
                          <a:headEnd/>
                          <a:tailEnd/>
                        </a:ln>
                      </wps:spPr>
                      <wps:txbx>
                        <w:txbxContent>
                          <w:p w14:paraId="4EE0678D" w14:textId="77777777" w:rsidR="00945AAF" w:rsidRDefault="00945AAF" w:rsidP="00D0016E">
                            <w:pPr>
                              <w:jc w:val="center"/>
                            </w:pPr>
                            <w:r w:rsidRPr="00BD613E">
                              <w:rPr>
                                <w:rFonts w:cs="Times New Roman"/>
                                <w:noProof/>
                                <w:sz w:val="24"/>
                                <w:szCs w:val="24"/>
                                <w:lang w:eastAsia="id-ID"/>
                              </w:rPr>
                              <w:drawing>
                                <wp:inline distT="0" distB="0" distL="0" distR="0" wp14:anchorId="74D9C600" wp14:editId="618DD7DF">
                                  <wp:extent cx="861683" cy="1605315"/>
                                  <wp:effectExtent l="8890" t="0" r="5080" b="5080"/>
                                  <wp:docPr id="99" name="Picture 99" descr="E:\100CANON\IMG_74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00CANON\IMG_7462.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3684" t="11742" r="41091" b="6458"/>
                                          <a:stretch/>
                                        </pic:blipFill>
                                        <pic:spPr bwMode="auto">
                                          <a:xfrm rot="16200000">
                                            <a:off x="0" y="0"/>
                                            <a:ext cx="886868" cy="1652235"/>
                                          </a:xfrm>
                                          <a:prstGeom prst="rect">
                                            <a:avLst/>
                                          </a:prstGeom>
                                          <a:noFill/>
                                          <a:ln>
                                            <a:noFill/>
                                          </a:ln>
                                          <a:extLst>
                                            <a:ext uri="{53640926-AAD7-44D8-BBD7-CCE9431645EC}">
                                              <a14:shadowObscured xmlns:a14="http://schemas.microsoft.com/office/drawing/2010/main"/>
                                            </a:ext>
                                          </a:extLst>
                                        </pic:spPr>
                                      </pic:pic>
                                    </a:graphicData>
                                  </a:graphic>
                                </wp:inline>
                              </w:drawing>
                            </w:r>
                          </w:p>
                          <w:p w14:paraId="11F165C4" w14:textId="77777777" w:rsidR="00945AAF" w:rsidRPr="00360323" w:rsidRDefault="00945AAF" w:rsidP="00D0016E">
                            <w:pPr>
                              <w:jc w:val="center"/>
                              <w:rPr>
                                <w:b/>
                                <w:i/>
                                <w:sz w:val="18"/>
                                <w:szCs w:val="18"/>
                                <w:lang w:val="en-GB"/>
                              </w:rPr>
                            </w:pPr>
                            <w:r w:rsidRPr="00360323">
                              <w:rPr>
                                <w:b/>
                                <w:i/>
                                <w:sz w:val="18"/>
                                <w:szCs w:val="18"/>
                                <w:lang w:val="en-GB"/>
                              </w:rPr>
                              <w:t xml:space="preserve">Gambar </w:t>
                            </w:r>
                            <w:r>
                              <w:rPr>
                                <w:b/>
                                <w:i/>
                                <w:sz w:val="18"/>
                                <w:szCs w:val="18"/>
                                <w:lang w:val="en-GB"/>
                              </w:rPr>
                              <w:t>1.7</w:t>
                            </w:r>
                            <w:r w:rsidRPr="00360323">
                              <w:rPr>
                                <w:b/>
                                <w:i/>
                                <w:sz w:val="18"/>
                                <w:szCs w:val="18"/>
                                <w:lang w:val="en-GB"/>
                              </w:rPr>
                              <w:t xml:space="preserve"> Motif Kembang Walu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F89428" id="_x0000_s1054" type="#_x0000_t202" style="position:absolute;left:0;text-align:left;margin-left:39.45pt;margin-top:16.75pt;width:164.25pt;height:95.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" stroked="f">
                <v:textbox>
                  <w:txbxContent>
                    <w:p w14:paraId="4EE0678D" w14:textId="77777777" w:rsidR="00945AAF" w:rsidRDefault="00945AAF" w:rsidP="00D0016E">
                      <w:pPr>
                        <w:jc w:val="center"/>
                      </w:pPr>
                      <w:r w:rsidRPr="00BD613E">
                        <w:rPr>
                          <w:rFonts w:cs="Times New Roman"/>
                          <w:noProof/>
                          <w:sz w:val="24"/>
                          <w:szCs w:val="24"/>
                          <w:lang w:eastAsia="id-ID"/>
                        </w:rPr>
                        <w:drawing>
                          <wp:inline distT="0" distB="0" distL="0" distR="0" wp14:anchorId="74D9C600" wp14:editId="618DD7DF">
                            <wp:extent cx="861683" cy="1605315"/>
                            <wp:effectExtent l="8890" t="0" r="5080" b="5080"/>
                            <wp:docPr id="99" name="Picture 99" descr="E:\100CANON\IMG_74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00CANON\IMG_7462.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3684" t="11742" r="41091" b="6458"/>
                                    <a:stretch/>
                                  </pic:blipFill>
                                  <pic:spPr bwMode="auto">
                                    <a:xfrm rot="16200000">
                                      <a:off x="0" y="0"/>
                                      <a:ext cx="886868" cy="1652235"/>
                                    </a:xfrm>
                                    <a:prstGeom prst="rect">
                                      <a:avLst/>
                                    </a:prstGeom>
                                    <a:noFill/>
                                    <a:ln>
                                      <a:noFill/>
                                    </a:ln>
                                    <a:extLst>
                                      <a:ext uri="{53640926-AAD7-44D8-BBD7-CCE9431645EC}">
                                        <a14:shadowObscured xmlns:a14="http://schemas.microsoft.com/office/drawing/2010/main"/>
                                      </a:ext>
                                    </a:extLst>
                                  </pic:spPr>
                                </pic:pic>
                              </a:graphicData>
                            </a:graphic>
                          </wp:inline>
                        </w:drawing>
                      </w:r>
                    </w:p>
                    <w:p w14:paraId="11F165C4" w14:textId="77777777" w:rsidR="00945AAF" w:rsidRPr="00360323" w:rsidRDefault="00945AAF" w:rsidP="00D0016E">
                      <w:pPr>
                        <w:jc w:val="center"/>
                        <w:rPr>
                          <w:b/>
                          <w:i/>
                          <w:sz w:val="18"/>
                          <w:szCs w:val="18"/>
                          <w:lang w:val="en-GB"/>
                        </w:rPr>
                      </w:pPr>
                      <w:r w:rsidRPr="00360323">
                        <w:rPr>
                          <w:b/>
                          <w:i/>
                          <w:sz w:val="18"/>
                          <w:szCs w:val="18"/>
                          <w:lang w:val="en-GB"/>
                        </w:rPr>
                        <w:t xml:space="preserve">Gambar </w:t>
                      </w:r>
                      <w:r>
                        <w:rPr>
                          <w:b/>
                          <w:i/>
                          <w:sz w:val="18"/>
                          <w:szCs w:val="18"/>
                          <w:lang w:val="en-GB"/>
                        </w:rPr>
                        <w:t>1.7</w:t>
                      </w:r>
                      <w:r w:rsidRPr="00360323">
                        <w:rPr>
                          <w:b/>
                          <w:i/>
                          <w:sz w:val="18"/>
                          <w:szCs w:val="18"/>
                          <w:lang w:val="en-GB"/>
                        </w:rPr>
                        <w:t xml:space="preserve"> Motif Kembang Waluh</w:t>
                      </w:r>
                    </w:p>
                  </w:txbxContent>
                </v:textbox>
                <w10:wrap type="tight"/>
              </v:shape>
            </w:pict>
          </mc:Fallback>
        </mc:AlternateContent>
      </w:r>
      <w:r w:rsidR="00C12F10">
        <w:rPr>
          <w:noProof/>
          <w:lang w:eastAsia="id-ID"/>
        </w:rPr>
        <w:t xml:space="preserve">   2. </w:t>
      </w:r>
      <w:r w:rsidR="00D0016E" w:rsidRPr="00C12F10">
        <w:rPr>
          <w:b/>
        </w:rPr>
        <w:t>Motif Kembang Waluh</w:t>
      </w:r>
    </w:p>
    <w:p w14:paraId="4791B707" w14:textId="4F4B3722" w:rsidR="00D0016E" w:rsidRPr="00D0016E" w:rsidRDefault="00D0016E" w:rsidP="00D0016E">
      <w:pPr>
        <w:pStyle w:val="batangtubuh"/>
        <w:ind w:left="644" w:firstLine="0"/>
        <w:rPr>
          <w:b/>
        </w:rPr>
      </w:pPr>
    </w:p>
    <w:p w14:paraId="4C549EB8" w14:textId="2CB0724A" w:rsidR="00D0016E" w:rsidRDefault="00906499" w:rsidP="003A181A">
      <w:pPr>
        <w:pStyle w:val="batangtubuh"/>
        <w:rPr>
          <w:b/>
        </w:rPr>
      </w:pPr>
      <w:r>
        <w:rPr>
          <w:b/>
          <w:noProof/>
          <w:lang w:val="id-ID" w:eastAsia="id-ID"/>
        </w:rPr>
        <mc:AlternateContent>
          <mc:Choice Requires="wps">
            <w:drawing>
              <wp:anchor distT="0" distB="0" distL="114300" distR="114300" simplePos="0" relativeHeight="251671552" behindDoc="0" locked="0" layoutInCell="1" allowOverlap="1" wp14:anchorId="6A315F0D" wp14:editId="541A50C9">
                <wp:simplePos x="0" y="0"/>
                <wp:positionH relativeFrom="column">
                  <wp:posOffset>839146</wp:posOffset>
                </wp:positionH>
                <wp:positionV relativeFrom="paragraph">
                  <wp:posOffset>128050</wp:posOffset>
                </wp:positionV>
                <wp:extent cx="1463675" cy="0"/>
                <wp:effectExtent l="0" t="0" r="22225" b="19050"/>
                <wp:wrapNone/>
                <wp:docPr id="5" name="Straight Connector 5"/>
                <wp:cNvGraphicFramePr/>
                <a:graphic xmlns:a="http://schemas.openxmlformats.org/drawingml/2006/main">
                  <a:graphicData uri="http://schemas.microsoft.com/office/word/2010/wordprocessingShape">
                    <wps:wsp>
                      <wps:cNvCnPr/>
                      <wps:spPr>
                        <a:xfrm>
                          <a:off x="0" y="0"/>
                          <a:ext cx="1463675" cy="0"/>
                        </a:xfrm>
                        <a:prstGeom prst="line">
                          <a:avLst/>
                        </a:prstGeom>
                        <a:ln w="9525">
                          <a:solidFill>
                            <a:srgbClr val="FFFF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16CB9C" id="Straight Connector 5" o:spid="_x0000_s1026" style="position:absolute;z-index:25168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05pt,10.1pt" to="181.3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" strokecolor="yellow">
                <v:stroke joinstyle="miter"/>
              </v:line>
            </w:pict>
          </mc:Fallback>
        </mc:AlternateContent>
      </w:r>
      <w:r>
        <w:rPr>
          <w:b/>
          <w:noProof/>
          <w:lang w:val="id-ID" w:eastAsia="id-ID"/>
        </w:rPr>
        <mc:AlternateContent>
          <mc:Choice Requires="wps">
            <w:drawing>
              <wp:anchor distT="0" distB="0" distL="114300" distR="114300" simplePos="0" relativeHeight="251670528" behindDoc="0" locked="0" layoutInCell="1" allowOverlap="1" wp14:anchorId="58946C5E" wp14:editId="1099FFCC">
                <wp:simplePos x="0" y="0"/>
                <wp:positionH relativeFrom="column">
                  <wp:posOffset>839147</wp:posOffset>
                </wp:positionH>
                <wp:positionV relativeFrom="paragraph">
                  <wp:posOffset>53659</wp:posOffset>
                </wp:positionV>
                <wp:extent cx="1463712" cy="0"/>
                <wp:effectExtent l="0" t="0" r="22225" b="19050"/>
                <wp:wrapNone/>
                <wp:docPr id="4" name="Straight Connector 4"/>
                <wp:cNvGraphicFramePr/>
                <a:graphic xmlns:a="http://schemas.openxmlformats.org/drawingml/2006/main">
                  <a:graphicData uri="http://schemas.microsoft.com/office/word/2010/wordprocessingShape">
                    <wps:wsp>
                      <wps:cNvCnPr/>
                      <wps:spPr>
                        <a:xfrm>
                          <a:off x="0" y="0"/>
                          <a:ext cx="1463712" cy="0"/>
                        </a:xfrm>
                        <a:prstGeom prst="line">
                          <a:avLst/>
                        </a:prstGeom>
                        <a:ln w="12700">
                          <a:solidFill>
                            <a:srgbClr val="FFFF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AF2822" id="Straight Connector 4" o:spid="_x0000_s1026" style="position:absolute;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05pt,4.25pt" to="181.3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" strokecolor="yellow" strokeweight="1pt">
                <v:stroke joinstyle="miter"/>
              </v:line>
            </w:pict>
          </mc:Fallback>
        </mc:AlternateContent>
      </w:r>
    </w:p>
    <w:p w14:paraId="5B817239" w14:textId="77777777" w:rsidR="00D0016E" w:rsidRDefault="00D0016E" w:rsidP="003A181A">
      <w:pPr>
        <w:pStyle w:val="batangtubuh"/>
        <w:rPr>
          <w:b/>
        </w:rPr>
      </w:pPr>
    </w:p>
    <w:p w14:paraId="22C5E028" w14:textId="2C70D8F3" w:rsidR="00D0016E" w:rsidRDefault="00D0016E" w:rsidP="003A181A">
      <w:pPr>
        <w:pStyle w:val="batangtubuh"/>
        <w:rPr>
          <w:b/>
        </w:rPr>
      </w:pPr>
    </w:p>
    <w:p w14:paraId="63870282" w14:textId="0A99290D" w:rsidR="00D0016E" w:rsidRDefault="00D0016E" w:rsidP="003A181A">
      <w:pPr>
        <w:pStyle w:val="batangtubuh"/>
        <w:rPr>
          <w:b/>
        </w:rPr>
      </w:pPr>
    </w:p>
    <w:p w14:paraId="002D865E" w14:textId="0A10D0E4" w:rsidR="00D0016E" w:rsidRDefault="00CE24F0" w:rsidP="003A181A">
      <w:pPr>
        <w:pStyle w:val="batangtubuh"/>
      </w:pPr>
      <w:r w:rsidRPr="00CE24F0">
        <w:t>Berdasarkan hasil wawancara dengan pemilik produksi Sekar Ayu Wilujeng, dapat disimpulkan bahwa motif ke</w:t>
      </w:r>
      <w:r>
        <w:t xml:space="preserve">mbang waluh (lihat Gambar </w:t>
      </w:r>
      <w:r w:rsidR="00D0016E">
        <w:t>1.7</w:t>
      </w:r>
      <w:r>
        <w:t xml:space="preserve">) </w:t>
      </w:r>
      <w:r w:rsidR="00613985">
        <w:t>merupakan motif Batik</w:t>
      </w:r>
      <w:r w:rsidR="00380707">
        <w:t xml:space="preserve"> Gedhog kuno. Motif batik ini diciptakan</w:t>
      </w:r>
      <w:r w:rsidR="009D784D">
        <w:t xml:space="preserve"> adanya akulturasi </w:t>
      </w:r>
      <w:r w:rsidR="00562B1E">
        <w:t xml:space="preserve">budaya </w:t>
      </w:r>
      <w:r w:rsidR="009D784D">
        <w:t>Hindu. K</w:t>
      </w:r>
      <w:r w:rsidR="00380707">
        <w:t>arena</w:t>
      </w:r>
      <w:r w:rsidR="00613985">
        <w:t xml:space="preserve"> </w:t>
      </w:r>
      <w:r w:rsidR="00380707">
        <w:t>p</w:t>
      </w:r>
      <w:r w:rsidRPr="00CE24F0">
        <w:t>ada jaman Hindu setiap tradisi seperti  ruwatan, nikahan, wiwit panen padi harus ada buah waluh. Sehingga motif kembang waluh diciptakan dan diyakini masyarakat setempat sebagai tolak balak atau pembuang sial</w:t>
      </w:r>
      <w:r>
        <w:t xml:space="preserve"> </w:t>
      </w:r>
      <w:sdt>
        <w:sdtPr>
          <w:id w:val="1257871908"/>
          <w:citation/>
        </w:sdtPr>
        <w:sdtEndPr/>
        <w:sdtContent>
          <w:r>
            <w:fldChar w:fldCharType="begin"/>
          </w:r>
          <w:r>
            <w:instrText xml:space="preserve"> CITATION Nur17 \l 2057 </w:instrText>
          </w:r>
          <w:r>
            <w:fldChar w:fldCharType="separate"/>
          </w:r>
          <w:r w:rsidR="00D115C8">
            <w:rPr>
              <w:noProof/>
            </w:rPr>
            <w:t>(Qomariyah N. V., 2017)</w:t>
          </w:r>
          <w:r>
            <w:fldChar w:fldCharType="end"/>
          </w:r>
        </w:sdtContent>
      </w:sdt>
      <w:r w:rsidRPr="00CE24F0">
        <w:t xml:space="preserve">. </w:t>
      </w:r>
    </w:p>
    <w:p w14:paraId="511D921B" w14:textId="452E2FDA" w:rsidR="003A181A" w:rsidRDefault="00CE24F0" w:rsidP="003A181A">
      <w:pPr>
        <w:pStyle w:val="batangtubuh"/>
      </w:pPr>
      <w:r w:rsidRPr="00CE24F0">
        <w:t>Motif kembang waluh tampil dengan 3 warna, yaitu ; merah, putih, biru tua. Motif bunga dan daun berbaur dan bentuknya mirip. Motif kembang waluh merupakan motif kuno Batik Gedhog yang menggunakan pewarnaan alami</w:t>
      </w:r>
      <w:r w:rsidR="004E682C">
        <w:t xml:space="preserve"> dan masih diproduksi hingga sekarang</w:t>
      </w:r>
      <w:r w:rsidRPr="00CE24F0">
        <w:t>.</w:t>
      </w:r>
    </w:p>
    <w:p w14:paraId="163E99BB" w14:textId="11D21356" w:rsidR="00881238" w:rsidRDefault="007D505A" w:rsidP="000764F0">
      <w:pPr>
        <w:pStyle w:val="batangtubuh"/>
      </w:pPr>
      <w:r w:rsidRPr="007E109D">
        <w:rPr>
          <w:noProof/>
          <w:lang w:val="id-ID" w:eastAsia="id-ID"/>
        </w:rPr>
        <mc:AlternateContent>
          <mc:Choice Requires="wps">
            <w:drawing>
              <wp:anchor distT="45720" distB="45720" distL="114300" distR="114300" simplePos="0" relativeHeight="251678720" behindDoc="0" locked="0" layoutInCell="1" allowOverlap="1" wp14:anchorId="10D32E5F" wp14:editId="289C44FC">
                <wp:simplePos x="0" y="0"/>
                <wp:positionH relativeFrom="column">
                  <wp:posOffset>-99695</wp:posOffset>
                </wp:positionH>
                <wp:positionV relativeFrom="paragraph">
                  <wp:posOffset>429895</wp:posOffset>
                </wp:positionV>
                <wp:extent cx="3073400" cy="1585595"/>
                <wp:effectExtent l="0" t="0" r="0" b="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1585595"/>
                        </a:xfrm>
                        <a:prstGeom prst="rect">
                          <a:avLst/>
                        </a:prstGeom>
                        <a:solidFill>
                          <a:srgbClr val="FFFFFF"/>
                        </a:solidFill>
                        <a:ln w="9525">
                          <a:noFill/>
                          <a:miter lim="800000"/>
                          <a:headEnd/>
                          <a:tailEnd/>
                        </a:ln>
                      </wps:spPr>
                      <wps:txbx>
                        <w:txbxContent>
                          <w:p w14:paraId="33D916C2" w14:textId="77777777" w:rsidR="00267A66" w:rsidRPr="00D0016E" w:rsidRDefault="00267A66" w:rsidP="00267A66">
                            <w:pPr>
                              <w:pStyle w:val="batangtubuh"/>
                              <w:ind w:firstLine="0"/>
                              <w:jc w:val="center"/>
                              <w:rPr>
                                <w:b/>
                              </w:rPr>
                            </w:pPr>
                            <w:r w:rsidRPr="00C759F3">
                              <w:rPr>
                                <w:b/>
                              </w:rPr>
                              <w:t xml:space="preserve">Tabel </w:t>
                            </w:r>
                            <w:r>
                              <w:rPr>
                                <w:b/>
                              </w:rPr>
                              <w:t>2.4</w:t>
                            </w:r>
                            <w:r w:rsidRPr="00C759F3">
                              <w:rPr>
                                <w:b/>
                              </w:rPr>
                              <w:t xml:space="preserve">  Identi</w:t>
                            </w:r>
                            <w:r>
                              <w:rPr>
                                <w:b/>
                              </w:rPr>
                              <w:t>fikasi Motif Batik Kembang Waluh</w:t>
                            </w:r>
                          </w:p>
                          <w:tbl>
                            <w:tblPr>
                              <w:tblStyle w:val="TableGridLight1"/>
                              <w:tblW w:w="4536" w:type="dxa"/>
                              <w:tblInd w:w="-5" w:type="dxa"/>
                              <w:tblLook w:val="04A0" w:firstRow="1" w:lastRow="0" w:firstColumn="1" w:lastColumn="0" w:noHBand="0" w:noVBand="1"/>
                            </w:tblPr>
                            <w:tblGrid>
                              <w:gridCol w:w="1985"/>
                              <w:gridCol w:w="1253"/>
                              <w:gridCol w:w="1298"/>
                            </w:tblGrid>
                            <w:tr w:rsidR="00267A66" w:rsidRPr="00B60AFF" w14:paraId="25A598BB" w14:textId="77777777" w:rsidTr="00906499">
                              <w:trPr>
                                <w:trHeight w:val="446"/>
                              </w:trPr>
                              <w:tc>
                                <w:tcPr>
                                  <w:tcW w:w="1985" w:type="dxa"/>
                                  <w:vAlign w:val="center"/>
                                </w:tcPr>
                                <w:p w14:paraId="2A4AD33D" w14:textId="77777777" w:rsidR="00267A66" w:rsidRPr="00BA59E3" w:rsidRDefault="00267A66" w:rsidP="00BA59E3">
                                  <w:pPr>
                                    <w:pStyle w:val="Afiliasi"/>
                                    <w:rPr>
                                      <w:iCs/>
                                      <w:lang w:val="en-GB"/>
                                    </w:rPr>
                                  </w:pPr>
                                  <w:r>
                                    <w:rPr>
                                      <w:b/>
                                      <w:lang w:val="en-GB"/>
                                    </w:rPr>
                                    <w:t>Konsep Matematika</w:t>
                                  </w:r>
                                </w:p>
                              </w:tc>
                              <w:tc>
                                <w:tcPr>
                                  <w:tcW w:w="1253" w:type="dxa"/>
                                  <w:vAlign w:val="center"/>
                                </w:tcPr>
                                <w:p w14:paraId="13969EEF" w14:textId="77777777" w:rsidR="00267A66" w:rsidRPr="00B60AFF" w:rsidRDefault="00267A66" w:rsidP="00BA59E3">
                                  <w:pPr>
                                    <w:pStyle w:val="Afiliasi"/>
                                    <w:rPr>
                                      <w:iCs/>
                                    </w:rPr>
                                  </w:pPr>
                                  <w:r w:rsidRPr="003A181A">
                                    <w:rPr>
                                      <w:b/>
                                    </w:rPr>
                                    <w:t>Nama Motif</w:t>
                                  </w:r>
                                </w:p>
                              </w:tc>
                              <w:tc>
                                <w:tcPr>
                                  <w:tcW w:w="1298" w:type="dxa"/>
                                  <w:vAlign w:val="center"/>
                                </w:tcPr>
                                <w:p w14:paraId="145BED26" w14:textId="77777777" w:rsidR="00267A66" w:rsidRPr="00B60AFF" w:rsidRDefault="00267A66" w:rsidP="00BA59E3">
                                  <w:pPr>
                                    <w:pStyle w:val="Afiliasi"/>
                                    <w:rPr>
                                      <w:lang w:eastAsia="id-ID"/>
                                    </w:rPr>
                                  </w:pPr>
                                  <w:r w:rsidRPr="003A181A">
                                    <w:rPr>
                                      <w:b/>
                                    </w:rPr>
                                    <w:t>Gambar Motif</w:t>
                                  </w:r>
                                </w:p>
                              </w:tc>
                            </w:tr>
                            <w:tr w:rsidR="00267A66" w:rsidRPr="00B60AFF" w14:paraId="3240FFA3" w14:textId="77777777" w:rsidTr="00906499">
                              <w:trPr>
                                <w:trHeight w:val="446"/>
                              </w:trPr>
                              <w:tc>
                                <w:tcPr>
                                  <w:tcW w:w="1985" w:type="dxa"/>
                                  <w:vAlign w:val="center"/>
                                </w:tcPr>
                                <w:p w14:paraId="5CE1142D" w14:textId="77777777" w:rsidR="00267A66" w:rsidRPr="00BA59E3" w:rsidRDefault="00267A66" w:rsidP="00BA59E3">
                                  <w:pPr>
                                    <w:pStyle w:val="Afiliasi"/>
                                    <w:rPr>
                                      <w:iCs/>
                                      <w:lang w:val="en-GB"/>
                                    </w:rPr>
                                  </w:pPr>
                                  <w:r>
                                    <w:rPr>
                                      <w:iCs/>
                                      <w:lang w:val="en-GB"/>
                                    </w:rPr>
                                    <w:t>Garis Lengkung, Garis sejajar</w:t>
                                  </w:r>
                                </w:p>
                              </w:tc>
                              <w:tc>
                                <w:tcPr>
                                  <w:tcW w:w="1253" w:type="dxa"/>
                                  <w:vAlign w:val="center"/>
                                </w:tcPr>
                                <w:p w14:paraId="41CFDECF" w14:textId="77777777" w:rsidR="00267A66" w:rsidRPr="00B60AFF" w:rsidRDefault="00267A66" w:rsidP="00BA59E3">
                                  <w:pPr>
                                    <w:pStyle w:val="Afiliasi"/>
                                    <w:rPr>
                                      <w:iCs/>
                                    </w:rPr>
                                  </w:pPr>
                                  <w:r w:rsidRPr="00B60AFF">
                                    <w:rPr>
                                      <w:iCs/>
                                    </w:rPr>
                                    <w:t>Motif daun waluh</w:t>
                                  </w:r>
                                </w:p>
                              </w:tc>
                              <w:tc>
                                <w:tcPr>
                                  <w:tcW w:w="1298" w:type="dxa"/>
                                  <w:vAlign w:val="center"/>
                                </w:tcPr>
                                <w:p w14:paraId="5EA38A95" w14:textId="77777777" w:rsidR="00267A66" w:rsidRDefault="00267A66" w:rsidP="00BA59E3">
                                  <w:pPr>
                                    <w:pStyle w:val="Afiliasi"/>
                                    <w:rPr>
                                      <w:lang w:eastAsia="id-ID"/>
                                    </w:rPr>
                                  </w:pPr>
                                  <w:r w:rsidRPr="00B60AFF">
                                    <w:rPr>
                                      <w:lang w:eastAsia="id-ID"/>
                                    </w:rPr>
                                    <w:drawing>
                                      <wp:inline distT="0" distB="0" distL="0" distR="0" wp14:anchorId="2AED0901" wp14:editId="627F37A3">
                                        <wp:extent cx="217867" cy="280805"/>
                                        <wp:effectExtent l="6668"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00CANON\IMG_7462.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6988" t="40340" r="79021" b="52639"/>
                                                <a:stretch/>
                                              </pic:blipFill>
                                              <pic:spPr bwMode="auto">
                                                <a:xfrm rot="16200000">
                                                  <a:off x="0" y="0"/>
                                                  <a:ext cx="221083" cy="284950"/>
                                                </a:xfrm>
                                                <a:prstGeom prst="rect">
                                                  <a:avLst/>
                                                </a:prstGeom>
                                                <a:noFill/>
                                                <a:ln>
                                                  <a:noFill/>
                                                </a:ln>
                                                <a:extLst>
                                                  <a:ext uri="{53640926-AAD7-44D8-BBD7-CCE9431645EC}">
                                                    <a14:shadowObscured xmlns:a14="http://schemas.microsoft.com/office/drawing/2010/main"/>
                                                  </a:ext>
                                                </a:extLst>
                                              </pic:spPr>
                                            </pic:pic>
                                          </a:graphicData>
                                        </a:graphic>
                                      </wp:inline>
                                    </w:drawing>
                                  </w:r>
                                </w:p>
                                <w:p w14:paraId="430858BC" w14:textId="77777777" w:rsidR="00267A66" w:rsidRPr="00B60AFF" w:rsidRDefault="00267A66" w:rsidP="00BA59E3">
                                  <w:pPr>
                                    <w:pStyle w:val="Afiliasi"/>
                                    <w:rPr>
                                      <w:lang w:eastAsia="id-ID"/>
                                    </w:rPr>
                                  </w:pPr>
                                  <w:r w:rsidRPr="00BD613E">
                                    <w:rPr>
                                      <w:sz w:val="24"/>
                                      <w:szCs w:val="24"/>
                                      <w:lang w:eastAsia="id-ID"/>
                                    </w:rPr>
                                    <w:drawing>
                                      <wp:inline distT="0" distB="0" distL="0" distR="0" wp14:anchorId="458664F8" wp14:editId="3D2314EF">
                                        <wp:extent cx="154684" cy="686164"/>
                                        <wp:effectExtent l="953" t="0" r="0" b="0"/>
                                        <wp:docPr id="450" name="Picture 450" descr="E:\100CANON\IMG_74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00CANON\IMG_7462.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40807" t="23467" r="51053" b="41476"/>
                                                <a:stretch/>
                                              </pic:blipFill>
                                              <pic:spPr bwMode="auto">
                                                <a:xfrm rot="16200000">
                                                  <a:off x="0" y="0"/>
                                                  <a:ext cx="154684" cy="68616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7A66" w:rsidRPr="00B60AFF" w14:paraId="7014C8A7" w14:textId="77777777" w:rsidTr="00906499">
                              <w:trPr>
                                <w:trHeight w:val="561"/>
                              </w:trPr>
                              <w:tc>
                                <w:tcPr>
                                  <w:tcW w:w="1985" w:type="dxa"/>
                                  <w:vAlign w:val="center"/>
                                </w:tcPr>
                                <w:p w14:paraId="029BD3CE" w14:textId="77777777" w:rsidR="00267A66" w:rsidRPr="00BA59E3" w:rsidRDefault="00267A66" w:rsidP="00633712">
                                  <w:pPr>
                                    <w:pStyle w:val="Afiliasi"/>
                                    <w:rPr>
                                      <w:iCs/>
                                      <w:lang w:val="en-GB"/>
                                    </w:rPr>
                                  </w:pPr>
                                  <w:r>
                                    <w:rPr>
                                      <w:iCs/>
                                      <w:lang w:val="en-GB"/>
                                    </w:rPr>
                                    <w:t>Segetiga, Belah Ketupat, simetri lipat dan simetri putar</w:t>
                                  </w:r>
                                </w:p>
                              </w:tc>
                              <w:tc>
                                <w:tcPr>
                                  <w:tcW w:w="1253" w:type="dxa"/>
                                  <w:vAlign w:val="center"/>
                                </w:tcPr>
                                <w:p w14:paraId="2F19332B" w14:textId="77777777" w:rsidR="00267A66" w:rsidRPr="00B60AFF" w:rsidRDefault="00267A66" w:rsidP="00BA59E3">
                                  <w:pPr>
                                    <w:pStyle w:val="Afiliasi"/>
                                    <w:rPr>
                                      <w:iCs/>
                                    </w:rPr>
                                  </w:pPr>
                                  <w:r w:rsidRPr="00B60AFF">
                                    <w:rPr>
                                      <w:iCs/>
                                    </w:rPr>
                                    <w:t>Motif tumpal</w:t>
                                  </w:r>
                                </w:p>
                              </w:tc>
                              <w:tc>
                                <w:tcPr>
                                  <w:tcW w:w="1298" w:type="dxa"/>
                                  <w:vAlign w:val="center"/>
                                </w:tcPr>
                                <w:p w14:paraId="74CCCE57" w14:textId="77777777" w:rsidR="00267A66" w:rsidRPr="00B60AFF" w:rsidRDefault="00267A66" w:rsidP="00BA59E3">
                                  <w:pPr>
                                    <w:pStyle w:val="Afiliasi"/>
                                    <w:rPr>
                                      <w:b/>
                                      <w:i/>
                                      <w:iCs/>
                                    </w:rPr>
                                  </w:pPr>
                                  <w:r w:rsidRPr="00B60AFF">
                                    <w:rPr>
                                      <w:lang w:eastAsia="id-ID"/>
                                    </w:rPr>
                                    <w:drawing>
                                      <wp:inline distT="0" distB="0" distL="0" distR="0" wp14:anchorId="55A180EA" wp14:editId="443A78C5">
                                        <wp:extent cx="301018" cy="356784"/>
                                        <wp:effectExtent l="0" t="8573"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00CANON\IMG_7462.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5819" t="71808" r="57238" b="8689"/>
                                                <a:stretch/>
                                              </pic:blipFill>
                                              <pic:spPr bwMode="auto">
                                                <a:xfrm rot="16200000">
                                                  <a:off x="0" y="0"/>
                                                  <a:ext cx="319435" cy="37861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862A1FB" w14:textId="77777777" w:rsidR="00267A66" w:rsidRDefault="00267A66" w:rsidP="00267A6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D32E5F" id="_x0000_s1055" type="#_x0000_t202" style="position:absolute;left:0;text-align:left;margin-left:-7.85pt;margin-top:33.85pt;width:242pt;height:124.8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" stroked="f">
                <v:textbox>
                  <w:txbxContent>
                    <w:p w14:paraId="33D916C2" w14:textId="77777777" w:rsidR="00267A66" w:rsidRPr="00D0016E" w:rsidRDefault="00267A66" w:rsidP="00267A66">
                      <w:pPr>
                        <w:pStyle w:val="batangtubuh"/>
                        <w:ind w:firstLine="0"/>
                        <w:jc w:val="center"/>
                        <w:rPr>
                          <w:b/>
                        </w:rPr>
                      </w:pPr>
                      <w:r w:rsidRPr="00C759F3">
                        <w:rPr>
                          <w:b/>
                        </w:rPr>
                        <w:t xml:space="preserve">Tabel </w:t>
                      </w:r>
                      <w:r>
                        <w:rPr>
                          <w:b/>
                        </w:rPr>
                        <w:t>2.4</w:t>
                      </w:r>
                      <w:r w:rsidRPr="00C759F3">
                        <w:rPr>
                          <w:b/>
                        </w:rPr>
                        <w:t xml:space="preserve">  Identi</w:t>
                      </w:r>
                      <w:r>
                        <w:rPr>
                          <w:b/>
                        </w:rPr>
                        <w:t>fikasi Motif Batik Kembang Waluh</w:t>
                      </w:r>
                    </w:p>
                    <w:tbl>
                      <w:tblPr>
                        <w:tblStyle w:val="TableGridLight1"/>
                        <w:tblW w:w="4536" w:type="dxa"/>
                        <w:tblInd w:w="-5" w:type="dxa"/>
                        <w:tblLook w:val="04A0" w:firstRow="1" w:lastRow="0" w:firstColumn="1" w:lastColumn="0" w:noHBand="0" w:noVBand="1"/>
                      </w:tblPr>
                      <w:tblGrid>
                        <w:gridCol w:w="1985"/>
                        <w:gridCol w:w="1253"/>
                        <w:gridCol w:w="1298"/>
                      </w:tblGrid>
                      <w:tr w:rsidR="00267A66" w:rsidRPr="00B60AFF" w14:paraId="25A598BB" w14:textId="77777777" w:rsidTr="00906499">
                        <w:trPr>
                          <w:trHeight w:val="446"/>
                        </w:trPr>
                        <w:tc>
                          <w:tcPr>
                            <w:tcW w:w="1985" w:type="dxa"/>
                            <w:vAlign w:val="center"/>
                          </w:tcPr>
                          <w:p w14:paraId="2A4AD33D" w14:textId="77777777" w:rsidR="00267A66" w:rsidRPr="00BA59E3" w:rsidRDefault="00267A66" w:rsidP="00BA59E3">
                            <w:pPr>
                              <w:pStyle w:val="Afiliasi"/>
                              <w:rPr>
                                <w:iCs/>
                                <w:lang w:val="en-GB"/>
                              </w:rPr>
                            </w:pPr>
                            <w:r>
                              <w:rPr>
                                <w:b/>
                                <w:lang w:val="en-GB"/>
                              </w:rPr>
                              <w:t>Konsep Matematika</w:t>
                            </w:r>
                          </w:p>
                        </w:tc>
                        <w:tc>
                          <w:tcPr>
                            <w:tcW w:w="1253" w:type="dxa"/>
                            <w:vAlign w:val="center"/>
                          </w:tcPr>
                          <w:p w14:paraId="13969EEF" w14:textId="77777777" w:rsidR="00267A66" w:rsidRPr="00B60AFF" w:rsidRDefault="00267A66" w:rsidP="00BA59E3">
                            <w:pPr>
                              <w:pStyle w:val="Afiliasi"/>
                              <w:rPr>
                                <w:iCs/>
                              </w:rPr>
                            </w:pPr>
                            <w:r w:rsidRPr="003A181A">
                              <w:rPr>
                                <w:b/>
                              </w:rPr>
                              <w:t>Nama Motif</w:t>
                            </w:r>
                          </w:p>
                        </w:tc>
                        <w:tc>
                          <w:tcPr>
                            <w:tcW w:w="1298" w:type="dxa"/>
                            <w:vAlign w:val="center"/>
                          </w:tcPr>
                          <w:p w14:paraId="145BED26" w14:textId="77777777" w:rsidR="00267A66" w:rsidRPr="00B60AFF" w:rsidRDefault="00267A66" w:rsidP="00BA59E3">
                            <w:pPr>
                              <w:pStyle w:val="Afiliasi"/>
                              <w:rPr>
                                <w:lang w:eastAsia="id-ID"/>
                              </w:rPr>
                            </w:pPr>
                            <w:r w:rsidRPr="003A181A">
                              <w:rPr>
                                <w:b/>
                              </w:rPr>
                              <w:t>Gambar Motif</w:t>
                            </w:r>
                          </w:p>
                        </w:tc>
                      </w:tr>
                      <w:tr w:rsidR="00267A66" w:rsidRPr="00B60AFF" w14:paraId="3240FFA3" w14:textId="77777777" w:rsidTr="00906499">
                        <w:trPr>
                          <w:trHeight w:val="446"/>
                        </w:trPr>
                        <w:tc>
                          <w:tcPr>
                            <w:tcW w:w="1985" w:type="dxa"/>
                            <w:vAlign w:val="center"/>
                          </w:tcPr>
                          <w:p w14:paraId="5CE1142D" w14:textId="77777777" w:rsidR="00267A66" w:rsidRPr="00BA59E3" w:rsidRDefault="00267A66" w:rsidP="00BA59E3">
                            <w:pPr>
                              <w:pStyle w:val="Afiliasi"/>
                              <w:rPr>
                                <w:iCs/>
                                <w:lang w:val="en-GB"/>
                              </w:rPr>
                            </w:pPr>
                            <w:r>
                              <w:rPr>
                                <w:iCs/>
                                <w:lang w:val="en-GB"/>
                              </w:rPr>
                              <w:t>Garis Lengkung, Garis sejajar</w:t>
                            </w:r>
                          </w:p>
                        </w:tc>
                        <w:tc>
                          <w:tcPr>
                            <w:tcW w:w="1253" w:type="dxa"/>
                            <w:vAlign w:val="center"/>
                          </w:tcPr>
                          <w:p w14:paraId="41CFDECF" w14:textId="77777777" w:rsidR="00267A66" w:rsidRPr="00B60AFF" w:rsidRDefault="00267A66" w:rsidP="00BA59E3">
                            <w:pPr>
                              <w:pStyle w:val="Afiliasi"/>
                              <w:rPr>
                                <w:iCs/>
                              </w:rPr>
                            </w:pPr>
                            <w:r w:rsidRPr="00B60AFF">
                              <w:rPr>
                                <w:iCs/>
                              </w:rPr>
                              <w:t>Motif daun waluh</w:t>
                            </w:r>
                          </w:p>
                        </w:tc>
                        <w:tc>
                          <w:tcPr>
                            <w:tcW w:w="1298" w:type="dxa"/>
                            <w:vAlign w:val="center"/>
                          </w:tcPr>
                          <w:p w14:paraId="5EA38A95" w14:textId="77777777" w:rsidR="00267A66" w:rsidRDefault="00267A66" w:rsidP="00BA59E3">
                            <w:pPr>
                              <w:pStyle w:val="Afiliasi"/>
                              <w:rPr>
                                <w:lang w:eastAsia="id-ID"/>
                              </w:rPr>
                            </w:pPr>
                            <w:r w:rsidRPr="00B60AFF">
                              <w:rPr>
                                <w:lang w:eastAsia="id-ID"/>
                              </w:rPr>
                              <w:drawing>
                                <wp:inline distT="0" distB="0" distL="0" distR="0" wp14:anchorId="2AED0901" wp14:editId="627F37A3">
                                  <wp:extent cx="217867" cy="280805"/>
                                  <wp:effectExtent l="6668"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00CANON\IMG_7462.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6988" t="40340" r="79021" b="52639"/>
                                          <a:stretch/>
                                        </pic:blipFill>
                                        <pic:spPr bwMode="auto">
                                          <a:xfrm rot="16200000">
                                            <a:off x="0" y="0"/>
                                            <a:ext cx="221083" cy="284950"/>
                                          </a:xfrm>
                                          <a:prstGeom prst="rect">
                                            <a:avLst/>
                                          </a:prstGeom>
                                          <a:noFill/>
                                          <a:ln>
                                            <a:noFill/>
                                          </a:ln>
                                          <a:extLst>
                                            <a:ext uri="{53640926-AAD7-44D8-BBD7-CCE9431645EC}">
                                              <a14:shadowObscured xmlns:a14="http://schemas.microsoft.com/office/drawing/2010/main"/>
                                            </a:ext>
                                          </a:extLst>
                                        </pic:spPr>
                                      </pic:pic>
                                    </a:graphicData>
                                  </a:graphic>
                                </wp:inline>
                              </w:drawing>
                            </w:r>
                          </w:p>
                          <w:p w14:paraId="430858BC" w14:textId="77777777" w:rsidR="00267A66" w:rsidRPr="00B60AFF" w:rsidRDefault="00267A66" w:rsidP="00BA59E3">
                            <w:pPr>
                              <w:pStyle w:val="Afiliasi"/>
                              <w:rPr>
                                <w:lang w:eastAsia="id-ID"/>
                              </w:rPr>
                            </w:pPr>
                            <w:r w:rsidRPr="00BD613E">
                              <w:rPr>
                                <w:sz w:val="24"/>
                                <w:szCs w:val="24"/>
                                <w:lang w:eastAsia="id-ID"/>
                              </w:rPr>
                              <w:drawing>
                                <wp:inline distT="0" distB="0" distL="0" distR="0" wp14:anchorId="458664F8" wp14:editId="3D2314EF">
                                  <wp:extent cx="154684" cy="686164"/>
                                  <wp:effectExtent l="953" t="0" r="0" b="0"/>
                                  <wp:docPr id="450" name="Picture 450" descr="E:\100CANON\IMG_74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00CANON\IMG_7462.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40807" t="23467" r="51053" b="41476"/>
                                          <a:stretch/>
                                        </pic:blipFill>
                                        <pic:spPr bwMode="auto">
                                          <a:xfrm rot="16200000">
                                            <a:off x="0" y="0"/>
                                            <a:ext cx="154684" cy="68616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67A66" w:rsidRPr="00B60AFF" w14:paraId="7014C8A7" w14:textId="77777777" w:rsidTr="00906499">
                        <w:trPr>
                          <w:trHeight w:val="561"/>
                        </w:trPr>
                        <w:tc>
                          <w:tcPr>
                            <w:tcW w:w="1985" w:type="dxa"/>
                            <w:vAlign w:val="center"/>
                          </w:tcPr>
                          <w:p w14:paraId="029BD3CE" w14:textId="77777777" w:rsidR="00267A66" w:rsidRPr="00BA59E3" w:rsidRDefault="00267A66" w:rsidP="00633712">
                            <w:pPr>
                              <w:pStyle w:val="Afiliasi"/>
                              <w:rPr>
                                <w:iCs/>
                                <w:lang w:val="en-GB"/>
                              </w:rPr>
                            </w:pPr>
                            <w:r>
                              <w:rPr>
                                <w:iCs/>
                                <w:lang w:val="en-GB"/>
                              </w:rPr>
                              <w:t>Segetiga, Belah Ketupat, simetri lipat dan simetri putar</w:t>
                            </w:r>
                          </w:p>
                        </w:tc>
                        <w:tc>
                          <w:tcPr>
                            <w:tcW w:w="1253" w:type="dxa"/>
                            <w:vAlign w:val="center"/>
                          </w:tcPr>
                          <w:p w14:paraId="2F19332B" w14:textId="77777777" w:rsidR="00267A66" w:rsidRPr="00B60AFF" w:rsidRDefault="00267A66" w:rsidP="00BA59E3">
                            <w:pPr>
                              <w:pStyle w:val="Afiliasi"/>
                              <w:rPr>
                                <w:iCs/>
                              </w:rPr>
                            </w:pPr>
                            <w:r w:rsidRPr="00B60AFF">
                              <w:rPr>
                                <w:iCs/>
                              </w:rPr>
                              <w:t>Motif tumpal</w:t>
                            </w:r>
                          </w:p>
                        </w:tc>
                        <w:tc>
                          <w:tcPr>
                            <w:tcW w:w="1298" w:type="dxa"/>
                            <w:vAlign w:val="center"/>
                          </w:tcPr>
                          <w:p w14:paraId="74CCCE57" w14:textId="77777777" w:rsidR="00267A66" w:rsidRPr="00B60AFF" w:rsidRDefault="00267A66" w:rsidP="00BA59E3">
                            <w:pPr>
                              <w:pStyle w:val="Afiliasi"/>
                              <w:rPr>
                                <w:b/>
                                <w:i/>
                                <w:iCs/>
                              </w:rPr>
                            </w:pPr>
                            <w:r w:rsidRPr="00B60AFF">
                              <w:rPr>
                                <w:lang w:eastAsia="id-ID"/>
                              </w:rPr>
                              <w:drawing>
                                <wp:inline distT="0" distB="0" distL="0" distR="0" wp14:anchorId="55A180EA" wp14:editId="443A78C5">
                                  <wp:extent cx="301018" cy="356784"/>
                                  <wp:effectExtent l="0" t="8573"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00CANON\IMG_7462.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5819" t="71808" r="57238" b="8689"/>
                                          <a:stretch/>
                                        </pic:blipFill>
                                        <pic:spPr bwMode="auto">
                                          <a:xfrm rot="16200000">
                                            <a:off x="0" y="0"/>
                                            <a:ext cx="319435" cy="37861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862A1FB" w14:textId="77777777" w:rsidR="00267A66" w:rsidRDefault="00267A66" w:rsidP="00267A66"/>
                  </w:txbxContent>
                </v:textbox>
                <w10:wrap type="square"/>
              </v:shape>
            </w:pict>
          </mc:Fallback>
        </mc:AlternateContent>
      </w:r>
      <w:r w:rsidR="004E682C">
        <w:t>Beri</w:t>
      </w:r>
      <w:r w:rsidR="004E682C" w:rsidRPr="00F02836">
        <w:t>kut merupakan identifikasi motif kembang waluh yang akan diuraikan sebagai berikut</w:t>
      </w:r>
      <w:r w:rsidR="004E682C">
        <w:t xml:space="preserve"> : </w:t>
      </w:r>
    </w:p>
    <w:p w14:paraId="3F754D3E" w14:textId="4BDDAA10" w:rsidR="000764F0" w:rsidRDefault="00CE24F0" w:rsidP="007E109D">
      <w:pPr>
        <w:pStyle w:val="batangtubuh"/>
      </w:pPr>
      <w:r w:rsidRPr="007E109D">
        <w:t>Adapun konsep matematika yang terdapa</w:t>
      </w:r>
      <w:r w:rsidR="00CC5660" w:rsidRPr="007E109D">
        <w:t xml:space="preserve">t pada motif </w:t>
      </w:r>
      <w:r w:rsidR="00BA59E3" w:rsidRPr="007E109D">
        <w:t>daun</w:t>
      </w:r>
      <w:r w:rsidR="00CC5660" w:rsidRPr="007E109D">
        <w:t xml:space="preserve"> waluh </w:t>
      </w:r>
      <w:r w:rsidR="00E547D9" w:rsidRPr="007E109D">
        <w:t xml:space="preserve">yaitu garis lengkung. </w:t>
      </w:r>
      <w:r w:rsidR="00C12F10" w:rsidRPr="007E109D">
        <w:t>Motif tumpal digambarkan dalam sebuah garis sejajar</w:t>
      </w:r>
      <w:r w:rsidR="00562B1E" w:rsidRPr="007E109D">
        <w:t xml:space="preserve"> yangmana garis tersebut jika diperpanjang</w:t>
      </w:r>
      <w:r w:rsidR="00C12F10" w:rsidRPr="007E109D">
        <w:t xml:space="preserve"> tidak pernah </w:t>
      </w:r>
      <w:r w:rsidR="00E547D9" w:rsidRPr="007E109D">
        <w:t>berpotongan</w:t>
      </w:r>
      <w:r w:rsidR="00C12F10" w:rsidRPr="007E109D">
        <w:t xml:space="preserve"> </w:t>
      </w:r>
      <w:r w:rsidR="00562B1E" w:rsidRPr="007E109D">
        <w:t>dan bertemu</w:t>
      </w:r>
      <w:r w:rsidR="000764F0" w:rsidRPr="007E109D">
        <w:t xml:space="preserve"> </w:t>
      </w:r>
      <w:sdt>
        <w:sdtPr>
          <w:id w:val="-974681836"/>
          <w:citation/>
        </w:sdtPr>
        <w:sdtEndPr/>
        <w:sdtContent>
          <w:r w:rsidR="000764F0" w:rsidRPr="007E109D">
            <w:fldChar w:fldCharType="begin"/>
          </w:r>
          <w:r w:rsidR="000764F0" w:rsidRPr="007E109D">
            <w:instrText xml:space="preserve"> CITATION Adi20 \l 2057 </w:instrText>
          </w:r>
          <w:r w:rsidR="000764F0" w:rsidRPr="007E109D">
            <w:fldChar w:fldCharType="separate"/>
          </w:r>
          <w:r w:rsidR="00D115C8" w:rsidRPr="007E109D">
            <w:t>(Putri A. D., 2020)</w:t>
          </w:r>
          <w:r w:rsidR="000764F0" w:rsidRPr="007E109D">
            <w:fldChar w:fldCharType="end"/>
          </w:r>
        </w:sdtContent>
      </w:sdt>
      <w:r w:rsidR="00C12F10" w:rsidRPr="007E109D">
        <w:t xml:space="preserve">. Garis sejajar itu </w:t>
      </w:r>
      <w:r w:rsidR="00BA59E3" w:rsidRPr="007E109D">
        <w:t xml:space="preserve"> membentuk pola segitiga yang</w:t>
      </w:r>
      <w:r w:rsidR="00C12F10" w:rsidRPr="007E109D">
        <w:t xml:space="preserve"> sama dan</w:t>
      </w:r>
      <w:r w:rsidR="00BA59E3" w:rsidRPr="007E109D">
        <w:t xml:space="preserve"> s</w:t>
      </w:r>
      <w:r w:rsidR="00A50DEB" w:rsidRPr="007E109D">
        <w:t>aling berhadapan. Segitiga-segi</w:t>
      </w:r>
      <w:r w:rsidR="00BA59E3" w:rsidRPr="007E109D">
        <w:t>tiga tampak seperti dicerminkan oleh sebuah sinar garis sehingga menghasilkan sebuah segitiga</w:t>
      </w:r>
      <w:r w:rsidR="000764F0" w:rsidRPr="007E109D">
        <w:t xml:space="preserve"> baru yang tersusun sama. Susunan segiti</w:t>
      </w:r>
      <w:r w:rsidR="00BA59E3" w:rsidRPr="007E109D">
        <w:t xml:space="preserve">ga-segitiga </w:t>
      </w:r>
      <w:r w:rsidR="000764F0" w:rsidRPr="007E109D">
        <w:t>itu</w:t>
      </w:r>
      <w:r w:rsidR="00BA59E3" w:rsidRPr="007E109D">
        <w:t xml:space="preserve"> tidak putus </w:t>
      </w:r>
      <w:r w:rsidR="000764F0" w:rsidRPr="007E109D">
        <w:t xml:space="preserve">sehingga </w:t>
      </w:r>
      <w:r w:rsidR="00BA59E3" w:rsidRPr="007E109D">
        <w:t xml:space="preserve">menghasilkan sebuah bentuk </w:t>
      </w:r>
      <w:r w:rsidR="00BA59E3">
        <w:t>baru yakni belah ketupat.</w:t>
      </w:r>
      <w:r w:rsidR="000764F0">
        <w:t xml:space="preserve"> </w:t>
      </w:r>
      <w:r w:rsidR="000764F0">
        <w:t>Segitiga dan belah ketupat tersebut terdapat simetri lipat dan simetri putar.</w:t>
      </w:r>
      <w:r w:rsidR="00BA59E3">
        <w:t xml:space="preserve"> </w:t>
      </w:r>
    </w:p>
    <w:p w14:paraId="057737BA" w14:textId="64E58E76" w:rsidR="00092B87" w:rsidRPr="004E682C" w:rsidRDefault="00BA59E3" w:rsidP="00BA59E3">
      <w:pPr>
        <w:pStyle w:val="batangtubuh"/>
      </w:pPr>
      <w:r>
        <w:t xml:space="preserve">Oleh karena itu konsep-konsep matematika yang </w:t>
      </w:r>
      <w:r w:rsidR="000764F0">
        <w:t xml:space="preserve">terdapat pada motif kembang waluh </w:t>
      </w:r>
      <w:r w:rsidR="00C12F10">
        <w:t>yaitu</w:t>
      </w:r>
      <w:r>
        <w:t xml:space="preserve"> 1) titik; 2) garis</w:t>
      </w:r>
      <w:r w:rsidR="00A50DEB">
        <w:t xml:space="preserve"> lengkung</w:t>
      </w:r>
      <w:r>
        <w:t xml:space="preserve">; 3) segitiga; 4) </w:t>
      </w:r>
      <w:r w:rsidR="00C12F10">
        <w:t>belah ketupat</w:t>
      </w:r>
      <w:r w:rsidR="000764F0">
        <w:t>;</w:t>
      </w:r>
      <w:r w:rsidR="00C12F10">
        <w:t xml:space="preserve"> 5) </w:t>
      </w:r>
      <w:r w:rsidR="00906499">
        <w:t xml:space="preserve">garis sejajar; dan </w:t>
      </w:r>
      <w:r w:rsidR="00C12F10">
        <w:t>6) simetri lipat dan simetri putar pada bangun d</w:t>
      </w:r>
      <w:r w:rsidR="00A50DEB">
        <w:t>atar segitiga dan belah ketupat</w:t>
      </w:r>
      <w:r w:rsidR="00906499">
        <w:t>.</w:t>
      </w:r>
    </w:p>
    <w:p w14:paraId="0020761B" w14:textId="3746DA0C" w:rsidR="002A0CB3" w:rsidRPr="00092B87" w:rsidRDefault="0083753C" w:rsidP="00906499">
      <w:pPr>
        <w:pStyle w:val="batangtubuh"/>
      </w:pPr>
      <w:r>
        <w:t xml:space="preserve">Dari penjelasan </w:t>
      </w:r>
      <w:r w:rsidR="009D0DED" w:rsidRPr="00092B87">
        <w:t>k</w:t>
      </w:r>
      <w:r w:rsidR="007D505A">
        <w:t>e</w:t>
      </w:r>
      <w:r w:rsidR="00DE38A2">
        <w:t>empat</w:t>
      </w:r>
      <w:r w:rsidR="00B60AFF" w:rsidRPr="00092B87">
        <w:t xml:space="preserve"> motif Batik Gedhog </w:t>
      </w:r>
      <w:r w:rsidR="00DE38A2">
        <w:t xml:space="preserve">pada era pra Islam </w:t>
      </w:r>
      <w:r w:rsidR="00FE5F84">
        <w:t xml:space="preserve">(Motif Locanan dan Motif Guntingan) </w:t>
      </w:r>
      <w:r w:rsidR="00DE38A2">
        <w:t>dan Islam</w:t>
      </w:r>
      <w:r w:rsidR="00B60AFF" w:rsidRPr="00092B87">
        <w:t xml:space="preserve"> </w:t>
      </w:r>
      <w:r w:rsidR="00FE5F84">
        <w:t xml:space="preserve">(Motif Ganggeng dan Motif Kembang Waluh) </w:t>
      </w:r>
      <w:r>
        <w:t xml:space="preserve">dapat disimpulkan bahwa keempat motif tersebut </w:t>
      </w:r>
      <w:r w:rsidR="00B60AFF" w:rsidRPr="00092B87">
        <w:t>merupakan motif kuno yang sudah ada sejak jaman dahulu.</w:t>
      </w:r>
      <w:r w:rsidR="00A50DEB">
        <w:t xml:space="preserve"> Keempat motif Batik Gedhog kuno tersebut terdapat konsep matematika SD seperti : </w:t>
      </w:r>
      <w:r w:rsidR="005026C1" w:rsidRPr="009C2E2F">
        <w:t xml:space="preserve">titik, garis sejajar, </w:t>
      </w:r>
      <w:r w:rsidR="005026C1">
        <w:t xml:space="preserve">garis lengkung, segitiga, </w:t>
      </w:r>
      <w:r w:rsidR="00906499">
        <w:t>persegi panjang</w:t>
      </w:r>
      <w:r w:rsidR="005026C1">
        <w:t xml:space="preserve">, </w:t>
      </w:r>
      <w:r w:rsidR="008D5160">
        <w:t xml:space="preserve">kurva tertutup sederhana, lingkaran, </w:t>
      </w:r>
      <w:r w:rsidR="005026C1">
        <w:t>belah ketupat</w:t>
      </w:r>
      <w:r w:rsidR="008D5160">
        <w:t xml:space="preserve">, </w:t>
      </w:r>
      <w:r w:rsidR="008D5160" w:rsidRPr="009C2E2F">
        <w:t>simetri lipat dan simetri putar pada bang</w:t>
      </w:r>
      <w:r w:rsidR="008D5160">
        <w:t>un datar</w:t>
      </w:r>
      <w:r w:rsidR="005026C1">
        <w:t xml:space="preserve">. </w:t>
      </w:r>
    </w:p>
    <w:p w14:paraId="5A8C8C87" w14:textId="6951B6AC" w:rsidR="009B4002" w:rsidRDefault="009F64F0" w:rsidP="00FD430C">
      <w:pPr>
        <w:pStyle w:val="batangtubuh"/>
      </w:pPr>
      <w:r>
        <w:t xml:space="preserve">Peneliti juga mengeksplorasi perkembangan Batik Gedhog Tuban mulai tahun 1998. </w:t>
      </w:r>
      <w:r w:rsidR="009B4002" w:rsidRPr="00FD430C">
        <w:t xml:space="preserve">Berikut ini </w:t>
      </w:r>
      <w:r w:rsidR="00554170">
        <w:t xml:space="preserve">merupakan </w:t>
      </w:r>
      <w:r w:rsidR="009B4002" w:rsidRPr="00FD430C">
        <w:t xml:space="preserve">pengalaman peneliti dalam menelusuri perkembangan motif Batik Gedhog </w:t>
      </w:r>
      <w:r w:rsidR="00721BD2">
        <w:t xml:space="preserve">modern </w:t>
      </w:r>
      <w:r w:rsidR="009B4002" w:rsidRPr="00FD430C">
        <w:t xml:space="preserve">yang ada di Desa </w:t>
      </w:r>
      <w:r w:rsidR="008F70E4">
        <w:t>Margorejo</w:t>
      </w:r>
      <w:r w:rsidR="00F15AB4">
        <w:t>, dan Jarorejo</w:t>
      </w:r>
      <w:r w:rsidR="008F70E4">
        <w:t xml:space="preserve"> </w:t>
      </w:r>
      <w:r w:rsidR="009B4002" w:rsidRPr="00FD430C">
        <w:t>Kecamatan Kerek</w:t>
      </w:r>
      <w:r w:rsidR="009B4002" w:rsidRPr="009B4002">
        <w:t xml:space="preserve"> Kabupaten Tuban sebagai berikut :</w:t>
      </w:r>
    </w:p>
    <w:p w14:paraId="6ABE5979" w14:textId="77777777" w:rsidR="008D5160" w:rsidRDefault="00721BD2" w:rsidP="002342D6">
      <w:pPr>
        <w:pStyle w:val="batangtubuh"/>
        <w:numPr>
          <w:ilvl w:val="0"/>
          <w:numId w:val="4"/>
        </w:numPr>
        <w:ind w:left="709" w:hanging="283"/>
        <w:rPr>
          <w:b/>
        </w:rPr>
      </w:pPr>
      <w:r w:rsidRPr="00721BD2">
        <w:rPr>
          <w:b/>
        </w:rPr>
        <w:t xml:space="preserve">Motif Batik Gedhog 1998 </w:t>
      </w:r>
      <w:r w:rsidR="00092B87">
        <w:rPr>
          <w:b/>
        </w:rPr>
        <w:t>–</w:t>
      </w:r>
      <w:r w:rsidRPr="00721BD2">
        <w:rPr>
          <w:b/>
        </w:rPr>
        <w:t xml:space="preserve"> Sekarang</w:t>
      </w:r>
    </w:p>
    <w:p w14:paraId="420A2965" w14:textId="0725F6E2" w:rsidR="00554170" w:rsidRDefault="00092B87" w:rsidP="005026C1">
      <w:pPr>
        <w:pStyle w:val="batangtubuh"/>
      </w:pPr>
      <w:r w:rsidRPr="00554170">
        <w:t xml:space="preserve">Perkembangan motif Batik Gedhog dari tahun ke tahun semakin berkembang sangat pesat dalam menciptakan motif. Terutama di Desa Kedungrejo, Kecamatan Kerek. Menurut Uswatun, dengan adanya sosial media dapat memudahkan seniman batik untuk melihat lihat batik luar sebagai inspirasi serta menggunakan motif sekar jagad. </w:t>
      </w:r>
    </w:p>
    <w:p w14:paraId="32676FBC" w14:textId="77777777" w:rsidR="00DA13E4" w:rsidRDefault="00092B87" w:rsidP="00092B87">
      <w:pPr>
        <w:pStyle w:val="batangtubuh"/>
      </w:pPr>
      <w:r w:rsidRPr="00554170">
        <w:t xml:space="preserve">Hal tersebut sejalan dengan pemaparan pemilik produksi Batik Gedhog </w:t>
      </w:r>
      <w:r w:rsidR="00554170" w:rsidRPr="00554170">
        <w:t xml:space="preserve">Mekar Melati Mandiri </w:t>
      </w:r>
      <w:r w:rsidRPr="00554170">
        <w:t>Desa Margorejo. Bahwa perkembangan motif Batik Gedhog Tuban mengembangkan sekar jagad</w:t>
      </w:r>
      <w:r w:rsidR="00554170">
        <w:t xml:space="preserve"> (memodifikasi banyak motif dijadikan dalam satu kain)</w:t>
      </w:r>
      <w:r w:rsidRPr="00554170">
        <w:t xml:space="preserve"> dan </w:t>
      </w:r>
      <w:r w:rsidR="009F64F0">
        <w:t xml:space="preserve">mengembangkan motif karena </w:t>
      </w:r>
      <w:r w:rsidRPr="00554170">
        <w:t>permint</w:t>
      </w:r>
      <w:r w:rsidR="00DA13E4">
        <w:t>aan konsumen.</w:t>
      </w:r>
    </w:p>
    <w:p w14:paraId="10735325" w14:textId="73CE2FA6" w:rsidR="00092B87" w:rsidRPr="00092B87" w:rsidRDefault="00092B87" w:rsidP="00092B87">
      <w:pPr>
        <w:pStyle w:val="batangtubuh"/>
      </w:pPr>
      <w:r w:rsidRPr="00554170">
        <w:t xml:space="preserve">Namun </w:t>
      </w:r>
      <w:r w:rsidR="009F64F0">
        <w:t xml:space="preserve">pengembangan tersebut </w:t>
      </w:r>
      <w:r w:rsidRPr="00554170">
        <w:t>tidak meninggalkan ciri khas Batik Gedhognya dari bahan tenun asli sehingga hasilnya tebal dan kasar</w:t>
      </w:r>
      <w:r w:rsidRPr="00092B87">
        <w:t xml:space="preserve">. Di samping itu </w:t>
      </w:r>
      <w:r w:rsidR="008D5160">
        <w:t xml:space="preserve">seiring perkembangan zaman </w:t>
      </w:r>
      <w:r w:rsidR="009F64F0">
        <w:t xml:space="preserve">bahan untuk membuat Batik Gedhog </w:t>
      </w:r>
      <w:r w:rsidR="00A66E44">
        <w:lastRenderedPageBreak/>
        <w:t>tidak hanya dari bahan tenun asli, namun ada yang berasal dari</w:t>
      </w:r>
      <w:r w:rsidRPr="00092B87">
        <w:t xml:space="preserve"> kain jantiu, primis, medres, santung, dan sutra. Sehingga disebut dengan “Batik Tulis Gedhog” yang mana kainnya halus dan kainnya tipis. Batik Tulis Gedhog biasa</w:t>
      </w:r>
      <w:r w:rsidR="009F64F0">
        <w:t>nya</w:t>
      </w:r>
      <w:r w:rsidRPr="00092B87">
        <w:t xml:space="preserve"> dibuat untuk baju, dompet, tas, dll. </w:t>
      </w:r>
    </w:p>
    <w:p w14:paraId="334970B5" w14:textId="1ECF3095" w:rsidR="00092B87" w:rsidRPr="00092B87" w:rsidRDefault="00092B87" w:rsidP="00092B87">
      <w:pPr>
        <w:pStyle w:val="batangtubuh"/>
      </w:pPr>
      <w:r w:rsidRPr="00092B87">
        <w:t xml:space="preserve">Hal ini juga terjadi di Desa Jarorejo. Menurut Likatun, pengembangan motif dilihat-lihat dari lingkungan sekitar, namun tidak meninggalkan ciri khas </w:t>
      </w:r>
      <w:r w:rsidRPr="00FE2FFC">
        <w:rPr>
          <w:i/>
        </w:rPr>
        <w:t>ririan</w:t>
      </w:r>
      <w:r w:rsidRPr="00092B87">
        <w:t xml:space="preserve"> </w:t>
      </w:r>
      <w:r w:rsidR="00FE2FFC">
        <w:t xml:space="preserve">(sirip yang berduri) </w:t>
      </w:r>
      <w:r w:rsidRPr="00092B87">
        <w:t xml:space="preserve">dari Batik Gedhog. Mereka memproduksi Batik Gedhog kuno apabila ada pesananan dari konsumen. Mereka lebih membuat motif modern atau terbaru agar menarik minat konsumen </w:t>
      </w:r>
      <w:sdt>
        <w:sdtPr>
          <w:id w:val="-625311590"/>
          <w:citation/>
        </w:sdtPr>
        <w:sdtEndPr/>
        <w:sdtContent>
          <w:r w:rsidRPr="00092B87">
            <w:fldChar w:fldCharType="begin"/>
          </w:r>
          <w:r w:rsidRPr="00092B87">
            <w:instrText xml:space="preserve"> CITATION Eri12 \l 2057 </w:instrText>
          </w:r>
          <w:r w:rsidRPr="00092B87">
            <w:fldChar w:fldCharType="separate"/>
          </w:r>
          <w:r w:rsidR="00D115C8">
            <w:rPr>
              <w:noProof/>
            </w:rPr>
            <w:t>(Devy, 2012)</w:t>
          </w:r>
          <w:r w:rsidRPr="00092B87">
            <w:fldChar w:fldCharType="end"/>
          </w:r>
        </w:sdtContent>
      </w:sdt>
      <w:r w:rsidRPr="00092B87">
        <w:t>.</w:t>
      </w:r>
    </w:p>
    <w:p w14:paraId="64944EFD" w14:textId="1E1D20C9" w:rsidR="00092B87" w:rsidRDefault="00092B87" w:rsidP="00092B87">
      <w:pPr>
        <w:pStyle w:val="batangtubuh"/>
      </w:pPr>
      <w:r>
        <w:t>Berikut ini merupakan motif-motif Batik Gedhog modern yang  masih diproduksi hingga saat ini.</w:t>
      </w:r>
    </w:p>
    <w:p w14:paraId="76CFAC9A" w14:textId="2FEA4648" w:rsidR="00092B87" w:rsidRPr="004D31EB" w:rsidRDefault="00092B87" w:rsidP="002342D6">
      <w:pPr>
        <w:pStyle w:val="batangtubuh"/>
        <w:numPr>
          <w:ilvl w:val="0"/>
          <w:numId w:val="5"/>
        </w:numPr>
        <w:rPr>
          <w:b/>
        </w:rPr>
      </w:pPr>
      <w:r>
        <w:rPr>
          <w:b/>
          <w:noProof/>
          <w:lang w:val="id-ID" w:eastAsia="id-ID"/>
        </w:rPr>
        <mc:AlternateContent>
          <mc:Choice Requires="wps">
            <w:drawing>
              <wp:anchor distT="0" distB="0" distL="114300" distR="114300" simplePos="0" relativeHeight="251646976" behindDoc="0" locked="0" layoutInCell="1" allowOverlap="1" wp14:anchorId="1C06353A" wp14:editId="602BE0D6">
                <wp:simplePos x="0" y="0"/>
                <wp:positionH relativeFrom="column">
                  <wp:posOffset>2038985</wp:posOffset>
                </wp:positionH>
                <wp:positionV relativeFrom="paragraph">
                  <wp:posOffset>1087120</wp:posOffset>
                </wp:positionV>
                <wp:extent cx="802640" cy="40132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802640" cy="401320"/>
                        </a:xfrm>
                        <a:prstGeom prst="rect">
                          <a:avLst/>
                        </a:prstGeom>
                        <a:solidFill>
                          <a:schemeClr val="lt1"/>
                        </a:solidFill>
                        <a:ln w="6350">
                          <a:noFill/>
                        </a:ln>
                      </wps:spPr>
                      <wps:txbx>
                        <w:txbxContent>
                          <w:p w14:paraId="294A44B7" w14:textId="77777777" w:rsidR="00945AAF" w:rsidRPr="00152E87" w:rsidRDefault="00945AAF" w:rsidP="00092B87">
                            <w:pPr>
                              <w:jc w:val="center"/>
                              <w:rPr>
                                <w:lang w:val="en-GB"/>
                              </w:rPr>
                            </w:pPr>
                            <w:r>
                              <w:rPr>
                                <w:lang w:val="en-GB"/>
                              </w:rPr>
                              <w:t>Garis Lengk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6353A" id="Text Box 70" o:spid="_x0000_s1056" type="#_x0000_t202" style="position:absolute;left:0;text-align:left;margin-left:160.55pt;margin-top:85.6pt;width:63.2pt;height:31.6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" fillcolor="white [3201]" stroked="f" strokeweight=".5pt">
                <v:textbox>
                  <w:txbxContent>
                    <w:p w14:paraId="294A44B7" w14:textId="77777777" w:rsidR="00945AAF" w:rsidRPr="00152E87" w:rsidRDefault="00945AAF" w:rsidP="00092B87">
                      <w:pPr>
                        <w:jc w:val="center"/>
                        <w:rPr>
                          <w:lang w:val="en-GB"/>
                        </w:rPr>
                      </w:pPr>
                      <w:r>
                        <w:rPr>
                          <w:lang w:val="en-GB"/>
                        </w:rPr>
                        <w:t>Garis Lengkung</w:t>
                      </w:r>
                    </w:p>
                  </w:txbxContent>
                </v:textbox>
              </v:shape>
            </w:pict>
          </mc:Fallback>
        </mc:AlternateContent>
      </w:r>
      <w:r>
        <w:rPr>
          <w:b/>
          <w:noProof/>
          <w:lang w:val="id-ID" w:eastAsia="id-ID"/>
        </w:rPr>
        <mc:AlternateContent>
          <mc:Choice Requires="wps">
            <w:drawing>
              <wp:anchor distT="0" distB="0" distL="114300" distR="114300" simplePos="0" relativeHeight="251644928" behindDoc="0" locked="0" layoutInCell="1" allowOverlap="1" wp14:anchorId="43A81087" wp14:editId="0E5D5F5E">
                <wp:simplePos x="0" y="0"/>
                <wp:positionH relativeFrom="column">
                  <wp:posOffset>1246505</wp:posOffset>
                </wp:positionH>
                <wp:positionV relativeFrom="paragraph">
                  <wp:posOffset>1148080</wp:posOffset>
                </wp:positionV>
                <wp:extent cx="685800" cy="91440"/>
                <wp:effectExtent l="0" t="0" r="76200" b="80010"/>
                <wp:wrapNone/>
                <wp:docPr id="72" name="Straight Arrow Connector 72"/>
                <wp:cNvGraphicFramePr/>
                <a:graphic xmlns:a="http://schemas.openxmlformats.org/drawingml/2006/main">
                  <a:graphicData uri="http://schemas.microsoft.com/office/word/2010/wordprocessingShape">
                    <wps:wsp>
                      <wps:cNvCnPr/>
                      <wps:spPr>
                        <a:xfrm>
                          <a:off x="0" y="0"/>
                          <a:ext cx="685800" cy="91440"/>
                        </a:xfrm>
                        <a:prstGeom prst="straightConnector1">
                          <a:avLst/>
                        </a:prstGeom>
                        <a:ln w="12700">
                          <a:solidFill>
                            <a:srgbClr val="FFFF00"/>
                          </a:solidFill>
                          <a:tailEnd type="triangle"/>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w:pict>
              <v:shape w14:anchorId="6EDF718F" id="Straight Arrow Connector 72" o:spid="_x0000_s1026" type="#_x0000_t32" style="position:absolute;margin-left:98.15pt;margin-top:90.4pt;width:54pt;height:7.2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" strokecolor="yellow" strokeweight="1pt">
                <v:stroke endarrow="block" joinstyle="miter"/>
              </v:shape>
            </w:pict>
          </mc:Fallback>
        </mc:AlternateContent>
      </w:r>
      <w:r>
        <w:rPr>
          <w:b/>
          <w:noProof/>
          <w:lang w:val="id-ID" w:eastAsia="id-ID"/>
        </w:rPr>
        <mc:AlternateContent>
          <mc:Choice Requires="wps">
            <w:drawing>
              <wp:anchor distT="0" distB="0" distL="114300" distR="114300" simplePos="0" relativeHeight="251643904" behindDoc="0" locked="0" layoutInCell="1" allowOverlap="1" wp14:anchorId="7FAADDE5" wp14:editId="2F2042A9">
                <wp:simplePos x="0" y="0"/>
                <wp:positionH relativeFrom="column">
                  <wp:posOffset>2140585</wp:posOffset>
                </wp:positionH>
                <wp:positionV relativeFrom="paragraph">
                  <wp:posOffset>650240</wp:posOffset>
                </wp:positionV>
                <wp:extent cx="502920" cy="25336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502920" cy="253365"/>
                        </a:xfrm>
                        <a:prstGeom prst="rect">
                          <a:avLst/>
                        </a:prstGeom>
                        <a:solidFill>
                          <a:schemeClr val="lt1"/>
                        </a:solidFill>
                        <a:ln w="6350">
                          <a:noFill/>
                        </a:ln>
                      </wps:spPr>
                      <wps:txbx>
                        <w:txbxContent>
                          <w:p w14:paraId="213AE1F8" w14:textId="77777777" w:rsidR="00945AAF" w:rsidRPr="00152E87" w:rsidRDefault="00945AAF" w:rsidP="00092B87">
                            <w:pPr>
                              <w:rPr>
                                <w:lang w:val="en-GB"/>
                              </w:rPr>
                            </w:pPr>
                            <w:r>
                              <w:rPr>
                                <w:lang w:val="en-GB"/>
                              </w:rPr>
                              <w:t>Tit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ADDE5" id="Text Box 77" o:spid="_x0000_s1057" type="#_x0000_t202" style="position:absolute;left:0;text-align:left;margin-left:168.55pt;margin-top:51.2pt;width:39.6pt;height:19.9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" fillcolor="white [3201]" stroked="f" strokeweight=".5pt">
                <v:textbox>
                  <w:txbxContent>
                    <w:p w14:paraId="213AE1F8" w14:textId="77777777" w:rsidR="00945AAF" w:rsidRPr="00152E87" w:rsidRDefault="00945AAF" w:rsidP="00092B87">
                      <w:pPr>
                        <w:rPr>
                          <w:lang w:val="en-GB"/>
                        </w:rPr>
                      </w:pPr>
                      <w:r>
                        <w:rPr>
                          <w:lang w:val="en-GB"/>
                        </w:rPr>
                        <w:t>Titik</w:t>
                      </w:r>
                    </w:p>
                  </w:txbxContent>
                </v:textbox>
              </v:shape>
            </w:pict>
          </mc:Fallback>
        </mc:AlternateContent>
      </w:r>
      <w:r>
        <w:rPr>
          <w:b/>
          <w:noProof/>
          <w:lang w:val="id-ID" w:eastAsia="id-ID"/>
        </w:rPr>
        <mc:AlternateContent>
          <mc:Choice Requires="wps">
            <w:drawing>
              <wp:anchor distT="0" distB="0" distL="114300" distR="114300" simplePos="0" relativeHeight="251642880" behindDoc="0" locked="0" layoutInCell="1" allowOverlap="1" wp14:anchorId="44D6FB21" wp14:editId="03AA1900">
                <wp:simplePos x="0" y="0"/>
                <wp:positionH relativeFrom="column">
                  <wp:posOffset>1429385</wp:posOffset>
                </wp:positionH>
                <wp:positionV relativeFrom="paragraph">
                  <wp:posOffset>731520</wp:posOffset>
                </wp:positionV>
                <wp:extent cx="563880" cy="45719"/>
                <wp:effectExtent l="0" t="38100" r="45720" b="88265"/>
                <wp:wrapNone/>
                <wp:docPr id="81" name="Straight Arrow Connector 81"/>
                <wp:cNvGraphicFramePr/>
                <a:graphic xmlns:a="http://schemas.openxmlformats.org/drawingml/2006/main">
                  <a:graphicData uri="http://schemas.microsoft.com/office/word/2010/wordprocessingShape">
                    <wps:wsp>
                      <wps:cNvCnPr/>
                      <wps:spPr>
                        <a:xfrm>
                          <a:off x="0" y="0"/>
                          <a:ext cx="563880" cy="45719"/>
                        </a:xfrm>
                        <a:prstGeom prst="straightConnector1">
                          <a:avLst/>
                        </a:prstGeom>
                        <a:ln w="952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F5D929" id="Straight Arrow Connector 81" o:spid="_x0000_s1026" type="#_x0000_t32" style="position:absolute;margin-left:112.55pt;margin-top:57.6pt;width:44.4pt;height:3.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" strokecolor="yellow">
                <v:stroke endarrow="block" joinstyle="miter"/>
              </v:shape>
            </w:pict>
          </mc:Fallback>
        </mc:AlternateContent>
      </w:r>
      <w:r>
        <w:rPr>
          <w:b/>
          <w:noProof/>
          <w:lang w:val="id-ID" w:eastAsia="id-ID"/>
        </w:rPr>
        <mc:AlternateContent>
          <mc:Choice Requires="wps">
            <w:drawing>
              <wp:anchor distT="0" distB="0" distL="114300" distR="114300" simplePos="0" relativeHeight="251641856" behindDoc="0" locked="0" layoutInCell="1" allowOverlap="1" wp14:anchorId="1FED7106" wp14:editId="2F8DD30B">
                <wp:simplePos x="0" y="0"/>
                <wp:positionH relativeFrom="column">
                  <wp:posOffset>1835785</wp:posOffset>
                </wp:positionH>
                <wp:positionV relativeFrom="paragraph">
                  <wp:posOffset>854075</wp:posOffset>
                </wp:positionV>
                <wp:extent cx="728980" cy="245110"/>
                <wp:effectExtent l="0" t="0" r="0" b="2540"/>
                <wp:wrapNone/>
                <wp:docPr id="82" name="Text Box 82"/>
                <wp:cNvGraphicFramePr/>
                <a:graphic xmlns:a="http://schemas.openxmlformats.org/drawingml/2006/main">
                  <a:graphicData uri="http://schemas.microsoft.com/office/word/2010/wordprocessingShape">
                    <wps:wsp>
                      <wps:cNvSpPr txBox="1"/>
                      <wps:spPr>
                        <a:xfrm>
                          <a:off x="0" y="0"/>
                          <a:ext cx="728980" cy="245110"/>
                        </a:xfrm>
                        <a:prstGeom prst="rect">
                          <a:avLst/>
                        </a:prstGeom>
                        <a:solidFill>
                          <a:schemeClr val="lt1"/>
                        </a:solidFill>
                        <a:ln w="6350">
                          <a:noFill/>
                        </a:ln>
                      </wps:spPr>
                      <wps:txbx>
                        <w:txbxContent>
                          <w:p w14:paraId="55BB32CA" w14:textId="77777777" w:rsidR="00945AAF" w:rsidRPr="00152E87" w:rsidRDefault="00945AAF" w:rsidP="00092B87">
                            <w:pPr>
                              <w:rPr>
                                <w:lang w:val="en-GB"/>
                              </w:rPr>
                            </w:pPr>
                            <w:r>
                              <w:rPr>
                                <w:lang w:val="en-GB"/>
                              </w:rPr>
                              <w:t>Lingk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D7106" id="Text Box 82" o:spid="_x0000_s1058" type="#_x0000_t202" style="position:absolute;left:0;text-align:left;margin-left:144.55pt;margin-top:67.25pt;width:57.4pt;height:19.3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" fillcolor="white [3201]" stroked="f" strokeweight=".5pt">
                <v:textbox>
                  <w:txbxContent>
                    <w:p w14:paraId="55BB32CA" w14:textId="77777777" w:rsidR="00945AAF" w:rsidRPr="00152E87" w:rsidRDefault="00945AAF" w:rsidP="00092B87">
                      <w:pPr>
                        <w:rPr>
                          <w:lang w:val="en-GB"/>
                        </w:rPr>
                      </w:pPr>
                      <w:r>
                        <w:rPr>
                          <w:lang w:val="en-GB"/>
                        </w:rPr>
                        <w:t>Lingkaran</w:t>
                      </w:r>
                    </w:p>
                  </w:txbxContent>
                </v:textbox>
              </v:shape>
            </w:pict>
          </mc:Fallback>
        </mc:AlternateContent>
      </w:r>
      <w:r>
        <w:rPr>
          <w:b/>
          <w:noProof/>
          <w:lang w:val="id-ID" w:eastAsia="id-ID"/>
        </w:rPr>
        <mc:AlternateContent>
          <mc:Choice Requires="wps">
            <w:drawing>
              <wp:anchor distT="0" distB="0" distL="114300" distR="114300" simplePos="0" relativeHeight="251639808" behindDoc="0" locked="0" layoutInCell="1" allowOverlap="1" wp14:anchorId="228D16D9" wp14:editId="6EE60FC1">
                <wp:simplePos x="0" y="0"/>
                <wp:positionH relativeFrom="column">
                  <wp:posOffset>1028065</wp:posOffset>
                </wp:positionH>
                <wp:positionV relativeFrom="paragraph">
                  <wp:posOffset>904240</wp:posOffset>
                </wp:positionV>
                <wp:extent cx="782320" cy="60960"/>
                <wp:effectExtent l="0" t="19050" r="74930" b="91440"/>
                <wp:wrapNone/>
                <wp:docPr id="84" name="Straight Arrow Connector 84"/>
                <wp:cNvGraphicFramePr/>
                <a:graphic xmlns:a="http://schemas.openxmlformats.org/drawingml/2006/main">
                  <a:graphicData uri="http://schemas.microsoft.com/office/word/2010/wordprocessingShape">
                    <wps:wsp>
                      <wps:cNvCnPr/>
                      <wps:spPr>
                        <a:xfrm>
                          <a:off x="0" y="0"/>
                          <a:ext cx="782320" cy="60960"/>
                        </a:xfrm>
                        <a:prstGeom prst="straightConnector1">
                          <a:avLst/>
                        </a:prstGeom>
                        <a:ln w="952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C7C64B" id="Straight Arrow Connector 84" o:spid="_x0000_s1026" type="#_x0000_t32" style="position:absolute;margin-left:80.95pt;margin-top:71.2pt;width:61.6pt;height:4.8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" strokecolor="yellow">
                <v:stroke endarrow="block" joinstyle="miter"/>
              </v:shape>
            </w:pict>
          </mc:Fallback>
        </mc:AlternateContent>
      </w:r>
      <w:r>
        <w:rPr>
          <w:b/>
          <w:noProof/>
          <w:lang w:val="id-ID" w:eastAsia="id-ID"/>
        </w:rPr>
        <mc:AlternateContent>
          <mc:Choice Requires="wps">
            <w:drawing>
              <wp:anchor distT="0" distB="0" distL="114300" distR="114300" simplePos="0" relativeHeight="251638784" behindDoc="0" locked="0" layoutInCell="1" allowOverlap="1" wp14:anchorId="69A88F04" wp14:editId="0AF75940">
                <wp:simplePos x="0" y="0"/>
                <wp:positionH relativeFrom="column">
                  <wp:posOffset>985520</wp:posOffset>
                </wp:positionH>
                <wp:positionV relativeFrom="paragraph">
                  <wp:posOffset>880745</wp:posOffset>
                </wp:positionV>
                <wp:extent cx="45719" cy="45719"/>
                <wp:effectExtent l="0" t="0" r="12065" b="12065"/>
                <wp:wrapNone/>
                <wp:docPr id="85" name="Flowchart: Connector 85"/>
                <wp:cNvGraphicFramePr/>
                <a:graphic xmlns:a="http://schemas.openxmlformats.org/drawingml/2006/main">
                  <a:graphicData uri="http://schemas.microsoft.com/office/word/2010/wordprocessingShape">
                    <wps:wsp>
                      <wps:cNvSpPr/>
                      <wps:spPr>
                        <a:xfrm>
                          <a:off x="0" y="0"/>
                          <a:ext cx="45719" cy="45719"/>
                        </a:xfrm>
                        <a:prstGeom prst="flowChartConnector">
                          <a:avLst/>
                        </a:prstGeom>
                        <a:noFill/>
                        <a:ln w="9525"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BF7D4F" id="Flowchart: Connector 85" o:spid="_x0000_s1026" type="#_x0000_t120" style="position:absolute;margin-left:77.6pt;margin-top:69.35pt;width:3.6pt;height:3.6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" filled="f" strokecolor="yellow"/>
            </w:pict>
          </mc:Fallback>
        </mc:AlternateContent>
      </w:r>
      <w:r w:rsidRPr="008F70E4">
        <w:rPr>
          <w:b/>
          <w:noProof/>
          <w:lang w:val="id-ID" w:eastAsia="id-ID"/>
        </w:rPr>
        <mc:AlternateContent>
          <mc:Choice Requires="wps">
            <w:drawing>
              <wp:anchor distT="45720" distB="45720" distL="114300" distR="114300" simplePos="0" relativeHeight="251637760" behindDoc="0" locked="0" layoutInCell="1" allowOverlap="1" wp14:anchorId="0BC919EE" wp14:editId="4E27A2B9">
                <wp:simplePos x="0" y="0"/>
                <wp:positionH relativeFrom="column">
                  <wp:posOffset>67945</wp:posOffset>
                </wp:positionH>
                <wp:positionV relativeFrom="paragraph">
                  <wp:posOffset>241764</wp:posOffset>
                </wp:positionV>
                <wp:extent cx="2932430" cy="1548130"/>
                <wp:effectExtent l="0" t="0" r="1270" b="0"/>
                <wp:wrapSquare wrapText="bothSides"/>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2430" cy="1548130"/>
                        </a:xfrm>
                        <a:prstGeom prst="rect">
                          <a:avLst/>
                        </a:prstGeom>
                        <a:solidFill>
                          <a:srgbClr val="FFFFFF"/>
                        </a:solidFill>
                        <a:ln w="9525">
                          <a:noFill/>
                          <a:miter lim="800000"/>
                          <a:headEnd/>
                          <a:tailEnd/>
                        </a:ln>
                      </wps:spPr>
                      <wps:txbx>
                        <w:txbxContent>
                          <w:p w14:paraId="35403EB8" w14:textId="77777777" w:rsidR="00945AAF" w:rsidRDefault="00945AAF" w:rsidP="00092B87">
                            <w:pPr>
                              <w:pStyle w:val="batangtubuh"/>
                            </w:pPr>
                            <w:r w:rsidRPr="00A5081C">
                              <w:rPr>
                                <w:noProof/>
                                <w:lang w:val="id-ID" w:eastAsia="id-ID"/>
                              </w:rPr>
                              <w:drawing>
                                <wp:inline distT="0" distB="0" distL="0" distR="0" wp14:anchorId="471F7C20" wp14:editId="1DE9A5C7">
                                  <wp:extent cx="1136783" cy="1341645"/>
                                  <wp:effectExtent l="0" t="6985" r="0" b="0"/>
                                  <wp:docPr id="89" name="Picture 89" descr="C:\Users\TOSHIBA 2\Downloads\WhatsApp Image 2021-03-01 at 09.36.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 2\Downloads\WhatsApp Image 2021-03-01 at 09.36.25.jpeg"/>
                                          <pic:cNvPicPr>
                                            <a:picLocks noChangeAspect="1" noChangeArrowheads="1"/>
                                          </pic:cNvPicPr>
                                        </pic:nvPicPr>
                                        <pic:blipFill rotWithShape="1">
                                          <a:blip r:embed="rId42">
                                            <a:extLst>
                                              <a:ext uri="{28A0092B-C50C-407E-A947-70E740481C1C}">
                                                <a14:useLocalDpi xmlns:a14="http://schemas.microsoft.com/office/drawing/2010/main" val="0"/>
                                              </a:ext>
                                            </a:extLst>
                                          </a:blip>
                                          <a:srcRect l="1" t="9281" r="4743" b="27445"/>
                                          <a:stretch/>
                                        </pic:blipFill>
                                        <pic:spPr bwMode="auto">
                                          <a:xfrm rot="16200000">
                                            <a:off x="0" y="0"/>
                                            <a:ext cx="1155623" cy="1363880"/>
                                          </a:xfrm>
                                          <a:prstGeom prst="rect">
                                            <a:avLst/>
                                          </a:prstGeom>
                                          <a:noFill/>
                                          <a:ln>
                                            <a:noFill/>
                                          </a:ln>
                                          <a:extLst>
                                            <a:ext uri="{53640926-AAD7-44D8-BBD7-CCE9431645EC}">
                                              <a14:shadowObscured xmlns:a14="http://schemas.microsoft.com/office/drawing/2010/main"/>
                                            </a:ext>
                                          </a:extLst>
                                        </pic:spPr>
                                      </pic:pic>
                                    </a:graphicData>
                                  </a:graphic>
                                </wp:inline>
                              </w:drawing>
                            </w:r>
                          </w:p>
                          <w:p w14:paraId="7CB2FA52" w14:textId="430BE294" w:rsidR="00945AAF" w:rsidRPr="00D631E6" w:rsidRDefault="00945AAF" w:rsidP="00092B87">
                            <w:pPr>
                              <w:pStyle w:val="batangtubuh"/>
                              <w:jc w:val="center"/>
                              <w:rPr>
                                <w:b/>
                                <w:i/>
                              </w:rPr>
                            </w:pPr>
                            <w:r>
                              <w:rPr>
                                <w:b/>
                                <w:i/>
                              </w:rPr>
                              <w:t xml:space="preserve">Gambar 1.8 </w:t>
                            </w:r>
                            <w:r w:rsidRPr="00D631E6">
                              <w:rPr>
                                <w:b/>
                                <w:i/>
                              </w:rPr>
                              <w:t xml:space="preserve"> Motif Kates Gantu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C919EE" id="_x0000_s1059" type="#_x0000_t202" style="position:absolute;left:0;text-align:left;margin-left:5.35pt;margin-top:19.05pt;width:230.9pt;height:121.9pt;z-index:251637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" stroked="f">
                <v:textbox>
                  <w:txbxContent>
                    <w:p w14:paraId="35403EB8" w14:textId="77777777" w:rsidR="00945AAF" w:rsidRDefault="00945AAF" w:rsidP="00092B87">
                      <w:pPr>
                        <w:pStyle w:val="batangtubuh"/>
                      </w:pPr>
                      <w:r w:rsidRPr="00A5081C">
                        <w:rPr>
                          <w:noProof/>
                          <w:lang w:val="id-ID" w:eastAsia="id-ID"/>
                        </w:rPr>
                        <w:drawing>
                          <wp:inline distT="0" distB="0" distL="0" distR="0" wp14:anchorId="471F7C20" wp14:editId="1DE9A5C7">
                            <wp:extent cx="1136783" cy="1341645"/>
                            <wp:effectExtent l="0" t="6985" r="0" b="0"/>
                            <wp:docPr id="89" name="Picture 89" descr="C:\Users\TOSHIBA 2\Downloads\WhatsApp Image 2021-03-01 at 09.36.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 2\Downloads\WhatsApp Image 2021-03-01 at 09.36.25.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l="1" t="9281" r="4743" b="27445"/>
                                    <a:stretch/>
                                  </pic:blipFill>
                                  <pic:spPr bwMode="auto">
                                    <a:xfrm rot="16200000">
                                      <a:off x="0" y="0"/>
                                      <a:ext cx="1155623" cy="1363880"/>
                                    </a:xfrm>
                                    <a:prstGeom prst="rect">
                                      <a:avLst/>
                                    </a:prstGeom>
                                    <a:noFill/>
                                    <a:ln>
                                      <a:noFill/>
                                    </a:ln>
                                    <a:extLst>
                                      <a:ext uri="{53640926-AAD7-44D8-BBD7-CCE9431645EC}">
                                        <a14:shadowObscured xmlns:a14="http://schemas.microsoft.com/office/drawing/2010/main"/>
                                      </a:ext>
                                    </a:extLst>
                                  </pic:spPr>
                                </pic:pic>
                              </a:graphicData>
                            </a:graphic>
                          </wp:inline>
                        </w:drawing>
                      </w:r>
                    </w:p>
                    <w:p w14:paraId="7CB2FA52" w14:textId="430BE294" w:rsidR="00945AAF" w:rsidRPr="00D631E6" w:rsidRDefault="00945AAF" w:rsidP="00092B87">
                      <w:pPr>
                        <w:pStyle w:val="batangtubuh"/>
                        <w:jc w:val="center"/>
                        <w:rPr>
                          <w:b/>
                          <w:i/>
                        </w:rPr>
                      </w:pPr>
                      <w:r>
                        <w:rPr>
                          <w:b/>
                          <w:i/>
                        </w:rPr>
                        <w:t xml:space="preserve">Gambar 1.8 </w:t>
                      </w:r>
                      <w:r w:rsidRPr="00D631E6">
                        <w:rPr>
                          <w:b/>
                          <w:i/>
                        </w:rPr>
                        <w:t xml:space="preserve"> Motif Kates Gantung</w:t>
                      </w:r>
                    </w:p>
                  </w:txbxContent>
                </v:textbox>
                <w10:wrap type="square"/>
              </v:shape>
            </w:pict>
          </mc:Fallback>
        </mc:AlternateContent>
      </w:r>
      <w:r>
        <w:rPr>
          <w:b/>
        </w:rPr>
        <w:t>Mo</w:t>
      </w:r>
      <w:r w:rsidRPr="00D631E6">
        <w:rPr>
          <w:b/>
        </w:rPr>
        <w:t>tif Kates Gantung</w:t>
      </w:r>
    </w:p>
    <w:p w14:paraId="3C2A718C" w14:textId="77777777" w:rsidR="007D505A" w:rsidRDefault="00092B87" w:rsidP="00AF7395">
      <w:pPr>
        <w:pStyle w:val="batangtubuh"/>
      </w:pPr>
      <w:r w:rsidRPr="00AF7395">
        <w:t>Pada</w:t>
      </w:r>
      <w:r w:rsidR="008D5160" w:rsidRPr="00AF7395">
        <w:t xml:space="preserve"> motif kates gantung </w:t>
      </w:r>
      <w:r w:rsidRPr="00AF7395">
        <w:t>(</w:t>
      </w:r>
      <w:r w:rsidR="0083753C" w:rsidRPr="00AF7395">
        <w:t>lihat Gambar 1.8</w:t>
      </w:r>
      <w:r w:rsidR="008D5160" w:rsidRPr="00AF7395">
        <w:t xml:space="preserve">) merupakan perkembangan </w:t>
      </w:r>
      <w:r w:rsidRPr="00AF7395">
        <w:t>motif baru dari Desa Kedungrejo Kecamatan Kerek, milik Uswatun yang didapat dari inspirasi melihat  lingkungan sekitar.</w:t>
      </w:r>
      <w:r w:rsidR="00380707" w:rsidRPr="00AF7395">
        <w:t xml:space="preserve"> Motif ini juga diproduksi oleh</w:t>
      </w:r>
      <w:r w:rsidR="00FE2FFC" w:rsidRPr="00AF7395">
        <w:t xml:space="preserve"> desa lain,</w:t>
      </w:r>
      <w:r w:rsidR="00380707" w:rsidRPr="00AF7395">
        <w:t xml:space="preserve"> hanya saja yang membedakan dari segi warna dan tata letak motifnya.</w:t>
      </w:r>
      <w:r w:rsidRPr="00AF7395">
        <w:t xml:space="preserve"> Motif kates gantung  merupakan tanaman yang ditemui di sekitar desa Kerek. Masyarakat setempat menggunakan oyot dan batang kates gantung untuk obat. Meskipun kates gantung tidak berbuah, namun masih </w:t>
      </w:r>
      <w:r w:rsidR="007D505A">
        <w:t>bisa digunakan untuk hal lain.</w:t>
      </w:r>
    </w:p>
    <w:p w14:paraId="0F6C653D" w14:textId="0078FA64" w:rsidR="00982CB8" w:rsidRPr="00AF7395" w:rsidRDefault="00982CB8" w:rsidP="00AF7395">
      <w:pPr>
        <w:pStyle w:val="batangtubuh"/>
      </w:pPr>
      <w:r w:rsidRPr="00AF7395">
        <w:t>Berikut ini beberapa motif di dalam motif kates gantung tersebut yang akan diuraikan sebagai berikut :</w:t>
      </w:r>
    </w:p>
    <w:p w14:paraId="70F90813" w14:textId="77777777" w:rsidR="00AF7395" w:rsidRPr="00D62FEC" w:rsidRDefault="00AF7395" w:rsidP="00AF7395">
      <w:pPr>
        <w:jc w:val="center"/>
        <w:rPr>
          <w:b/>
          <w:lang w:val="en-GB"/>
        </w:rPr>
      </w:pPr>
      <w:r w:rsidRPr="00D62FEC">
        <w:rPr>
          <w:b/>
          <w:lang w:val="en-GB"/>
        </w:rPr>
        <w:t xml:space="preserve">Tabel </w:t>
      </w:r>
      <w:r>
        <w:rPr>
          <w:b/>
          <w:lang w:val="en-GB"/>
        </w:rPr>
        <w:t>2.5 I</w:t>
      </w:r>
      <w:r w:rsidRPr="00D62FEC">
        <w:rPr>
          <w:b/>
          <w:lang w:val="en-GB"/>
        </w:rPr>
        <w:t>dentifikasi Motif Kates Gantung :</w:t>
      </w:r>
    </w:p>
    <w:tbl>
      <w:tblPr>
        <w:tblStyle w:val="TableGridLight1"/>
        <w:tblW w:w="4404" w:type="dxa"/>
        <w:tblLayout w:type="fixed"/>
        <w:tblLook w:val="04A0" w:firstRow="1" w:lastRow="0" w:firstColumn="1" w:lastColumn="0" w:noHBand="0" w:noVBand="1"/>
      </w:tblPr>
      <w:tblGrid>
        <w:gridCol w:w="1980"/>
        <w:gridCol w:w="1134"/>
        <w:gridCol w:w="1290"/>
      </w:tblGrid>
      <w:tr w:rsidR="00AF7395" w:rsidRPr="002D0032" w14:paraId="45CE932A" w14:textId="77777777" w:rsidTr="00AF7395">
        <w:trPr>
          <w:trHeight w:val="456"/>
        </w:trPr>
        <w:tc>
          <w:tcPr>
            <w:tcW w:w="1980" w:type="dxa"/>
            <w:vAlign w:val="center"/>
          </w:tcPr>
          <w:p w14:paraId="1CB7AF6D" w14:textId="77777777" w:rsidR="00AF7395" w:rsidRPr="00092B87" w:rsidRDefault="00AF7395" w:rsidP="00AF7395">
            <w:pPr>
              <w:pStyle w:val="batangtubuh"/>
              <w:ind w:firstLine="31"/>
              <w:jc w:val="center"/>
              <w:rPr>
                <w:b/>
                <w:i/>
                <w:iCs/>
              </w:rPr>
            </w:pPr>
            <w:r>
              <w:rPr>
                <w:b/>
              </w:rPr>
              <w:t>Konsep Matematika</w:t>
            </w:r>
          </w:p>
        </w:tc>
        <w:tc>
          <w:tcPr>
            <w:tcW w:w="1134" w:type="dxa"/>
            <w:vAlign w:val="center"/>
          </w:tcPr>
          <w:p w14:paraId="4DD19913" w14:textId="77777777" w:rsidR="00AF7395" w:rsidRPr="00092B87" w:rsidRDefault="00AF7395" w:rsidP="00AF7395">
            <w:pPr>
              <w:pStyle w:val="batangtubuh"/>
              <w:jc w:val="center"/>
              <w:rPr>
                <w:b/>
                <w:i/>
                <w:iCs/>
              </w:rPr>
            </w:pPr>
            <w:r w:rsidRPr="00092B87">
              <w:rPr>
                <w:b/>
              </w:rPr>
              <w:t>Nama Motif</w:t>
            </w:r>
          </w:p>
        </w:tc>
        <w:tc>
          <w:tcPr>
            <w:tcW w:w="1290" w:type="dxa"/>
            <w:vAlign w:val="center"/>
          </w:tcPr>
          <w:p w14:paraId="7CEA5BBE" w14:textId="77777777" w:rsidR="00AF7395" w:rsidRPr="00092B87" w:rsidRDefault="00AF7395" w:rsidP="00AF7395">
            <w:pPr>
              <w:pStyle w:val="batangtubuh"/>
              <w:jc w:val="center"/>
              <w:rPr>
                <w:b/>
                <w:i/>
                <w:iCs/>
              </w:rPr>
            </w:pPr>
            <w:r w:rsidRPr="00092B87">
              <w:rPr>
                <w:b/>
              </w:rPr>
              <w:t>Gambar Motif</w:t>
            </w:r>
          </w:p>
        </w:tc>
      </w:tr>
      <w:tr w:rsidR="00AF7395" w:rsidRPr="002D0032" w14:paraId="16080021" w14:textId="77777777" w:rsidTr="00AF7395">
        <w:trPr>
          <w:trHeight w:val="581"/>
        </w:trPr>
        <w:tc>
          <w:tcPr>
            <w:tcW w:w="1980" w:type="dxa"/>
            <w:vAlign w:val="center"/>
          </w:tcPr>
          <w:p w14:paraId="20F097F0" w14:textId="77777777" w:rsidR="00AF7395" w:rsidRPr="00982CB8" w:rsidRDefault="00AF7395" w:rsidP="00D065B8">
            <w:pPr>
              <w:pStyle w:val="batangtubuh"/>
              <w:ind w:firstLine="31"/>
              <w:jc w:val="center"/>
              <w:rPr>
                <w:iCs/>
              </w:rPr>
            </w:pPr>
            <w:r w:rsidRPr="00982CB8">
              <w:rPr>
                <w:iCs/>
              </w:rPr>
              <w:t xml:space="preserve">Kurva </w:t>
            </w:r>
            <w:r>
              <w:rPr>
                <w:iCs/>
              </w:rPr>
              <w:t xml:space="preserve">tertutup </w:t>
            </w:r>
            <w:r w:rsidRPr="00982CB8">
              <w:rPr>
                <w:iCs/>
              </w:rPr>
              <w:t>sederhana</w:t>
            </w:r>
            <w:r>
              <w:rPr>
                <w:iCs/>
              </w:rPr>
              <w:t>, titik, lingkaran</w:t>
            </w:r>
          </w:p>
        </w:tc>
        <w:tc>
          <w:tcPr>
            <w:tcW w:w="1134" w:type="dxa"/>
            <w:vAlign w:val="center"/>
          </w:tcPr>
          <w:p w14:paraId="49019852" w14:textId="77777777" w:rsidR="00AF7395" w:rsidRPr="002D0032" w:rsidRDefault="00AF7395" w:rsidP="00D065B8">
            <w:pPr>
              <w:pStyle w:val="batangtubuh"/>
              <w:ind w:firstLine="0"/>
              <w:jc w:val="left"/>
              <w:rPr>
                <w:iCs/>
              </w:rPr>
            </w:pPr>
            <w:r w:rsidRPr="002D0032">
              <w:rPr>
                <w:iCs/>
              </w:rPr>
              <w:t xml:space="preserve">Motif </w:t>
            </w:r>
            <w:r>
              <w:rPr>
                <w:iCs/>
              </w:rPr>
              <w:t>bintang</w:t>
            </w:r>
          </w:p>
        </w:tc>
        <w:tc>
          <w:tcPr>
            <w:tcW w:w="1290" w:type="dxa"/>
            <w:vAlign w:val="center"/>
          </w:tcPr>
          <w:p w14:paraId="5D3D5C3A" w14:textId="77777777" w:rsidR="00AF7395" w:rsidRPr="002D0032" w:rsidRDefault="00AF7395" w:rsidP="00D065B8">
            <w:pPr>
              <w:pStyle w:val="batangtubuh"/>
              <w:ind w:firstLine="0"/>
              <w:jc w:val="center"/>
              <w:rPr>
                <w:i/>
                <w:iCs/>
              </w:rPr>
            </w:pPr>
            <w:r w:rsidRPr="00A5081C">
              <w:rPr>
                <w:noProof/>
                <w:lang w:val="id-ID" w:eastAsia="id-ID"/>
              </w:rPr>
              <w:drawing>
                <wp:inline distT="0" distB="0" distL="0" distR="0" wp14:anchorId="4BF9AA69" wp14:editId="440B4F5E">
                  <wp:extent cx="383551" cy="359070"/>
                  <wp:effectExtent l="0" t="6668"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 2\Downloads\WhatsApp Image 2021-03-01 at 09.36.25.jpe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8524" t="28615" r="9821" b="54705"/>
                          <a:stretch/>
                        </pic:blipFill>
                        <pic:spPr bwMode="auto">
                          <a:xfrm rot="16200000">
                            <a:off x="0" y="0"/>
                            <a:ext cx="397289" cy="3719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F7395" w:rsidRPr="002D0032" w14:paraId="66148666" w14:textId="77777777" w:rsidTr="00AF7395">
        <w:trPr>
          <w:trHeight w:val="641"/>
        </w:trPr>
        <w:tc>
          <w:tcPr>
            <w:tcW w:w="1980" w:type="dxa"/>
          </w:tcPr>
          <w:p w14:paraId="158AC294" w14:textId="77777777" w:rsidR="00AF7395" w:rsidRPr="00982CB8" w:rsidRDefault="00AF7395" w:rsidP="00D065B8">
            <w:pPr>
              <w:pStyle w:val="batangtubuh"/>
              <w:ind w:firstLine="31"/>
              <w:jc w:val="center"/>
              <w:rPr>
                <w:iCs/>
              </w:rPr>
            </w:pPr>
            <w:r w:rsidRPr="00982CB8">
              <w:rPr>
                <w:iCs/>
              </w:rPr>
              <w:t>Garis Leng</w:t>
            </w:r>
            <w:r>
              <w:rPr>
                <w:iCs/>
              </w:rPr>
              <w:t>k</w:t>
            </w:r>
            <w:r w:rsidRPr="00982CB8">
              <w:rPr>
                <w:iCs/>
              </w:rPr>
              <w:t>ung</w:t>
            </w:r>
          </w:p>
        </w:tc>
        <w:tc>
          <w:tcPr>
            <w:tcW w:w="1134" w:type="dxa"/>
          </w:tcPr>
          <w:p w14:paraId="0757741F" w14:textId="77777777" w:rsidR="00AF7395" w:rsidRPr="002D0032" w:rsidRDefault="00AF7395" w:rsidP="00D065B8">
            <w:pPr>
              <w:pStyle w:val="batangtubuh"/>
              <w:ind w:firstLine="0"/>
              <w:jc w:val="left"/>
              <w:rPr>
                <w:iCs/>
              </w:rPr>
            </w:pPr>
            <w:r w:rsidRPr="00AB2FFA">
              <w:rPr>
                <w:iCs/>
              </w:rPr>
              <w:t xml:space="preserve">Motif </w:t>
            </w:r>
            <w:r>
              <w:rPr>
                <w:iCs/>
              </w:rPr>
              <w:t xml:space="preserve">daun dan bunga </w:t>
            </w:r>
          </w:p>
        </w:tc>
        <w:tc>
          <w:tcPr>
            <w:tcW w:w="1290" w:type="dxa"/>
          </w:tcPr>
          <w:p w14:paraId="410E8BC3" w14:textId="77777777" w:rsidR="00AF7395" w:rsidRPr="002D0032" w:rsidRDefault="00AF7395" w:rsidP="00D065B8">
            <w:pPr>
              <w:pStyle w:val="batangtubuh"/>
              <w:ind w:firstLine="0"/>
              <w:jc w:val="center"/>
              <w:rPr>
                <w:i/>
                <w:iCs/>
              </w:rPr>
            </w:pPr>
            <w:r w:rsidRPr="00A5081C">
              <w:rPr>
                <w:noProof/>
                <w:lang w:val="id-ID" w:eastAsia="id-ID"/>
              </w:rPr>
              <w:drawing>
                <wp:inline distT="0" distB="0" distL="0" distR="0" wp14:anchorId="3C74F562" wp14:editId="049DDA57">
                  <wp:extent cx="515647" cy="342900"/>
                  <wp:effectExtent l="0" t="0" r="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 2\Downloads\WhatsApp Image 2021-03-01 at 09.36.25.jpe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1085" t="9281" r="38748" b="71944"/>
                          <a:stretch/>
                        </pic:blipFill>
                        <pic:spPr bwMode="auto">
                          <a:xfrm>
                            <a:off x="0" y="0"/>
                            <a:ext cx="525792" cy="3496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A38DB63" w14:textId="364DB2F3" w:rsidR="00325FAC" w:rsidRDefault="008659DF" w:rsidP="008D5160">
      <w:pPr>
        <w:pStyle w:val="batangtubuh"/>
      </w:pPr>
      <w:r>
        <w:t xml:space="preserve">Berdasarkan </w:t>
      </w:r>
      <w:r w:rsidR="005026C1">
        <w:t>gambar di atas</w:t>
      </w:r>
      <w:r w:rsidR="00982CB8" w:rsidRPr="00BA59E3">
        <w:t xml:space="preserve"> konsep matematika yang terdapat pada motif </w:t>
      </w:r>
      <w:r w:rsidR="00982CB8">
        <w:t>bintang</w:t>
      </w:r>
      <w:r w:rsidR="00982CB8" w:rsidRPr="00BA59E3">
        <w:t xml:space="preserve"> yaitu</w:t>
      </w:r>
      <w:r w:rsidR="00982CB8">
        <w:t xml:space="preserve"> menggambarkan  kurva </w:t>
      </w:r>
      <w:r w:rsidR="00817089">
        <w:t xml:space="preserve">tertutup </w:t>
      </w:r>
      <w:r w:rsidR="00982CB8">
        <w:t>sederhana yangmana digambarkan dari sebuah titik yang awal dan akhir dari titik tersebut bertemu dan tidak memiliki titik potong</w:t>
      </w:r>
      <w:r w:rsidR="00817089">
        <w:t xml:space="preserve"> </w:t>
      </w:r>
      <w:sdt>
        <w:sdtPr>
          <w:id w:val="-1235620846"/>
          <w:citation/>
        </w:sdtPr>
        <w:sdtEndPr/>
        <w:sdtContent>
          <w:r w:rsidR="00817089">
            <w:fldChar w:fldCharType="begin"/>
          </w:r>
          <w:r w:rsidR="00817089">
            <w:instrText xml:space="preserve"> CITATION Muc14 \l 2057 </w:instrText>
          </w:r>
          <w:r w:rsidR="00817089">
            <w:fldChar w:fldCharType="separate"/>
          </w:r>
          <w:r w:rsidR="00D115C8">
            <w:rPr>
              <w:noProof/>
            </w:rPr>
            <w:t>(Karim, 2014)</w:t>
          </w:r>
          <w:r w:rsidR="00817089">
            <w:fldChar w:fldCharType="end"/>
          </w:r>
        </w:sdtContent>
      </w:sdt>
      <w:r w:rsidR="00982CB8">
        <w:t>. Adapun di</w:t>
      </w:r>
      <w:r w:rsidR="00817089">
        <w:t xml:space="preserve"> </w:t>
      </w:r>
      <w:r w:rsidR="00982CB8">
        <w:t>dalam motif bintang tersebut terdapat titik-ti</w:t>
      </w:r>
      <w:r w:rsidR="00817089">
        <w:t>ti</w:t>
      </w:r>
      <w:r w:rsidR="00982CB8">
        <w:t>k dan di</w:t>
      </w:r>
      <w:r w:rsidR="00817089">
        <w:t xml:space="preserve"> </w:t>
      </w:r>
      <w:r w:rsidR="00982CB8">
        <w:t>dalamnya ada lingkaran kecil.</w:t>
      </w:r>
      <w:r w:rsidR="00817089">
        <w:t xml:space="preserve"> Sedangkan motif daun dan bunga </w:t>
      </w:r>
      <w:r w:rsidR="00982CB8">
        <w:t>kates gantung diga</w:t>
      </w:r>
      <w:r w:rsidR="00817089">
        <w:t>mbarkan den</w:t>
      </w:r>
      <w:r w:rsidR="00325FAC">
        <w:t>gan garis lengkung.</w:t>
      </w:r>
    </w:p>
    <w:p w14:paraId="4461C246" w14:textId="6648A5B5" w:rsidR="00982CB8" w:rsidRDefault="00982CB8" w:rsidP="00982CB8">
      <w:pPr>
        <w:pStyle w:val="batangtubuh"/>
      </w:pPr>
      <w:r>
        <w:t xml:space="preserve">Oleh karena itu konsep-konsep matematika yang ada pada motif kates gantung yakni 1) titik; 2) garis lengkung; 3) lingkaran; dan 4) kurva </w:t>
      </w:r>
      <w:r w:rsidR="005026C1">
        <w:t xml:space="preserve">tertutup </w:t>
      </w:r>
      <w:r>
        <w:t>sederhana.</w:t>
      </w:r>
    </w:p>
    <w:p w14:paraId="7AD3A1C0" w14:textId="1ACB5489" w:rsidR="00DB0CE0" w:rsidRPr="00FE2FFC" w:rsidRDefault="00DB0CE0" w:rsidP="00DB0CE0">
      <w:pPr>
        <w:pStyle w:val="batangtubuh"/>
        <w:numPr>
          <w:ilvl w:val="0"/>
          <w:numId w:val="5"/>
        </w:numPr>
        <w:rPr>
          <w:b/>
        </w:rPr>
      </w:pPr>
      <w:r>
        <w:rPr>
          <w:noProof/>
          <w:color w:val="000000"/>
          <w:sz w:val="24"/>
          <w:szCs w:val="24"/>
          <w:lang w:val="id-ID" w:eastAsia="id-ID"/>
        </w:rPr>
        <mc:AlternateContent>
          <mc:Choice Requires="wps">
            <w:drawing>
              <wp:anchor distT="0" distB="0" distL="114300" distR="114300" simplePos="0" relativeHeight="251675648" behindDoc="0" locked="0" layoutInCell="1" allowOverlap="1" wp14:anchorId="1D972B31" wp14:editId="7CA3D389">
                <wp:simplePos x="0" y="0"/>
                <wp:positionH relativeFrom="column">
                  <wp:posOffset>686088</wp:posOffset>
                </wp:positionH>
                <wp:positionV relativeFrom="paragraph">
                  <wp:posOffset>344704</wp:posOffset>
                </wp:positionV>
                <wp:extent cx="261257" cy="1144921"/>
                <wp:effectExtent l="19050" t="19050" r="24765" b="17145"/>
                <wp:wrapNone/>
                <wp:docPr id="322" name="Rectangle 322"/>
                <wp:cNvGraphicFramePr/>
                <a:graphic xmlns:a="http://schemas.openxmlformats.org/drawingml/2006/main">
                  <a:graphicData uri="http://schemas.microsoft.com/office/word/2010/wordprocessingShape">
                    <wps:wsp>
                      <wps:cNvSpPr/>
                      <wps:spPr>
                        <a:xfrm>
                          <a:off x="0" y="0"/>
                          <a:ext cx="261257" cy="1144921"/>
                        </a:xfrm>
                        <a:prstGeom prst="rect">
                          <a:avLst/>
                        </a:prstGeom>
                        <a:noFill/>
                        <a:ln w="28575"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5"/>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317E9" id="Rectangle 322" o:spid="_x0000_s1026" style="position:absolute;margin-left:54pt;margin-top:27.15pt;width:20.55pt;height:90.1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" filled="f" strokecolor="yellow" strokeweight="2.25pt">
                <v:stroke joinstyle="round"/>
              </v:rect>
            </w:pict>
          </mc:Fallback>
        </mc:AlternateContent>
      </w:r>
      <w:r>
        <w:rPr>
          <w:noProof/>
          <w:color w:val="000000"/>
          <w:sz w:val="24"/>
          <w:szCs w:val="24"/>
          <w:lang w:val="id-ID" w:eastAsia="id-ID"/>
        </w:rPr>
        <mc:AlternateContent>
          <mc:Choice Requires="wps">
            <w:drawing>
              <wp:anchor distT="0" distB="0" distL="114300" distR="114300" simplePos="0" relativeHeight="251676672" behindDoc="0" locked="0" layoutInCell="1" allowOverlap="1" wp14:anchorId="595C95D7" wp14:editId="33F73258">
                <wp:simplePos x="0" y="0"/>
                <wp:positionH relativeFrom="column">
                  <wp:posOffset>445865</wp:posOffset>
                </wp:positionH>
                <wp:positionV relativeFrom="paragraph">
                  <wp:posOffset>572772</wp:posOffset>
                </wp:positionV>
                <wp:extent cx="87162" cy="325952"/>
                <wp:effectExtent l="0" t="5080" r="22225" b="22225"/>
                <wp:wrapNone/>
                <wp:docPr id="323" name="Isosceles Triangle 323"/>
                <wp:cNvGraphicFramePr/>
                <a:graphic xmlns:a="http://schemas.openxmlformats.org/drawingml/2006/main">
                  <a:graphicData uri="http://schemas.microsoft.com/office/word/2010/wordprocessingShape">
                    <wps:wsp>
                      <wps:cNvSpPr/>
                      <wps:spPr>
                        <a:xfrm rot="16389088">
                          <a:off x="0" y="0"/>
                          <a:ext cx="87162" cy="325952"/>
                        </a:xfrm>
                        <a:prstGeom prst="triangle">
                          <a:avLst/>
                        </a:prstGeom>
                        <a:noFill/>
                        <a:ln w="19050" cap="flat" cmpd="sng" algn="ctr">
                          <a:solidFill>
                            <a:srgbClr val="FFFF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5"/>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D6086" id="Isosceles Triangle 323" o:spid="_x0000_s1026" type="#_x0000_t5" style="position:absolute;margin-left:35.1pt;margin-top:45.1pt;width:6.85pt;height:25.65pt;rotation:-5691705fd;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" filled="f" strokecolor="yellow" strokeweight="1.5pt">
                <v:stroke joinstyle="round"/>
              </v:shape>
            </w:pict>
          </mc:Fallback>
        </mc:AlternateContent>
      </w:r>
      <w:r w:rsidRPr="00845401">
        <w:rPr>
          <w:noProof/>
          <w:color w:val="000000"/>
          <w:sz w:val="24"/>
          <w:szCs w:val="24"/>
          <w:shd w:val="clear" w:color="auto" w:fill="FFFFFF"/>
          <w:lang w:val="id-ID" w:eastAsia="id-ID"/>
        </w:rPr>
        <mc:AlternateContent>
          <mc:Choice Requires="wps">
            <w:drawing>
              <wp:anchor distT="45720" distB="45720" distL="114300" distR="114300" simplePos="0" relativeHeight="251673600" behindDoc="0" locked="0" layoutInCell="1" allowOverlap="1" wp14:anchorId="5A1E7BB4" wp14:editId="2D533250">
                <wp:simplePos x="0" y="0"/>
                <wp:positionH relativeFrom="column">
                  <wp:posOffset>0</wp:posOffset>
                </wp:positionH>
                <wp:positionV relativeFrom="paragraph">
                  <wp:posOffset>231037</wp:posOffset>
                </wp:positionV>
                <wp:extent cx="2720975" cy="1554480"/>
                <wp:effectExtent l="0" t="0" r="3175" b="7620"/>
                <wp:wrapSquare wrapText="bothSides"/>
                <wp:docPr id="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0975" cy="1554480"/>
                        </a:xfrm>
                        <a:prstGeom prst="rect">
                          <a:avLst/>
                        </a:prstGeom>
                        <a:solidFill>
                          <a:srgbClr val="FFFFFF"/>
                        </a:solidFill>
                        <a:ln w="9525">
                          <a:noFill/>
                          <a:miter lim="800000"/>
                          <a:headEnd/>
                          <a:tailEnd/>
                        </a:ln>
                      </wps:spPr>
                      <wps:txbx>
                        <w:txbxContent>
                          <w:p w14:paraId="29F74057" w14:textId="77777777" w:rsidR="00945AAF" w:rsidRPr="001476FB" w:rsidRDefault="00945AAF" w:rsidP="00DB0CE0">
                            <w:pPr>
                              <w:pStyle w:val="batangtubuh"/>
                              <w:jc w:val="left"/>
                            </w:pPr>
                            <w:r w:rsidRPr="001476FB">
                              <w:rPr>
                                <w:noProof/>
                                <w:lang w:val="id-ID" w:eastAsia="id-ID"/>
                              </w:rPr>
                              <w:drawing>
                                <wp:inline distT="0" distB="0" distL="0" distR="0" wp14:anchorId="0365B9F8" wp14:editId="709C0801">
                                  <wp:extent cx="1245870" cy="2445237"/>
                                  <wp:effectExtent l="0" t="8890" r="2540" b="2540"/>
                                  <wp:docPr id="185" name="Picture 185" descr="IMG_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IMG_7491"/>
                                          <pic:cNvPicPr>
                                            <a:picLocks noChangeAspect="1" noChangeArrowheads="1"/>
                                          </pic:cNvPicPr>
                                        </pic:nvPicPr>
                                        <pic:blipFill>
                                          <a:blip r:embed="rId46">
                                            <a:extLst>
                                              <a:ext uri="{28A0092B-C50C-407E-A947-70E740481C1C}">
                                                <a14:useLocalDpi xmlns:a14="http://schemas.microsoft.com/office/drawing/2010/main" val="0"/>
                                              </a:ext>
                                            </a:extLst>
                                          </a:blip>
                                          <a:srcRect l="8360" t="14735" r="46918" b="15361"/>
                                          <a:stretch>
                                            <a:fillRect/>
                                          </a:stretch>
                                        </pic:blipFill>
                                        <pic:spPr bwMode="auto">
                                          <a:xfrm rot="5400000">
                                            <a:off x="0" y="0"/>
                                            <a:ext cx="1253965" cy="2461125"/>
                                          </a:xfrm>
                                          <a:prstGeom prst="rect">
                                            <a:avLst/>
                                          </a:prstGeom>
                                          <a:noFill/>
                                          <a:ln>
                                            <a:noFill/>
                                          </a:ln>
                                        </pic:spPr>
                                      </pic:pic>
                                    </a:graphicData>
                                  </a:graphic>
                                </wp:inline>
                              </w:drawing>
                            </w:r>
                            <w:r w:rsidRPr="00C9651E">
                              <w:rPr>
                                <w:noProof/>
                                <w:lang w:eastAsia="id-ID"/>
                              </w:rPr>
                              <w:t xml:space="preserve"> </w:t>
                            </w:r>
                          </w:p>
                          <w:p w14:paraId="0D6C00C2" w14:textId="7C00B0B4" w:rsidR="00945AAF" w:rsidRPr="00EF70B1" w:rsidRDefault="00945AAF" w:rsidP="00DB0CE0">
                            <w:pPr>
                              <w:pStyle w:val="batangtubuh"/>
                              <w:jc w:val="center"/>
                              <w:rPr>
                                <w:b/>
                                <w:i/>
                              </w:rPr>
                            </w:pPr>
                            <w:r w:rsidRPr="00EF70B1">
                              <w:rPr>
                                <w:b/>
                                <w:i/>
                              </w:rPr>
                              <w:t xml:space="preserve">Gambar </w:t>
                            </w:r>
                            <w:r>
                              <w:rPr>
                                <w:b/>
                                <w:i/>
                              </w:rPr>
                              <w:t>1.9</w:t>
                            </w:r>
                            <w:r w:rsidRPr="00EF70B1">
                              <w:rPr>
                                <w:b/>
                                <w:i/>
                              </w:rPr>
                              <w:t xml:space="preserve"> Motif Sawah-sawah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1E7BB4" id="_x0000_s1060" type="#_x0000_t202" style="position:absolute;left:0;text-align:left;margin-left:0;margin-top:18.2pt;width:214.25pt;height:122.4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" stroked="f">
                <v:textbox>
                  <w:txbxContent>
                    <w:p w14:paraId="29F74057" w14:textId="77777777" w:rsidR="00945AAF" w:rsidRPr="001476FB" w:rsidRDefault="00945AAF" w:rsidP="00DB0CE0">
                      <w:pPr>
                        <w:pStyle w:val="batangtubuh"/>
                        <w:jc w:val="left"/>
                      </w:pPr>
                      <w:r w:rsidRPr="001476FB">
                        <w:rPr>
                          <w:noProof/>
                          <w:lang w:val="id-ID" w:eastAsia="id-ID"/>
                        </w:rPr>
                        <w:drawing>
                          <wp:inline distT="0" distB="0" distL="0" distR="0" wp14:anchorId="0365B9F8" wp14:editId="709C0801">
                            <wp:extent cx="1245870" cy="2445237"/>
                            <wp:effectExtent l="0" t="8890" r="2540" b="2540"/>
                            <wp:docPr id="185" name="Picture 185" descr="IMG_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IMG_7491"/>
                                    <pic:cNvPicPr>
                                      <a:picLocks noChangeAspect="1" noChangeArrowheads="1"/>
                                    </pic:cNvPicPr>
                                  </pic:nvPicPr>
                                  <pic:blipFill>
                                    <a:blip r:embed="rId47">
                                      <a:extLst>
                                        <a:ext uri="{28A0092B-C50C-407E-A947-70E740481C1C}">
                                          <a14:useLocalDpi xmlns:a14="http://schemas.microsoft.com/office/drawing/2010/main" val="0"/>
                                        </a:ext>
                                      </a:extLst>
                                    </a:blip>
                                    <a:srcRect l="8360" t="14735" r="46918" b="15361"/>
                                    <a:stretch>
                                      <a:fillRect/>
                                    </a:stretch>
                                  </pic:blipFill>
                                  <pic:spPr bwMode="auto">
                                    <a:xfrm rot="5400000">
                                      <a:off x="0" y="0"/>
                                      <a:ext cx="1253965" cy="2461125"/>
                                    </a:xfrm>
                                    <a:prstGeom prst="rect">
                                      <a:avLst/>
                                    </a:prstGeom>
                                    <a:noFill/>
                                    <a:ln>
                                      <a:noFill/>
                                    </a:ln>
                                  </pic:spPr>
                                </pic:pic>
                              </a:graphicData>
                            </a:graphic>
                          </wp:inline>
                        </w:drawing>
                      </w:r>
                      <w:r w:rsidRPr="00C9651E">
                        <w:rPr>
                          <w:noProof/>
                          <w:lang w:eastAsia="id-ID"/>
                        </w:rPr>
                        <w:t xml:space="preserve"> </w:t>
                      </w:r>
                    </w:p>
                    <w:p w14:paraId="0D6C00C2" w14:textId="7C00B0B4" w:rsidR="00945AAF" w:rsidRPr="00EF70B1" w:rsidRDefault="00945AAF" w:rsidP="00DB0CE0">
                      <w:pPr>
                        <w:pStyle w:val="batangtubuh"/>
                        <w:jc w:val="center"/>
                        <w:rPr>
                          <w:b/>
                          <w:i/>
                        </w:rPr>
                      </w:pPr>
                      <w:r w:rsidRPr="00EF70B1">
                        <w:rPr>
                          <w:b/>
                          <w:i/>
                        </w:rPr>
                        <w:t xml:space="preserve">Gambar </w:t>
                      </w:r>
                      <w:r>
                        <w:rPr>
                          <w:b/>
                          <w:i/>
                        </w:rPr>
                        <w:t>1.9</w:t>
                      </w:r>
                      <w:r w:rsidRPr="00EF70B1">
                        <w:rPr>
                          <w:b/>
                          <w:i/>
                        </w:rPr>
                        <w:t xml:space="preserve"> Motif Sawah-sawahan</w:t>
                      </w:r>
                    </w:p>
                  </w:txbxContent>
                </v:textbox>
                <w10:wrap type="square"/>
              </v:shape>
            </w:pict>
          </mc:Fallback>
        </mc:AlternateContent>
      </w:r>
      <w:r w:rsidRPr="00203F8B">
        <w:rPr>
          <w:b/>
        </w:rPr>
        <w:t>Motif Sawah-sawahan</w:t>
      </w:r>
    </w:p>
    <w:p w14:paraId="780FEE7D" w14:textId="366746EF" w:rsidR="00DB0CE0" w:rsidRDefault="00DB0CE0" w:rsidP="00E45AE8">
      <w:pPr>
        <w:pStyle w:val="batangtubuh"/>
      </w:pPr>
      <w:r w:rsidRPr="00380707">
        <w:t xml:space="preserve">Pada motif </w:t>
      </w:r>
      <w:r>
        <w:t>sawah-sawahan (lihat Gambar 1.9</w:t>
      </w:r>
      <w:r w:rsidRPr="00380707">
        <w:t xml:space="preserve">) merupakan perkembangan motif baru dari Desa Margorejo Kecamatan Kerek, milik Mekar Melati Mandiri yang didapat dari </w:t>
      </w:r>
      <w:r w:rsidRPr="001476FB">
        <w:t xml:space="preserve">motif sekar jagad batik dari Pekalongan. Perbedaan antara </w:t>
      </w:r>
      <w:r w:rsidR="00E45AE8">
        <w:t>motif</w:t>
      </w:r>
      <w:r w:rsidRPr="001476FB">
        <w:t xml:space="preserve"> sawah-sawahan </w:t>
      </w:r>
      <w:r w:rsidR="00E45AE8">
        <w:t>dan</w:t>
      </w:r>
      <w:r w:rsidRPr="001476FB">
        <w:t xml:space="preserve"> batik</w:t>
      </w:r>
      <w:r w:rsidRPr="0091442B">
        <w:t xml:space="preserve"> sekar jagad Pekalongan terlihat dari isian motif, pinggiran tumpal, warna dalam batiknya, dan bahannya. Isian motif </w:t>
      </w:r>
      <w:r>
        <w:t xml:space="preserve">Batik Gedhog ini </w:t>
      </w:r>
      <w:r w:rsidRPr="0091442B">
        <w:t xml:space="preserve">terdiri dari tanaman dan bunga yang dijumpai di sawah serta terdapat ciri khas batik Tuban yaitu burung hong </w:t>
      </w:r>
      <w:r>
        <w:t>dan tumpal dalam pinggirannya.</w:t>
      </w:r>
      <w:r w:rsidRPr="0091442B">
        <w:t xml:space="preserve"> </w:t>
      </w:r>
    </w:p>
    <w:p w14:paraId="163D39A2" w14:textId="59929D34" w:rsidR="00DB0CE0" w:rsidRDefault="00DB0CE0" w:rsidP="00DB0CE0">
      <w:pPr>
        <w:pStyle w:val="batangtubuh"/>
      </w:pPr>
      <w:r w:rsidRPr="0091442B">
        <w:t>Selain itu bahan Batik Gedhog Tuban dari tenun asli, berbeda dengan batik Pekalongan. Dari segi warnanya juga berbeda batik sekar jagad Pekalongan didasari warna putih, sedangkan batik gedhog Tu</w:t>
      </w:r>
      <w:r>
        <w:t xml:space="preserve">ban ini dengan beberapa warna. </w:t>
      </w:r>
      <w:r w:rsidRPr="0091442B">
        <w:t xml:space="preserve">Motif ini melambangkan serangkaian pulau-pulau, sehingga memiliki makna keberagaman dan keindahan </w:t>
      </w:r>
      <w:sdt>
        <w:sdtPr>
          <w:id w:val="-1877530923"/>
          <w:citation/>
        </w:sdtPr>
        <w:sdtEndPr/>
        <w:sdtContent>
          <w:r w:rsidRPr="0091442B">
            <w:fldChar w:fldCharType="begin"/>
          </w:r>
          <w:r w:rsidRPr="0091442B">
            <w:instrText xml:space="preserve">CITATION Bin18 \l 2057 </w:instrText>
          </w:r>
          <w:r w:rsidRPr="0091442B">
            <w:fldChar w:fldCharType="separate"/>
          </w:r>
          <w:r w:rsidR="00D115C8">
            <w:rPr>
              <w:noProof/>
            </w:rPr>
            <w:t>(Khotimah, 2018)</w:t>
          </w:r>
          <w:r w:rsidRPr="0091442B">
            <w:fldChar w:fldCharType="end"/>
          </w:r>
        </w:sdtContent>
      </w:sdt>
      <w:r>
        <w:t>.</w:t>
      </w:r>
    </w:p>
    <w:p w14:paraId="569A77F9" w14:textId="2281CFEA" w:rsidR="00AF7395" w:rsidRDefault="00DB0CE0" w:rsidP="00AF7395">
      <w:pPr>
        <w:pStyle w:val="batangtubuh"/>
      </w:pPr>
      <w:r w:rsidRPr="00380707">
        <w:t>Berikut merupakan identifikasi Motif Sawah-Sawahan yang akan diuraikan sebagai berikut  :</w:t>
      </w:r>
    </w:p>
    <w:p w14:paraId="55813088" w14:textId="297C49FA" w:rsidR="00E45AE8" w:rsidRDefault="00AF7395" w:rsidP="00DB0CE0">
      <w:pPr>
        <w:pStyle w:val="batangtubuh"/>
      </w:pPr>
      <w:r>
        <w:rPr>
          <w:noProof/>
          <w:lang w:val="id-ID" w:eastAsia="id-ID"/>
        </w:rPr>
        <w:lastRenderedPageBreak/>
        <mc:AlternateContent>
          <mc:Choice Requires="wps">
            <w:drawing>
              <wp:anchor distT="0" distB="0" distL="114300" distR="114300" simplePos="0" relativeHeight="251685888" behindDoc="0" locked="0" layoutInCell="1" allowOverlap="1" wp14:anchorId="544D3496" wp14:editId="583ED16B">
                <wp:simplePos x="0" y="0"/>
                <wp:positionH relativeFrom="column">
                  <wp:posOffset>-115330</wp:posOffset>
                </wp:positionH>
                <wp:positionV relativeFrom="paragraph">
                  <wp:posOffset>-61647</wp:posOffset>
                </wp:positionV>
                <wp:extent cx="3186753" cy="2156347"/>
                <wp:effectExtent l="0" t="0" r="0" b="0"/>
                <wp:wrapNone/>
                <wp:docPr id="66" name="Text Box 66"/>
                <wp:cNvGraphicFramePr/>
                <a:graphic xmlns:a="http://schemas.openxmlformats.org/drawingml/2006/main">
                  <a:graphicData uri="http://schemas.microsoft.com/office/word/2010/wordprocessingShape">
                    <wps:wsp>
                      <wps:cNvSpPr txBox="1"/>
                      <wps:spPr>
                        <a:xfrm>
                          <a:off x="0" y="0"/>
                          <a:ext cx="3186753" cy="2156347"/>
                        </a:xfrm>
                        <a:prstGeom prst="rect">
                          <a:avLst/>
                        </a:prstGeom>
                        <a:solidFill>
                          <a:schemeClr val="lt1"/>
                        </a:solidFill>
                        <a:ln w="6350">
                          <a:noFill/>
                        </a:ln>
                      </wps:spPr>
                      <wps:txbx>
                        <w:txbxContent>
                          <w:p w14:paraId="7F9FC6BE" w14:textId="3C63E9AA" w:rsidR="00AF7395" w:rsidRDefault="00AF7395" w:rsidP="00AF7395">
                            <w:pPr>
                              <w:jc w:val="center"/>
                            </w:pPr>
                            <w:r>
                              <w:rPr>
                                <w:rFonts w:cs="Times New Roman"/>
                                <w:b/>
                                <w:szCs w:val="20"/>
                                <w:lang w:val="en-GB"/>
                              </w:rPr>
                              <w:t xml:space="preserve">Tabel </w:t>
                            </w:r>
                            <w:r w:rsidRPr="00EF70B1">
                              <w:rPr>
                                <w:rFonts w:cs="Times New Roman"/>
                                <w:b/>
                                <w:szCs w:val="20"/>
                              </w:rPr>
                              <w:t>2.</w:t>
                            </w:r>
                            <w:r w:rsidR="007D505A">
                              <w:rPr>
                                <w:rFonts w:cs="Times New Roman"/>
                                <w:b/>
                                <w:szCs w:val="20"/>
                              </w:rPr>
                              <w:t>6</w:t>
                            </w:r>
                            <w:r w:rsidRPr="00EF70B1">
                              <w:rPr>
                                <w:rFonts w:cs="Times New Roman"/>
                                <w:b/>
                                <w:szCs w:val="20"/>
                              </w:rPr>
                              <w:t xml:space="preserve"> Identifikasi Motif Sawah-sawahan</w:t>
                            </w:r>
                          </w:p>
                          <w:tbl>
                            <w:tblPr>
                              <w:tblStyle w:val="TableGridLight1"/>
                              <w:tblW w:w="4673" w:type="dxa"/>
                              <w:tblLayout w:type="fixed"/>
                              <w:tblLook w:val="04A0" w:firstRow="1" w:lastRow="0" w:firstColumn="1" w:lastColumn="0" w:noHBand="0" w:noVBand="1"/>
                            </w:tblPr>
                            <w:tblGrid>
                              <w:gridCol w:w="1696"/>
                              <w:gridCol w:w="1276"/>
                              <w:gridCol w:w="1701"/>
                            </w:tblGrid>
                            <w:tr w:rsidR="00AF7395" w:rsidRPr="005E79B0" w14:paraId="1DAF3CD3" w14:textId="77777777" w:rsidTr="00794B02">
                              <w:trPr>
                                <w:trHeight w:val="311"/>
                              </w:trPr>
                              <w:tc>
                                <w:tcPr>
                                  <w:tcW w:w="1696" w:type="dxa"/>
                                  <w:vAlign w:val="center"/>
                                </w:tcPr>
                                <w:p w14:paraId="2F985997" w14:textId="77777777" w:rsidR="00AF7395" w:rsidRPr="00794B02" w:rsidRDefault="00AF7395" w:rsidP="005E79B0">
                                  <w:pPr>
                                    <w:spacing w:line="360" w:lineRule="auto"/>
                                    <w:jc w:val="center"/>
                                    <w:rPr>
                                      <w:rFonts w:cs="Times New Roman"/>
                                      <w:b/>
                                      <w:iCs/>
                                      <w:szCs w:val="20"/>
                                      <w:lang w:val="en-GB"/>
                                    </w:rPr>
                                  </w:pPr>
                                  <w:r>
                                    <w:rPr>
                                      <w:rFonts w:cs="Times New Roman"/>
                                      <w:b/>
                                      <w:szCs w:val="20"/>
                                      <w:lang w:val="en-GB"/>
                                    </w:rPr>
                                    <w:t>Konsep Matematika</w:t>
                                  </w:r>
                                </w:p>
                              </w:tc>
                              <w:tc>
                                <w:tcPr>
                                  <w:tcW w:w="1276" w:type="dxa"/>
                                  <w:vAlign w:val="center"/>
                                </w:tcPr>
                                <w:p w14:paraId="02B1D2FF" w14:textId="77777777" w:rsidR="00AF7395" w:rsidRPr="00794B02" w:rsidRDefault="00AF7395" w:rsidP="005E79B0">
                                  <w:pPr>
                                    <w:spacing w:line="360" w:lineRule="auto"/>
                                    <w:jc w:val="center"/>
                                    <w:rPr>
                                      <w:rFonts w:cs="Times New Roman"/>
                                      <w:b/>
                                      <w:iCs/>
                                      <w:szCs w:val="20"/>
                                      <w:lang w:val="en-GB"/>
                                    </w:rPr>
                                  </w:pPr>
                                  <w:r w:rsidRPr="00794B02">
                                    <w:rPr>
                                      <w:rFonts w:cs="Times New Roman"/>
                                      <w:b/>
                                      <w:szCs w:val="20"/>
                                    </w:rPr>
                                    <w:t>Nama</w:t>
                                  </w:r>
                                  <w:r w:rsidRPr="00794B02">
                                    <w:rPr>
                                      <w:rFonts w:cs="Times New Roman"/>
                                      <w:b/>
                                      <w:szCs w:val="20"/>
                                      <w:lang w:val="en-GB"/>
                                    </w:rPr>
                                    <w:t xml:space="preserve"> Motif</w:t>
                                  </w:r>
                                </w:p>
                              </w:tc>
                              <w:tc>
                                <w:tcPr>
                                  <w:tcW w:w="1701" w:type="dxa"/>
                                  <w:vAlign w:val="center"/>
                                </w:tcPr>
                                <w:p w14:paraId="7AF82BA4" w14:textId="77777777" w:rsidR="00AF7395" w:rsidRPr="00794B02" w:rsidRDefault="00AF7395" w:rsidP="005E79B0">
                                  <w:pPr>
                                    <w:spacing w:line="360" w:lineRule="auto"/>
                                    <w:jc w:val="center"/>
                                    <w:rPr>
                                      <w:rFonts w:cs="Times New Roman"/>
                                      <w:b/>
                                      <w:noProof/>
                                      <w:color w:val="000000"/>
                                      <w:szCs w:val="20"/>
                                      <w:shd w:val="clear" w:color="auto" w:fill="FFFFFF"/>
                                      <w:lang w:eastAsia="id-ID"/>
                                    </w:rPr>
                                  </w:pPr>
                                  <w:r w:rsidRPr="00794B02">
                                    <w:rPr>
                                      <w:rFonts w:cs="Times New Roman"/>
                                      <w:b/>
                                      <w:szCs w:val="20"/>
                                    </w:rPr>
                                    <w:t>Gambar Motif</w:t>
                                  </w:r>
                                </w:p>
                              </w:tc>
                            </w:tr>
                            <w:tr w:rsidR="00AF7395" w:rsidRPr="005E79B0" w14:paraId="438025AD" w14:textId="77777777" w:rsidTr="00794B02">
                              <w:trPr>
                                <w:trHeight w:val="529"/>
                              </w:trPr>
                              <w:tc>
                                <w:tcPr>
                                  <w:tcW w:w="1696" w:type="dxa"/>
                                  <w:vAlign w:val="center"/>
                                </w:tcPr>
                                <w:p w14:paraId="66BD3A00" w14:textId="77777777" w:rsidR="00AF7395" w:rsidRPr="00EF70B1" w:rsidRDefault="00AF7395" w:rsidP="00794B02">
                                  <w:pPr>
                                    <w:spacing w:line="360" w:lineRule="auto"/>
                                    <w:jc w:val="left"/>
                                    <w:rPr>
                                      <w:rFonts w:cs="Times New Roman"/>
                                      <w:iCs/>
                                      <w:szCs w:val="20"/>
                                      <w:lang w:val="en-GB"/>
                                    </w:rPr>
                                  </w:pPr>
                                  <w:r>
                                    <w:rPr>
                                      <w:rFonts w:cs="Times New Roman"/>
                                      <w:iCs/>
                                      <w:szCs w:val="20"/>
                                      <w:lang w:val="en-GB"/>
                                    </w:rPr>
                                    <w:t>Kurva tertutup tidak sederhana</w:t>
                                  </w:r>
                                </w:p>
                              </w:tc>
                              <w:tc>
                                <w:tcPr>
                                  <w:tcW w:w="1276" w:type="dxa"/>
                                  <w:vAlign w:val="center"/>
                                </w:tcPr>
                                <w:p w14:paraId="0466F98E" w14:textId="77777777" w:rsidR="00AF7395" w:rsidRPr="005E79B0" w:rsidRDefault="00AF7395" w:rsidP="00794B02">
                                  <w:pPr>
                                    <w:spacing w:line="360" w:lineRule="auto"/>
                                    <w:jc w:val="left"/>
                                    <w:rPr>
                                      <w:rFonts w:cs="Times New Roman"/>
                                      <w:iCs/>
                                      <w:szCs w:val="20"/>
                                      <w:lang w:val="en-GB"/>
                                    </w:rPr>
                                  </w:pPr>
                                  <w:r>
                                    <w:rPr>
                                      <w:rFonts w:cs="Times New Roman"/>
                                      <w:iCs/>
                                      <w:szCs w:val="20"/>
                                      <w:lang w:val="en-GB"/>
                                    </w:rPr>
                                    <w:t>Motif Sekar Jagad</w:t>
                                  </w:r>
                                </w:p>
                              </w:tc>
                              <w:tc>
                                <w:tcPr>
                                  <w:tcW w:w="1701" w:type="dxa"/>
                                  <w:vAlign w:val="center"/>
                                </w:tcPr>
                                <w:p w14:paraId="7D80711B" w14:textId="77777777" w:rsidR="00AF7395" w:rsidRPr="005E79B0" w:rsidRDefault="00AF7395" w:rsidP="0050109E">
                                  <w:pPr>
                                    <w:spacing w:line="360" w:lineRule="auto"/>
                                    <w:jc w:val="center"/>
                                    <w:rPr>
                                      <w:rFonts w:cs="Times New Roman"/>
                                      <w:noProof/>
                                      <w:color w:val="000000"/>
                                      <w:szCs w:val="20"/>
                                      <w:shd w:val="clear" w:color="auto" w:fill="FFFFFF"/>
                                      <w:lang w:eastAsia="id-ID"/>
                                    </w:rPr>
                                  </w:pPr>
                                  <w:r w:rsidRPr="001476FB">
                                    <w:rPr>
                                      <w:noProof/>
                                      <w:lang w:eastAsia="id-ID"/>
                                    </w:rPr>
                                    <w:drawing>
                                      <wp:inline distT="0" distB="0" distL="0" distR="0" wp14:anchorId="01FFF835" wp14:editId="53E1C07A">
                                        <wp:extent cx="370358" cy="418608"/>
                                        <wp:effectExtent l="0" t="5080" r="5715" b="5715"/>
                                        <wp:docPr id="199" name="Picture 199" descr="IMG_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IMG_7491"/>
                                                <pic:cNvPicPr>
                                                  <a:picLocks noChangeAspect="1" noChangeArrowheads="1"/>
                                                </pic:cNvPicPr>
                                              </pic:nvPicPr>
                                              <pic:blipFill rotWithShape="1">
                                                <a:blip r:embed="rId46">
                                                  <a:extLst>
                                                    <a:ext uri="{28A0092B-C50C-407E-A947-70E740481C1C}">
                                                      <a14:useLocalDpi xmlns:a14="http://schemas.microsoft.com/office/drawing/2010/main" val="0"/>
                                                    </a:ext>
                                                  </a:extLst>
                                                </a:blip>
                                                <a:srcRect l="17689" t="24140" r="48649" b="45558"/>
                                                <a:stretch/>
                                              </pic:blipFill>
                                              <pic:spPr bwMode="auto">
                                                <a:xfrm rot="5400000">
                                                  <a:off x="0" y="0"/>
                                                  <a:ext cx="384795" cy="4349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F7395" w:rsidRPr="005E79B0" w14:paraId="10071C96" w14:textId="77777777" w:rsidTr="00794B02">
                              <w:trPr>
                                <w:trHeight w:val="529"/>
                              </w:trPr>
                              <w:tc>
                                <w:tcPr>
                                  <w:tcW w:w="1696" w:type="dxa"/>
                                  <w:vAlign w:val="center"/>
                                </w:tcPr>
                                <w:p w14:paraId="263223E8" w14:textId="77777777" w:rsidR="00AF7395" w:rsidRDefault="00AF7395" w:rsidP="00E45AE8">
                                  <w:pPr>
                                    <w:spacing w:line="360" w:lineRule="auto"/>
                                    <w:jc w:val="left"/>
                                    <w:rPr>
                                      <w:rFonts w:cs="Times New Roman"/>
                                      <w:iCs/>
                                      <w:szCs w:val="20"/>
                                      <w:lang w:val="en-GB"/>
                                    </w:rPr>
                                  </w:pPr>
                                  <w:r>
                                    <w:rPr>
                                      <w:rFonts w:cs="Times New Roman"/>
                                      <w:iCs/>
                                      <w:szCs w:val="20"/>
                                      <w:lang w:val="en-GB"/>
                                    </w:rPr>
                                    <w:t>Persegi panjang, sudut siku-siku</w:t>
                                  </w:r>
                                </w:p>
                              </w:tc>
                              <w:tc>
                                <w:tcPr>
                                  <w:tcW w:w="1276" w:type="dxa"/>
                                  <w:vAlign w:val="center"/>
                                </w:tcPr>
                                <w:p w14:paraId="6C984EC0" w14:textId="77777777" w:rsidR="00AF7395" w:rsidRDefault="00AF7395" w:rsidP="00E45AE8">
                                  <w:pPr>
                                    <w:spacing w:line="360" w:lineRule="auto"/>
                                    <w:jc w:val="left"/>
                                    <w:rPr>
                                      <w:rFonts w:cs="Times New Roman"/>
                                      <w:iCs/>
                                      <w:szCs w:val="20"/>
                                      <w:lang w:val="en-GB"/>
                                    </w:rPr>
                                  </w:pPr>
                                  <w:r>
                                    <w:rPr>
                                      <w:rFonts w:cs="Times New Roman"/>
                                      <w:iCs/>
                                      <w:szCs w:val="20"/>
                                      <w:lang w:val="en-GB"/>
                                    </w:rPr>
                                    <w:t>Motif kembangan</w:t>
                                  </w:r>
                                </w:p>
                              </w:tc>
                              <w:tc>
                                <w:tcPr>
                                  <w:tcW w:w="1701" w:type="dxa"/>
                                  <w:vAlign w:val="center"/>
                                </w:tcPr>
                                <w:p w14:paraId="2A1202EE" w14:textId="77777777" w:rsidR="00AF7395" w:rsidRPr="001476FB" w:rsidRDefault="00AF7395" w:rsidP="00E45AE8">
                                  <w:pPr>
                                    <w:spacing w:line="360" w:lineRule="auto"/>
                                    <w:jc w:val="center"/>
                                    <w:rPr>
                                      <w:noProof/>
                                      <w:lang w:eastAsia="id-ID"/>
                                    </w:rPr>
                                  </w:pPr>
                                  <w:r w:rsidRPr="001476FB">
                                    <w:rPr>
                                      <w:noProof/>
                                      <w:lang w:eastAsia="id-ID"/>
                                    </w:rPr>
                                    <w:drawing>
                                      <wp:inline distT="0" distB="0" distL="0" distR="0" wp14:anchorId="16A1DD25" wp14:editId="5AAD903C">
                                        <wp:extent cx="895985" cy="282763"/>
                                        <wp:effectExtent l="0" t="0" r="0" b="3175"/>
                                        <wp:docPr id="202" name="Picture 202" descr="IMG_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IMG_7491"/>
                                                <pic:cNvPicPr>
                                                  <a:picLocks noChangeAspect="1" noChangeArrowheads="1"/>
                                                </pic:cNvPicPr>
                                              </pic:nvPicPr>
                                              <pic:blipFill rotWithShape="1">
                                                <a:blip r:embed="rId46">
                                                  <a:extLst>
                                                    <a:ext uri="{28A0092B-C50C-407E-A947-70E740481C1C}">
                                                      <a14:useLocalDpi xmlns:a14="http://schemas.microsoft.com/office/drawing/2010/main" val="0"/>
                                                    </a:ext>
                                                  </a:extLst>
                                                </a:blip>
                                                <a:srcRect l="9937" t="63568" r="47159" b="25648"/>
                                                <a:stretch/>
                                              </pic:blipFill>
                                              <pic:spPr bwMode="auto">
                                                <a:xfrm>
                                                  <a:off x="0" y="0"/>
                                                  <a:ext cx="927909" cy="2928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F7395" w:rsidRPr="005E79B0" w14:paraId="21B77263" w14:textId="77777777" w:rsidTr="00794B02">
                              <w:trPr>
                                <w:trHeight w:val="529"/>
                              </w:trPr>
                              <w:tc>
                                <w:tcPr>
                                  <w:tcW w:w="1696" w:type="dxa"/>
                                  <w:vAlign w:val="center"/>
                                </w:tcPr>
                                <w:p w14:paraId="7BE05BD6" w14:textId="77777777" w:rsidR="00AF7395" w:rsidRDefault="00AF7395" w:rsidP="00E45AE8">
                                  <w:pPr>
                                    <w:spacing w:line="360" w:lineRule="auto"/>
                                    <w:jc w:val="left"/>
                                    <w:rPr>
                                      <w:rFonts w:cs="Times New Roman"/>
                                      <w:iCs/>
                                      <w:szCs w:val="20"/>
                                      <w:lang w:val="en-GB"/>
                                    </w:rPr>
                                  </w:pPr>
                                  <w:r>
                                    <w:rPr>
                                      <w:rFonts w:cs="Times New Roman"/>
                                      <w:iCs/>
                                      <w:szCs w:val="20"/>
                                      <w:lang w:val="en-GB"/>
                                    </w:rPr>
                                    <w:t>Segitiga, simetri lipat dan putar</w:t>
                                  </w:r>
                                </w:p>
                              </w:tc>
                              <w:tc>
                                <w:tcPr>
                                  <w:tcW w:w="1276" w:type="dxa"/>
                                  <w:vAlign w:val="center"/>
                                </w:tcPr>
                                <w:p w14:paraId="69302D88" w14:textId="77777777" w:rsidR="00AF7395" w:rsidRDefault="00AF7395" w:rsidP="00E45AE8">
                                  <w:pPr>
                                    <w:spacing w:line="360" w:lineRule="auto"/>
                                    <w:jc w:val="left"/>
                                    <w:rPr>
                                      <w:rFonts w:cs="Times New Roman"/>
                                      <w:iCs/>
                                      <w:szCs w:val="20"/>
                                      <w:lang w:val="en-GB"/>
                                    </w:rPr>
                                  </w:pPr>
                                  <w:r>
                                    <w:rPr>
                                      <w:rFonts w:cs="Times New Roman"/>
                                      <w:iCs/>
                                      <w:szCs w:val="20"/>
                                      <w:lang w:val="en-GB"/>
                                    </w:rPr>
                                    <w:t>Motif tumpal</w:t>
                                  </w:r>
                                </w:p>
                              </w:tc>
                              <w:tc>
                                <w:tcPr>
                                  <w:tcW w:w="1701" w:type="dxa"/>
                                  <w:vAlign w:val="center"/>
                                </w:tcPr>
                                <w:p w14:paraId="784F9FEE" w14:textId="77777777" w:rsidR="00AF7395" w:rsidRPr="001476FB" w:rsidRDefault="00AF7395" w:rsidP="00E45AE8">
                                  <w:pPr>
                                    <w:spacing w:line="360" w:lineRule="auto"/>
                                    <w:jc w:val="center"/>
                                    <w:rPr>
                                      <w:noProof/>
                                      <w:lang w:eastAsia="id-ID"/>
                                    </w:rPr>
                                  </w:pPr>
                                  <w:r w:rsidRPr="001476FB">
                                    <w:rPr>
                                      <w:noProof/>
                                      <w:lang w:eastAsia="id-ID"/>
                                    </w:rPr>
                                    <w:drawing>
                                      <wp:inline distT="0" distB="0" distL="0" distR="0" wp14:anchorId="4F8325B0" wp14:editId="7549AD3F">
                                        <wp:extent cx="693841" cy="288800"/>
                                        <wp:effectExtent l="0" t="0" r="0" b="0"/>
                                        <wp:docPr id="117" name="Picture 117" descr="IMG_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IMG_7491"/>
                                                <pic:cNvPicPr>
                                                  <a:picLocks noChangeAspect="1" noChangeArrowheads="1"/>
                                                </pic:cNvPicPr>
                                              </pic:nvPicPr>
                                              <pic:blipFill rotWithShape="1">
                                                <a:blip r:embed="rId46">
                                                  <a:extLst>
                                                    <a:ext uri="{28A0092B-C50C-407E-A947-70E740481C1C}">
                                                      <a14:useLocalDpi xmlns:a14="http://schemas.microsoft.com/office/drawing/2010/main" val="0"/>
                                                    </a:ext>
                                                  </a:extLst>
                                                </a:blip>
                                                <a:srcRect l="18502" t="72988" r="46350" b="15361"/>
                                                <a:stretch/>
                                              </pic:blipFill>
                                              <pic:spPr bwMode="auto">
                                                <a:xfrm>
                                                  <a:off x="0" y="0"/>
                                                  <a:ext cx="708505" cy="29490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ABFC6F" w14:textId="77777777" w:rsidR="00AF7395" w:rsidRDefault="00AF7395" w:rsidP="00AF73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D3496" id="Text Box 66" o:spid="_x0000_s1061" type="#_x0000_t202" style="position:absolute;left:0;text-align:left;margin-left:-9.1pt;margin-top:-4.85pt;width:250.95pt;height:169.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" fillcolor="white [3201]" stroked="f" strokeweight=".5pt">
                <v:textbox>
                  <w:txbxContent>
                    <w:p w14:paraId="7F9FC6BE" w14:textId="3C63E9AA" w:rsidR="00AF7395" w:rsidRDefault="00AF7395" w:rsidP="00AF7395">
                      <w:pPr>
                        <w:jc w:val="center"/>
                      </w:pPr>
                      <w:r>
                        <w:rPr>
                          <w:rFonts w:cs="Times New Roman"/>
                          <w:b/>
                          <w:szCs w:val="20"/>
                          <w:lang w:val="en-GB"/>
                        </w:rPr>
                        <w:t xml:space="preserve">Tabel </w:t>
                      </w:r>
                      <w:r w:rsidRPr="00EF70B1">
                        <w:rPr>
                          <w:rFonts w:cs="Times New Roman"/>
                          <w:b/>
                          <w:szCs w:val="20"/>
                        </w:rPr>
                        <w:t>2.</w:t>
                      </w:r>
                      <w:r w:rsidR="007D505A">
                        <w:rPr>
                          <w:rFonts w:cs="Times New Roman"/>
                          <w:b/>
                          <w:szCs w:val="20"/>
                        </w:rPr>
                        <w:t>6</w:t>
                      </w:r>
                      <w:r w:rsidRPr="00EF70B1">
                        <w:rPr>
                          <w:rFonts w:cs="Times New Roman"/>
                          <w:b/>
                          <w:szCs w:val="20"/>
                        </w:rPr>
                        <w:t xml:space="preserve"> Identifikasi Motif Sawah-sawahan</w:t>
                      </w:r>
                    </w:p>
                    <w:tbl>
                      <w:tblPr>
                        <w:tblStyle w:val="TableGridLight1"/>
                        <w:tblW w:w="4673" w:type="dxa"/>
                        <w:tblLayout w:type="fixed"/>
                        <w:tblLook w:val="04A0" w:firstRow="1" w:lastRow="0" w:firstColumn="1" w:lastColumn="0" w:noHBand="0" w:noVBand="1"/>
                      </w:tblPr>
                      <w:tblGrid>
                        <w:gridCol w:w="1696"/>
                        <w:gridCol w:w="1276"/>
                        <w:gridCol w:w="1701"/>
                      </w:tblGrid>
                      <w:tr w:rsidR="00AF7395" w:rsidRPr="005E79B0" w14:paraId="1DAF3CD3" w14:textId="77777777" w:rsidTr="00794B02">
                        <w:trPr>
                          <w:trHeight w:val="311"/>
                        </w:trPr>
                        <w:tc>
                          <w:tcPr>
                            <w:tcW w:w="1696" w:type="dxa"/>
                            <w:vAlign w:val="center"/>
                          </w:tcPr>
                          <w:p w14:paraId="2F985997" w14:textId="77777777" w:rsidR="00AF7395" w:rsidRPr="00794B02" w:rsidRDefault="00AF7395" w:rsidP="005E79B0">
                            <w:pPr>
                              <w:spacing w:line="360" w:lineRule="auto"/>
                              <w:jc w:val="center"/>
                              <w:rPr>
                                <w:rFonts w:cs="Times New Roman"/>
                                <w:b/>
                                <w:iCs/>
                                <w:szCs w:val="20"/>
                                <w:lang w:val="en-GB"/>
                              </w:rPr>
                            </w:pPr>
                            <w:r>
                              <w:rPr>
                                <w:rFonts w:cs="Times New Roman"/>
                                <w:b/>
                                <w:szCs w:val="20"/>
                                <w:lang w:val="en-GB"/>
                              </w:rPr>
                              <w:t>Konsep Matematika</w:t>
                            </w:r>
                          </w:p>
                        </w:tc>
                        <w:tc>
                          <w:tcPr>
                            <w:tcW w:w="1276" w:type="dxa"/>
                            <w:vAlign w:val="center"/>
                          </w:tcPr>
                          <w:p w14:paraId="02B1D2FF" w14:textId="77777777" w:rsidR="00AF7395" w:rsidRPr="00794B02" w:rsidRDefault="00AF7395" w:rsidP="005E79B0">
                            <w:pPr>
                              <w:spacing w:line="360" w:lineRule="auto"/>
                              <w:jc w:val="center"/>
                              <w:rPr>
                                <w:rFonts w:cs="Times New Roman"/>
                                <w:b/>
                                <w:iCs/>
                                <w:szCs w:val="20"/>
                                <w:lang w:val="en-GB"/>
                              </w:rPr>
                            </w:pPr>
                            <w:r w:rsidRPr="00794B02">
                              <w:rPr>
                                <w:rFonts w:cs="Times New Roman"/>
                                <w:b/>
                                <w:szCs w:val="20"/>
                              </w:rPr>
                              <w:t>Nama</w:t>
                            </w:r>
                            <w:r w:rsidRPr="00794B02">
                              <w:rPr>
                                <w:rFonts w:cs="Times New Roman"/>
                                <w:b/>
                                <w:szCs w:val="20"/>
                                <w:lang w:val="en-GB"/>
                              </w:rPr>
                              <w:t xml:space="preserve"> Motif</w:t>
                            </w:r>
                          </w:p>
                        </w:tc>
                        <w:tc>
                          <w:tcPr>
                            <w:tcW w:w="1701" w:type="dxa"/>
                            <w:vAlign w:val="center"/>
                          </w:tcPr>
                          <w:p w14:paraId="7AF82BA4" w14:textId="77777777" w:rsidR="00AF7395" w:rsidRPr="00794B02" w:rsidRDefault="00AF7395" w:rsidP="005E79B0">
                            <w:pPr>
                              <w:spacing w:line="360" w:lineRule="auto"/>
                              <w:jc w:val="center"/>
                              <w:rPr>
                                <w:rFonts w:cs="Times New Roman"/>
                                <w:b/>
                                <w:noProof/>
                                <w:color w:val="000000"/>
                                <w:szCs w:val="20"/>
                                <w:shd w:val="clear" w:color="auto" w:fill="FFFFFF"/>
                                <w:lang w:eastAsia="id-ID"/>
                              </w:rPr>
                            </w:pPr>
                            <w:r w:rsidRPr="00794B02">
                              <w:rPr>
                                <w:rFonts w:cs="Times New Roman"/>
                                <w:b/>
                                <w:szCs w:val="20"/>
                              </w:rPr>
                              <w:t>Gambar Motif</w:t>
                            </w:r>
                          </w:p>
                        </w:tc>
                      </w:tr>
                      <w:tr w:rsidR="00AF7395" w:rsidRPr="005E79B0" w14:paraId="438025AD" w14:textId="77777777" w:rsidTr="00794B02">
                        <w:trPr>
                          <w:trHeight w:val="529"/>
                        </w:trPr>
                        <w:tc>
                          <w:tcPr>
                            <w:tcW w:w="1696" w:type="dxa"/>
                            <w:vAlign w:val="center"/>
                          </w:tcPr>
                          <w:p w14:paraId="66BD3A00" w14:textId="77777777" w:rsidR="00AF7395" w:rsidRPr="00EF70B1" w:rsidRDefault="00AF7395" w:rsidP="00794B02">
                            <w:pPr>
                              <w:spacing w:line="360" w:lineRule="auto"/>
                              <w:jc w:val="left"/>
                              <w:rPr>
                                <w:rFonts w:cs="Times New Roman"/>
                                <w:iCs/>
                                <w:szCs w:val="20"/>
                                <w:lang w:val="en-GB"/>
                              </w:rPr>
                            </w:pPr>
                            <w:r>
                              <w:rPr>
                                <w:rFonts w:cs="Times New Roman"/>
                                <w:iCs/>
                                <w:szCs w:val="20"/>
                                <w:lang w:val="en-GB"/>
                              </w:rPr>
                              <w:t>Kurva tertutup tidak sederhana</w:t>
                            </w:r>
                          </w:p>
                        </w:tc>
                        <w:tc>
                          <w:tcPr>
                            <w:tcW w:w="1276" w:type="dxa"/>
                            <w:vAlign w:val="center"/>
                          </w:tcPr>
                          <w:p w14:paraId="0466F98E" w14:textId="77777777" w:rsidR="00AF7395" w:rsidRPr="005E79B0" w:rsidRDefault="00AF7395" w:rsidP="00794B02">
                            <w:pPr>
                              <w:spacing w:line="360" w:lineRule="auto"/>
                              <w:jc w:val="left"/>
                              <w:rPr>
                                <w:rFonts w:cs="Times New Roman"/>
                                <w:iCs/>
                                <w:szCs w:val="20"/>
                                <w:lang w:val="en-GB"/>
                              </w:rPr>
                            </w:pPr>
                            <w:r>
                              <w:rPr>
                                <w:rFonts w:cs="Times New Roman"/>
                                <w:iCs/>
                                <w:szCs w:val="20"/>
                                <w:lang w:val="en-GB"/>
                              </w:rPr>
                              <w:t>Motif Sekar Jagad</w:t>
                            </w:r>
                          </w:p>
                        </w:tc>
                        <w:tc>
                          <w:tcPr>
                            <w:tcW w:w="1701" w:type="dxa"/>
                            <w:vAlign w:val="center"/>
                          </w:tcPr>
                          <w:p w14:paraId="7D80711B" w14:textId="77777777" w:rsidR="00AF7395" w:rsidRPr="005E79B0" w:rsidRDefault="00AF7395" w:rsidP="0050109E">
                            <w:pPr>
                              <w:spacing w:line="360" w:lineRule="auto"/>
                              <w:jc w:val="center"/>
                              <w:rPr>
                                <w:rFonts w:cs="Times New Roman"/>
                                <w:noProof/>
                                <w:color w:val="000000"/>
                                <w:szCs w:val="20"/>
                                <w:shd w:val="clear" w:color="auto" w:fill="FFFFFF"/>
                                <w:lang w:eastAsia="id-ID"/>
                              </w:rPr>
                            </w:pPr>
                            <w:r w:rsidRPr="001476FB">
                              <w:rPr>
                                <w:noProof/>
                                <w:lang w:eastAsia="id-ID"/>
                              </w:rPr>
                              <w:drawing>
                                <wp:inline distT="0" distB="0" distL="0" distR="0" wp14:anchorId="01FFF835" wp14:editId="53E1C07A">
                                  <wp:extent cx="370358" cy="418608"/>
                                  <wp:effectExtent l="0" t="5080" r="5715" b="5715"/>
                                  <wp:docPr id="199" name="Picture 199" descr="IMG_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IMG_7491"/>
                                          <pic:cNvPicPr>
                                            <a:picLocks noChangeAspect="1" noChangeArrowheads="1"/>
                                          </pic:cNvPicPr>
                                        </pic:nvPicPr>
                                        <pic:blipFill rotWithShape="1">
                                          <a:blip r:embed="rId46">
                                            <a:extLst>
                                              <a:ext uri="{28A0092B-C50C-407E-A947-70E740481C1C}">
                                                <a14:useLocalDpi xmlns:a14="http://schemas.microsoft.com/office/drawing/2010/main" val="0"/>
                                              </a:ext>
                                            </a:extLst>
                                          </a:blip>
                                          <a:srcRect l="17689" t="24140" r="48649" b="45558"/>
                                          <a:stretch/>
                                        </pic:blipFill>
                                        <pic:spPr bwMode="auto">
                                          <a:xfrm rot="5400000">
                                            <a:off x="0" y="0"/>
                                            <a:ext cx="384795" cy="4349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F7395" w:rsidRPr="005E79B0" w14:paraId="10071C96" w14:textId="77777777" w:rsidTr="00794B02">
                        <w:trPr>
                          <w:trHeight w:val="529"/>
                        </w:trPr>
                        <w:tc>
                          <w:tcPr>
                            <w:tcW w:w="1696" w:type="dxa"/>
                            <w:vAlign w:val="center"/>
                          </w:tcPr>
                          <w:p w14:paraId="263223E8" w14:textId="77777777" w:rsidR="00AF7395" w:rsidRDefault="00AF7395" w:rsidP="00E45AE8">
                            <w:pPr>
                              <w:spacing w:line="360" w:lineRule="auto"/>
                              <w:jc w:val="left"/>
                              <w:rPr>
                                <w:rFonts w:cs="Times New Roman"/>
                                <w:iCs/>
                                <w:szCs w:val="20"/>
                                <w:lang w:val="en-GB"/>
                              </w:rPr>
                            </w:pPr>
                            <w:r>
                              <w:rPr>
                                <w:rFonts w:cs="Times New Roman"/>
                                <w:iCs/>
                                <w:szCs w:val="20"/>
                                <w:lang w:val="en-GB"/>
                              </w:rPr>
                              <w:t>Persegi panjang, sudut siku-siku</w:t>
                            </w:r>
                          </w:p>
                        </w:tc>
                        <w:tc>
                          <w:tcPr>
                            <w:tcW w:w="1276" w:type="dxa"/>
                            <w:vAlign w:val="center"/>
                          </w:tcPr>
                          <w:p w14:paraId="6C984EC0" w14:textId="77777777" w:rsidR="00AF7395" w:rsidRDefault="00AF7395" w:rsidP="00E45AE8">
                            <w:pPr>
                              <w:spacing w:line="360" w:lineRule="auto"/>
                              <w:jc w:val="left"/>
                              <w:rPr>
                                <w:rFonts w:cs="Times New Roman"/>
                                <w:iCs/>
                                <w:szCs w:val="20"/>
                                <w:lang w:val="en-GB"/>
                              </w:rPr>
                            </w:pPr>
                            <w:r>
                              <w:rPr>
                                <w:rFonts w:cs="Times New Roman"/>
                                <w:iCs/>
                                <w:szCs w:val="20"/>
                                <w:lang w:val="en-GB"/>
                              </w:rPr>
                              <w:t>Motif kembangan</w:t>
                            </w:r>
                          </w:p>
                        </w:tc>
                        <w:tc>
                          <w:tcPr>
                            <w:tcW w:w="1701" w:type="dxa"/>
                            <w:vAlign w:val="center"/>
                          </w:tcPr>
                          <w:p w14:paraId="2A1202EE" w14:textId="77777777" w:rsidR="00AF7395" w:rsidRPr="001476FB" w:rsidRDefault="00AF7395" w:rsidP="00E45AE8">
                            <w:pPr>
                              <w:spacing w:line="360" w:lineRule="auto"/>
                              <w:jc w:val="center"/>
                              <w:rPr>
                                <w:noProof/>
                                <w:lang w:eastAsia="id-ID"/>
                              </w:rPr>
                            </w:pPr>
                            <w:r w:rsidRPr="001476FB">
                              <w:rPr>
                                <w:noProof/>
                                <w:lang w:eastAsia="id-ID"/>
                              </w:rPr>
                              <w:drawing>
                                <wp:inline distT="0" distB="0" distL="0" distR="0" wp14:anchorId="16A1DD25" wp14:editId="5AAD903C">
                                  <wp:extent cx="895985" cy="282763"/>
                                  <wp:effectExtent l="0" t="0" r="0" b="3175"/>
                                  <wp:docPr id="202" name="Picture 202" descr="IMG_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IMG_7491"/>
                                          <pic:cNvPicPr>
                                            <a:picLocks noChangeAspect="1" noChangeArrowheads="1"/>
                                          </pic:cNvPicPr>
                                        </pic:nvPicPr>
                                        <pic:blipFill rotWithShape="1">
                                          <a:blip r:embed="rId46">
                                            <a:extLst>
                                              <a:ext uri="{28A0092B-C50C-407E-A947-70E740481C1C}">
                                                <a14:useLocalDpi xmlns:a14="http://schemas.microsoft.com/office/drawing/2010/main" val="0"/>
                                              </a:ext>
                                            </a:extLst>
                                          </a:blip>
                                          <a:srcRect l="9937" t="63568" r="47159" b="25648"/>
                                          <a:stretch/>
                                        </pic:blipFill>
                                        <pic:spPr bwMode="auto">
                                          <a:xfrm>
                                            <a:off x="0" y="0"/>
                                            <a:ext cx="927909" cy="2928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F7395" w:rsidRPr="005E79B0" w14:paraId="21B77263" w14:textId="77777777" w:rsidTr="00794B02">
                        <w:trPr>
                          <w:trHeight w:val="529"/>
                        </w:trPr>
                        <w:tc>
                          <w:tcPr>
                            <w:tcW w:w="1696" w:type="dxa"/>
                            <w:vAlign w:val="center"/>
                          </w:tcPr>
                          <w:p w14:paraId="7BE05BD6" w14:textId="77777777" w:rsidR="00AF7395" w:rsidRDefault="00AF7395" w:rsidP="00E45AE8">
                            <w:pPr>
                              <w:spacing w:line="360" w:lineRule="auto"/>
                              <w:jc w:val="left"/>
                              <w:rPr>
                                <w:rFonts w:cs="Times New Roman"/>
                                <w:iCs/>
                                <w:szCs w:val="20"/>
                                <w:lang w:val="en-GB"/>
                              </w:rPr>
                            </w:pPr>
                            <w:r>
                              <w:rPr>
                                <w:rFonts w:cs="Times New Roman"/>
                                <w:iCs/>
                                <w:szCs w:val="20"/>
                                <w:lang w:val="en-GB"/>
                              </w:rPr>
                              <w:t>Segitiga, simetri lipat dan putar</w:t>
                            </w:r>
                          </w:p>
                        </w:tc>
                        <w:tc>
                          <w:tcPr>
                            <w:tcW w:w="1276" w:type="dxa"/>
                            <w:vAlign w:val="center"/>
                          </w:tcPr>
                          <w:p w14:paraId="69302D88" w14:textId="77777777" w:rsidR="00AF7395" w:rsidRDefault="00AF7395" w:rsidP="00E45AE8">
                            <w:pPr>
                              <w:spacing w:line="360" w:lineRule="auto"/>
                              <w:jc w:val="left"/>
                              <w:rPr>
                                <w:rFonts w:cs="Times New Roman"/>
                                <w:iCs/>
                                <w:szCs w:val="20"/>
                                <w:lang w:val="en-GB"/>
                              </w:rPr>
                            </w:pPr>
                            <w:r>
                              <w:rPr>
                                <w:rFonts w:cs="Times New Roman"/>
                                <w:iCs/>
                                <w:szCs w:val="20"/>
                                <w:lang w:val="en-GB"/>
                              </w:rPr>
                              <w:t>Motif tumpal</w:t>
                            </w:r>
                          </w:p>
                        </w:tc>
                        <w:tc>
                          <w:tcPr>
                            <w:tcW w:w="1701" w:type="dxa"/>
                            <w:vAlign w:val="center"/>
                          </w:tcPr>
                          <w:p w14:paraId="784F9FEE" w14:textId="77777777" w:rsidR="00AF7395" w:rsidRPr="001476FB" w:rsidRDefault="00AF7395" w:rsidP="00E45AE8">
                            <w:pPr>
                              <w:spacing w:line="360" w:lineRule="auto"/>
                              <w:jc w:val="center"/>
                              <w:rPr>
                                <w:noProof/>
                                <w:lang w:eastAsia="id-ID"/>
                              </w:rPr>
                            </w:pPr>
                            <w:r w:rsidRPr="001476FB">
                              <w:rPr>
                                <w:noProof/>
                                <w:lang w:eastAsia="id-ID"/>
                              </w:rPr>
                              <w:drawing>
                                <wp:inline distT="0" distB="0" distL="0" distR="0" wp14:anchorId="4F8325B0" wp14:editId="7549AD3F">
                                  <wp:extent cx="693841" cy="288800"/>
                                  <wp:effectExtent l="0" t="0" r="0" b="0"/>
                                  <wp:docPr id="117" name="Picture 117" descr="IMG_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IMG_7491"/>
                                          <pic:cNvPicPr>
                                            <a:picLocks noChangeAspect="1" noChangeArrowheads="1"/>
                                          </pic:cNvPicPr>
                                        </pic:nvPicPr>
                                        <pic:blipFill rotWithShape="1">
                                          <a:blip r:embed="rId46">
                                            <a:extLst>
                                              <a:ext uri="{28A0092B-C50C-407E-A947-70E740481C1C}">
                                                <a14:useLocalDpi xmlns:a14="http://schemas.microsoft.com/office/drawing/2010/main" val="0"/>
                                              </a:ext>
                                            </a:extLst>
                                          </a:blip>
                                          <a:srcRect l="18502" t="72988" r="46350" b="15361"/>
                                          <a:stretch/>
                                        </pic:blipFill>
                                        <pic:spPr bwMode="auto">
                                          <a:xfrm>
                                            <a:off x="0" y="0"/>
                                            <a:ext cx="708505" cy="29490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ABFC6F" w14:textId="77777777" w:rsidR="00AF7395" w:rsidRDefault="00AF7395" w:rsidP="00AF7395"/>
                  </w:txbxContent>
                </v:textbox>
              </v:shape>
            </w:pict>
          </mc:Fallback>
        </mc:AlternateContent>
      </w:r>
    </w:p>
    <w:p w14:paraId="1B66A30B" w14:textId="3E359AB1" w:rsidR="00E45AE8" w:rsidRPr="00380707" w:rsidRDefault="00E45AE8" w:rsidP="00DB0CE0">
      <w:pPr>
        <w:pStyle w:val="batangtubuh"/>
      </w:pPr>
    </w:p>
    <w:p w14:paraId="26186C30" w14:textId="0BFC0670" w:rsidR="00DB0CE0" w:rsidRPr="00380707" w:rsidRDefault="00DB0CE0" w:rsidP="00DB0CE0">
      <w:pPr>
        <w:pStyle w:val="batangtubuh"/>
      </w:pPr>
    </w:p>
    <w:p w14:paraId="11FB3526" w14:textId="351B18D0" w:rsidR="00DB0CE0" w:rsidRDefault="00DB0CE0" w:rsidP="00DB0CE0">
      <w:pPr>
        <w:pStyle w:val="batangtubuh"/>
        <w:ind w:left="1004" w:firstLine="0"/>
        <w:rPr>
          <w:b/>
          <w:shd w:val="clear" w:color="auto" w:fill="FFFFFF"/>
        </w:rPr>
      </w:pPr>
    </w:p>
    <w:p w14:paraId="6D329FC2" w14:textId="1504570D" w:rsidR="00DB0CE0" w:rsidRDefault="00DB0CE0" w:rsidP="00DB0CE0">
      <w:pPr>
        <w:pStyle w:val="batangtubuh"/>
        <w:ind w:left="1004" w:firstLine="0"/>
        <w:rPr>
          <w:b/>
          <w:shd w:val="clear" w:color="auto" w:fill="FFFFFF"/>
        </w:rPr>
      </w:pPr>
    </w:p>
    <w:p w14:paraId="4A27D514" w14:textId="0BA03C6D" w:rsidR="00DB0CE0" w:rsidRDefault="00DB0CE0" w:rsidP="00DB0CE0">
      <w:pPr>
        <w:pStyle w:val="batangtubuh"/>
        <w:ind w:left="1004" w:firstLine="0"/>
        <w:rPr>
          <w:b/>
          <w:shd w:val="clear" w:color="auto" w:fill="FFFFFF"/>
        </w:rPr>
      </w:pPr>
    </w:p>
    <w:p w14:paraId="69133F51" w14:textId="69B1DCC1" w:rsidR="00DB0CE0" w:rsidRDefault="00DB0CE0" w:rsidP="00DB0CE0">
      <w:pPr>
        <w:pStyle w:val="batangtubuh"/>
        <w:ind w:firstLine="0"/>
      </w:pPr>
    </w:p>
    <w:p w14:paraId="676ED76A" w14:textId="011EBAFD" w:rsidR="006A39BB" w:rsidRDefault="006A39BB" w:rsidP="00DB0CE0">
      <w:pPr>
        <w:pStyle w:val="batangtubuh"/>
        <w:ind w:firstLine="0"/>
      </w:pPr>
    </w:p>
    <w:p w14:paraId="12F83A41" w14:textId="1ADA0644" w:rsidR="006A39BB" w:rsidRDefault="006A39BB" w:rsidP="00DB0CE0">
      <w:pPr>
        <w:pStyle w:val="batangtubuh"/>
        <w:ind w:firstLine="0"/>
      </w:pPr>
    </w:p>
    <w:p w14:paraId="1C6B8AC3" w14:textId="77777777" w:rsidR="00AF7395" w:rsidRDefault="00AF7395" w:rsidP="00AF7395">
      <w:pPr>
        <w:pStyle w:val="batangtubuh"/>
        <w:ind w:firstLine="0"/>
      </w:pPr>
    </w:p>
    <w:p w14:paraId="502A5D23" w14:textId="06A8FFD7" w:rsidR="00FA1E87" w:rsidRDefault="00DB0CE0" w:rsidP="007D505A">
      <w:pPr>
        <w:pStyle w:val="batangtubuh"/>
      </w:pPr>
      <w:r w:rsidRPr="004E682C">
        <w:t xml:space="preserve">Adapun konsep matematika yang terdapat pada motif </w:t>
      </w:r>
      <w:r>
        <w:t xml:space="preserve">sekar jagad menggambarkan garis lengkung yangmana ujung dan pangkalnya bertemu dan memotong dirinya sendiri sehingga membentuk kurva tertutup tidak sederhana </w:t>
      </w:r>
      <w:sdt>
        <w:sdtPr>
          <w:id w:val="-797440403"/>
          <w:citation/>
        </w:sdtPr>
        <w:sdtEndPr/>
        <w:sdtContent>
          <w:r>
            <w:fldChar w:fldCharType="begin"/>
          </w:r>
          <w:r>
            <w:instrText xml:space="preserve"> CITATION Muc14 \l 2057 </w:instrText>
          </w:r>
          <w:r>
            <w:fldChar w:fldCharType="separate"/>
          </w:r>
          <w:r w:rsidR="00D115C8">
            <w:rPr>
              <w:noProof/>
            </w:rPr>
            <w:t>(Karim, 2014)</w:t>
          </w:r>
          <w:r>
            <w:fldChar w:fldCharType="end"/>
          </w:r>
        </w:sdtContent>
      </w:sdt>
      <w:r>
        <w:t xml:space="preserve">. </w:t>
      </w:r>
    </w:p>
    <w:p w14:paraId="2270E67C" w14:textId="4872FE0C" w:rsidR="00DB0CE0" w:rsidRDefault="00DB0CE0" w:rsidP="00DB0CE0">
      <w:pPr>
        <w:pStyle w:val="batangtubuh"/>
      </w:pPr>
      <w:r>
        <w:t>Pada motif kembangan terdapat bangun datar persegi panjang</w:t>
      </w:r>
      <w:r w:rsidR="00F616A4">
        <w:t xml:space="preserve">. </w:t>
      </w:r>
      <w:r w:rsidR="00F616A4" w:rsidRPr="00906499">
        <w:t xml:space="preserve">Pada bangun datar persegi panjang terdapat sudut siku-siku yangmana terbentuk oleh dua sinar garis dengan titik pangkal yang saling berhimpit dan besarnya seperempat putaran penuh </w:t>
      </w:r>
      <w:sdt>
        <w:sdtPr>
          <w:id w:val="515661100"/>
          <w:citation/>
        </w:sdtPr>
        <w:sdtEndPr/>
        <w:sdtContent>
          <w:r w:rsidR="00F616A4" w:rsidRPr="00906499">
            <w:fldChar w:fldCharType="begin"/>
          </w:r>
          <w:r w:rsidR="00F616A4" w:rsidRPr="00906499">
            <w:instrText xml:space="preserve"> CITATION Moh19 \l 2057 </w:instrText>
          </w:r>
          <w:r w:rsidR="00F616A4" w:rsidRPr="00906499">
            <w:fldChar w:fldCharType="separate"/>
          </w:r>
          <w:r w:rsidR="00D115C8">
            <w:rPr>
              <w:noProof/>
            </w:rPr>
            <w:t>(Tohir, 2019)</w:t>
          </w:r>
          <w:r w:rsidR="00F616A4" w:rsidRPr="00906499">
            <w:fldChar w:fldCharType="end"/>
          </w:r>
        </w:sdtContent>
      </w:sdt>
      <w:r w:rsidR="00F616A4" w:rsidRPr="00906499">
        <w:t>.</w:t>
      </w:r>
      <w:r w:rsidR="00F616A4">
        <w:t xml:space="preserve"> S</w:t>
      </w:r>
      <w:r>
        <w:t>erta pada motif tumpal terdapat bangun datar segitiga berulang dan bentuknya sama.</w:t>
      </w:r>
      <w:r w:rsidRPr="004E682C">
        <w:t xml:space="preserve"> </w:t>
      </w:r>
      <w:r>
        <w:t xml:space="preserve">Dari bangun datar segitiga dan persegi panjang terdapat </w:t>
      </w:r>
      <w:r w:rsidR="00F616A4">
        <w:t>simetri lipat dan simetri putar.</w:t>
      </w:r>
    </w:p>
    <w:p w14:paraId="253E3882" w14:textId="20F873BC" w:rsidR="00DB0CE0" w:rsidRDefault="00DB0CE0" w:rsidP="00DB0CE0">
      <w:pPr>
        <w:pStyle w:val="batangtubuh"/>
        <w:rPr>
          <w:iCs/>
        </w:rPr>
      </w:pPr>
      <w:r w:rsidRPr="002A2109">
        <w:t xml:space="preserve">Oleh karena itu </w:t>
      </w:r>
      <w:r>
        <w:t xml:space="preserve">dapat disimpulkan bahwa </w:t>
      </w:r>
      <w:r w:rsidRPr="002A2109">
        <w:t xml:space="preserve">konsep-konsep matematika yang ada pada motif </w:t>
      </w:r>
      <w:r>
        <w:t xml:space="preserve">sawah-sawahan </w:t>
      </w:r>
      <w:r w:rsidRPr="002A2109">
        <w:t xml:space="preserve"> yaitu 1) segitiga;  </w:t>
      </w:r>
      <w:r w:rsidR="00F616A4">
        <w:t>2</w:t>
      </w:r>
      <w:r>
        <w:t xml:space="preserve">) </w:t>
      </w:r>
      <w:r w:rsidR="00F616A4">
        <w:t>persegi panjang; 3</w:t>
      </w:r>
      <w:r>
        <w:t xml:space="preserve">) </w:t>
      </w:r>
      <w:r w:rsidRPr="002A2109">
        <w:t>simetri lipat dan simetri putar pada bangun datar segitiga</w:t>
      </w:r>
      <w:r>
        <w:t xml:space="preserve"> dan persegi panjang;</w:t>
      </w:r>
      <w:r w:rsidR="00F616A4">
        <w:t xml:space="preserve"> 4</w:t>
      </w:r>
      <w:r>
        <w:t>)</w:t>
      </w:r>
      <w:r w:rsidR="00F616A4">
        <w:t xml:space="preserve"> sudut siku-siku; dan 5) </w:t>
      </w:r>
      <w:r w:rsidR="00F616A4">
        <w:rPr>
          <w:iCs/>
        </w:rPr>
        <w:t>kurva tertutup tidak sederhana.</w:t>
      </w:r>
    </w:p>
    <w:p w14:paraId="0FCA9262" w14:textId="77777777" w:rsidR="00F1692C" w:rsidRDefault="00F1692C" w:rsidP="00F1692C">
      <w:pPr>
        <w:pStyle w:val="batangtubuh"/>
        <w:numPr>
          <w:ilvl w:val="0"/>
          <w:numId w:val="5"/>
        </w:numPr>
        <w:rPr>
          <w:b/>
        </w:rPr>
      </w:pPr>
      <w:r w:rsidRPr="008D2450">
        <w:rPr>
          <w:noProof/>
          <w:lang w:val="id-ID" w:eastAsia="id-ID"/>
        </w:rPr>
        <mc:AlternateContent>
          <mc:Choice Requires="wps">
            <w:drawing>
              <wp:anchor distT="45720" distB="45720" distL="114300" distR="114300" simplePos="0" relativeHeight="251679744" behindDoc="0" locked="0" layoutInCell="1" allowOverlap="1" wp14:anchorId="5511255D" wp14:editId="0DD35334">
                <wp:simplePos x="0" y="0"/>
                <wp:positionH relativeFrom="column">
                  <wp:posOffset>496313</wp:posOffset>
                </wp:positionH>
                <wp:positionV relativeFrom="paragraph">
                  <wp:posOffset>174041</wp:posOffset>
                </wp:positionV>
                <wp:extent cx="2273643" cy="1343884"/>
                <wp:effectExtent l="0" t="0" r="0" b="8890"/>
                <wp:wrapNone/>
                <wp:docPr id="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3643" cy="1343884"/>
                        </a:xfrm>
                        <a:prstGeom prst="rect">
                          <a:avLst/>
                        </a:prstGeom>
                        <a:solidFill>
                          <a:srgbClr val="FFFFFF"/>
                        </a:solidFill>
                        <a:ln w="9525">
                          <a:noFill/>
                          <a:miter lim="800000"/>
                          <a:headEnd/>
                          <a:tailEnd/>
                        </a:ln>
                      </wps:spPr>
                      <wps:txbx>
                        <w:txbxContent>
                          <w:p w14:paraId="73A2FA1D" w14:textId="77777777" w:rsidR="00F1692C" w:rsidRPr="008D2450" w:rsidRDefault="00F1692C" w:rsidP="00F1692C">
                            <w:pPr>
                              <w:ind w:hanging="142"/>
                              <w:jc w:val="center"/>
                            </w:pPr>
                            <w:r>
                              <w:rPr>
                                <w:noProof/>
                                <w:lang w:eastAsia="id-ID"/>
                              </w:rPr>
                              <w:drawing>
                                <wp:inline distT="0" distB="0" distL="0" distR="0" wp14:anchorId="1B8D61EA" wp14:editId="19F22035">
                                  <wp:extent cx="1283610" cy="975737"/>
                                  <wp:effectExtent l="0" t="0" r="0" b="0"/>
                                  <wp:docPr id="466" name="Picture 466" descr="E:\Batik Gedhog\IMG_20201101_082330.jpg"/>
                                  <wp:cNvGraphicFramePr/>
                                  <a:graphic xmlns:a="http://schemas.openxmlformats.org/drawingml/2006/main">
                                    <a:graphicData uri="http://schemas.openxmlformats.org/drawingml/2006/picture">
                                      <pic:pic xmlns:pic="http://schemas.openxmlformats.org/drawingml/2006/picture">
                                        <pic:nvPicPr>
                                          <pic:cNvPr id="137" name="Picture 137" descr="E:\Batik Gedhog\IMG_20201101_082330.jpg"/>
                                          <pic:cNvPicPr/>
                                        </pic:nvPicPr>
                                        <pic:blipFill rotWithShape="1">
                                          <a:blip r:embed="rId48" cstate="print">
                                            <a:extLst>
                                              <a:ext uri="{28A0092B-C50C-407E-A947-70E740481C1C}">
                                                <a14:useLocalDpi xmlns:a14="http://schemas.microsoft.com/office/drawing/2010/main" val="0"/>
                                              </a:ext>
                                            </a:extLst>
                                          </a:blip>
                                          <a:srcRect r="1693" b="1540"/>
                                          <a:stretch/>
                                        </pic:blipFill>
                                        <pic:spPr bwMode="auto">
                                          <a:xfrm>
                                            <a:off x="0" y="0"/>
                                            <a:ext cx="1322478" cy="1005282"/>
                                          </a:xfrm>
                                          <a:prstGeom prst="rect">
                                            <a:avLst/>
                                          </a:prstGeom>
                                          <a:noFill/>
                                          <a:ln>
                                            <a:noFill/>
                                          </a:ln>
                                          <a:extLst>
                                            <a:ext uri="{53640926-AAD7-44D8-BBD7-CCE9431645EC}">
                                              <a14:shadowObscured xmlns:a14="http://schemas.microsoft.com/office/drawing/2010/main"/>
                                            </a:ext>
                                          </a:extLst>
                                        </pic:spPr>
                                      </pic:pic>
                                    </a:graphicData>
                                  </a:graphic>
                                </wp:inline>
                              </w:drawing>
                            </w:r>
                          </w:p>
                          <w:p w14:paraId="4E623334" w14:textId="234D0E61" w:rsidR="00F1692C" w:rsidRPr="00F0566A" w:rsidRDefault="00F1692C" w:rsidP="00F1692C">
                            <w:pPr>
                              <w:pStyle w:val="batangtubuh"/>
                              <w:ind w:firstLine="0"/>
                              <w:jc w:val="center"/>
                              <w:rPr>
                                <w:b/>
                                <w:i/>
                              </w:rPr>
                            </w:pPr>
                            <w:r>
                              <w:rPr>
                                <w:b/>
                                <w:i/>
                              </w:rPr>
                              <w:t>Gambar 1.10</w:t>
                            </w:r>
                            <w:r w:rsidRPr="00F0566A">
                              <w:rPr>
                                <w:b/>
                                <w:i/>
                              </w:rPr>
                              <w:t xml:space="preserve"> Motif Bulan-Bulan</w:t>
                            </w:r>
                          </w:p>
                          <w:p w14:paraId="285337B8" w14:textId="77777777" w:rsidR="00F1692C" w:rsidRDefault="00F1692C" w:rsidP="00F169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11255D" id="_x0000_s1062" type="#_x0000_t202" style="position:absolute;left:0;text-align:left;margin-left:39.1pt;margin-top:13.7pt;width:179.05pt;height:105.8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" stroked="f">
                <v:textbox>
                  <w:txbxContent>
                    <w:p w14:paraId="73A2FA1D" w14:textId="77777777" w:rsidR="00F1692C" w:rsidRPr="008D2450" w:rsidRDefault="00F1692C" w:rsidP="00F1692C">
                      <w:pPr>
                        <w:ind w:hanging="142"/>
                        <w:jc w:val="center"/>
                      </w:pPr>
                      <w:r>
                        <w:rPr>
                          <w:noProof/>
                          <w:lang w:eastAsia="id-ID"/>
                        </w:rPr>
                        <w:drawing>
                          <wp:inline distT="0" distB="0" distL="0" distR="0" wp14:anchorId="1B8D61EA" wp14:editId="19F22035">
                            <wp:extent cx="1283610" cy="975737"/>
                            <wp:effectExtent l="0" t="0" r="0" b="0"/>
                            <wp:docPr id="466" name="Picture 466" descr="E:\Batik Gedhog\IMG_20201101_082330.jpg"/>
                            <wp:cNvGraphicFramePr/>
                            <a:graphic xmlns:a="http://schemas.openxmlformats.org/drawingml/2006/main">
                              <a:graphicData uri="http://schemas.openxmlformats.org/drawingml/2006/picture">
                                <pic:pic xmlns:pic="http://schemas.openxmlformats.org/drawingml/2006/picture">
                                  <pic:nvPicPr>
                                    <pic:cNvPr id="137" name="Picture 137" descr="E:\Batik Gedhog\IMG_20201101_082330.jpg"/>
                                    <pic:cNvPicPr/>
                                  </pic:nvPicPr>
                                  <pic:blipFill rotWithShape="1">
                                    <a:blip r:embed="rId49" cstate="print">
                                      <a:extLst>
                                        <a:ext uri="{28A0092B-C50C-407E-A947-70E740481C1C}">
                                          <a14:useLocalDpi xmlns:a14="http://schemas.microsoft.com/office/drawing/2010/main" val="0"/>
                                        </a:ext>
                                      </a:extLst>
                                    </a:blip>
                                    <a:srcRect r="1693" b="1540"/>
                                    <a:stretch/>
                                  </pic:blipFill>
                                  <pic:spPr bwMode="auto">
                                    <a:xfrm>
                                      <a:off x="0" y="0"/>
                                      <a:ext cx="1322478" cy="1005282"/>
                                    </a:xfrm>
                                    <a:prstGeom prst="rect">
                                      <a:avLst/>
                                    </a:prstGeom>
                                    <a:noFill/>
                                    <a:ln>
                                      <a:noFill/>
                                    </a:ln>
                                    <a:extLst>
                                      <a:ext uri="{53640926-AAD7-44D8-BBD7-CCE9431645EC}">
                                        <a14:shadowObscured xmlns:a14="http://schemas.microsoft.com/office/drawing/2010/main"/>
                                      </a:ext>
                                    </a:extLst>
                                  </pic:spPr>
                                </pic:pic>
                              </a:graphicData>
                            </a:graphic>
                          </wp:inline>
                        </w:drawing>
                      </w:r>
                    </w:p>
                    <w:p w14:paraId="4E623334" w14:textId="234D0E61" w:rsidR="00F1692C" w:rsidRPr="00F0566A" w:rsidRDefault="00F1692C" w:rsidP="00F1692C">
                      <w:pPr>
                        <w:pStyle w:val="batangtubuh"/>
                        <w:ind w:firstLine="0"/>
                        <w:jc w:val="center"/>
                        <w:rPr>
                          <w:b/>
                          <w:i/>
                        </w:rPr>
                      </w:pPr>
                      <w:r>
                        <w:rPr>
                          <w:b/>
                          <w:i/>
                        </w:rPr>
                        <w:t>Gambar 1.10</w:t>
                      </w:r>
                      <w:r w:rsidRPr="00F0566A">
                        <w:rPr>
                          <w:b/>
                          <w:i/>
                        </w:rPr>
                        <w:t xml:space="preserve"> Motif Bulan-Bulan</w:t>
                      </w:r>
                    </w:p>
                    <w:p w14:paraId="285337B8" w14:textId="77777777" w:rsidR="00F1692C" w:rsidRDefault="00F1692C" w:rsidP="00F1692C"/>
                  </w:txbxContent>
                </v:textbox>
              </v:shape>
            </w:pict>
          </mc:Fallback>
        </mc:AlternateContent>
      </w:r>
      <w:r w:rsidRPr="00FD430C">
        <w:rPr>
          <w:b/>
        </w:rPr>
        <w:t xml:space="preserve">Motif  Bulan – Bulan </w:t>
      </w:r>
    </w:p>
    <w:p w14:paraId="695E8248" w14:textId="77777777" w:rsidR="00F1692C" w:rsidRDefault="00F1692C" w:rsidP="00F1692C">
      <w:pPr>
        <w:pStyle w:val="batangtubuh"/>
        <w:rPr>
          <w:b/>
        </w:rPr>
      </w:pPr>
    </w:p>
    <w:p w14:paraId="69B8E556" w14:textId="77777777" w:rsidR="00F1692C" w:rsidRDefault="00F1692C" w:rsidP="00F1692C">
      <w:pPr>
        <w:pStyle w:val="batangtubuh"/>
        <w:rPr>
          <w:b/>
        </w:rPr>
      </w:pPr>
    </w:p>
    <w:p w14:paraId="754304A2" w14:textId="77777777" w:rsidR="00F1692C" w:rsidRDefault="00F1692C" w:rsidP="00F1692C">
      <w:pPr>
        <w:pStyle w:val="batangtubuh"/>
        <w:rPr>
          <w:b/>
        </w:rPr>
      </w:pPr>
    </w:p>
    <w:p w14:paraId="2715A660" w14:textId="77777777" w:rsidR="00F1692C" w:rsidRDefault="00F1692C" w:rsidP="00F1692C">
      <w:pPr>
        <w:pStyle w:val="batangtubuh"/>
        <w:ind w:firstLine="0"/>
        <w:rPr>
          <w:b/>
        </w:rPr>
      </w:pPr>
    </w:p>
    <w:p w14:paraId="049C7D88" w14:textId="77777777" w:rsidR="00F1692C" w:rsidRDefault="00F1692C" w:rsidP="00F1692C">
      <w:pPr>
        <w:pStyle w:val="batangtubuh"/>
      </w:pPr>
    </w:p>
    <w:p w14:paraId="028876EB" w14:textId="77777777" w:rsidR="00F1692C" w:rsidRDefault="00F1692C" w:rsidP="00F1692C">
      <w:pPr>
        <w:pStyle w:val="batangtubuh"/>
      </w:pPr>
    </w:p>
    <w:p w14:paraId="4846C4CD" w14:textId="795AD53B" w:rsidR="00F1692C" w:rsidRPr="00096B79" w:rsidRDefault="00F1692C" w:rsidP="00F1692C">
      <w:pPr>
        <w:pStyle w:val="batangtubuh"/>
      </w:pPr>
      <w:r w:rsidRPr="00096B79">
        <w:t xml:space="preserve">Pada Motif Batik Gedhog ke empat </w:t>
      </w:r>
      <w:r>
        <w:t>(lihat Gambar 1.10</w:t>
      </w:r>
      <w:r w:rsidRPr="00096B79">
        <w:t>) merupakan perkembangan motif baru. Motif bulan-bulan tercipta ketika para pembatik H. M Sholeh mengikuti lomba dan tersinspirasi membuat bentuk bulat bulat dan dinamakan motif bulan-bulan.</w:t>
      </w:r>
    </w:p>
    <w:p w14:paraId="6FA378F8" w14:textId="77777777" w:rsidR="00F1692C" w:rsidRDefault="00F1692C" w:rsidP="00F1692C">
      <w:pPr>
        <w:pStyle w:val="batangtubuh"/>
      </w:pPr>
      <w:r w:rsidRPr="00096B79">
        <w:t xml:space="preserve"> Motif bulan-bulan ini dibentuk dari beberapa motif kuno Batik Gedhog. Dalam bulatan bulatan itu terdapat motif ganggeng, motif burung hong, dan </w:t>
      </w:r>
      <w:r w:rsidRPr="0035621C">
        <w:rPr>
          <w:i/>
        </w:rPr>
        <w:t>ririan</w:t>
      </w:r>
      <w:r w:rsidRPr="00096B79">
        <w:t>. Sehingga</w:t>
      </w:r>
      <w:r w:rsidRPr="00F0566A">
        <w:t xml:space="preserve"> pada motif bulan bulan ini tidak meninggalkan motif kuno Batik Gedhog.</w:t>
      </w:r>
      <w:r>
        <w:t xml:space="preserve"> </w:t>
      </w:r>
      <w:r w:rsidRPr="00F0566A">
        <w:t>Motif kuno itu dipadukan di dalam bulatan-bulatan tersebut hingga menjadi susunan bulatan yang sama.</w:t>
      </w:r>
      <w:r>
        <w:t xml:space="preserve"> </w:t>
      </w:r>
    </w:p>
    <w:p w14:paraId="5DEBCFAB" w14:textId="5FEB304B" w:rsidR="00F1692C" w:rsidRDefault="00F1692C" w:rsidP="00F1692C">
      <w:pPr>
        <w:pStyle w:val="batangtubuh"/>
      </w:pPr>
      <w:r>
        <w:rPr>
          <w:noProof/>
          <w:lang w:val="id-ID" w:eastAsia="id-ID"/>
        </w:rPr>
        <mc:AlternateContent>
          <mc:Choice Requires="wps">
            <w:drawing>
              <wp:anchor distT="45720" distB="45720" distL="114300" distR="114300" simplePos="0" relativeHeight="251680768" behindDoc="0" locked="0" layoutInCell="1" allowOverlap="1" wp14:anchorId="3B5A43A8" wp14:editId="01581B3C">
                <wp:simplePos x="0" y="0"/>
                <wp:positionH relativeFrom="column">
                  <wp:posOffset>47767</wp:posOffset>
                </wp:positionH>
                <wp:positionV relativeFrom="paragraph">
                  <wp:posOffset>454499</wp:posOffset>
                </wp:positionV>
                <wp:extent cx="3138805" cy="2353945"/>
                <wp:effectExtent l="0" t="0" r="4445" b="8255"/>
                <wp:wrapSquare wrapText="bothSides"/>
                <wp:docPr id="4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805" cy="2353945"/>
                        </a:xfrm>
                        <a:prstGeom prst="rect">
                          <a:avLst/>
                        </a:prstGeom>
                        <a:solidFill>
                          <a:srgbClr val="FFFFFF"/>
                        </a:solidFill>
                        <a:ln w="9525">
                          <a:noFill/>
                          <a:miter lim="800000"/>
                          <a:headEnd/>
                          <a:tailEnd/>
                        </a:ln>
                      </wps:spPr>
                      <wps:txbx>
                        <w:txbxContent>
                          <w:p w14:paraId="5AE17F28" w14:textId="36243712" w:rsidR="00F1692C" w:rsidRPr="00F0566A" w:rsidRDefault="007D505A" w:rsidP="00F1692C">
                            <w:pPr>
                              <w:pStyle w:val="batangtubuh"/>
                              <w:rPr>
                                <w:b/>
                              </w:rPr>
                            </w:pPr>
                            <w:r>
                              <w:rPr>
                                <w:b/>
                              </w:rPr>
                              <w:t>Tabel 2.7</w:t>
                            </w:r>
                            <w:r w:rsidR="00F1692C" w:rsidRPr="00F0566A">
                              <w:rPr>
                                <w:b/>
                              </w:rPr>
                              <w:t xml:space="preserve"> Identifikasi Motif Batik Bulan - Bulan</w:t>
                            </w:r>
                          </w:p>
                          <w:tbl>
                            <w:tblPr>
                              <w:tblStyle w:val="TableGridLight"/>
                              <w:tblW w:w="4678" w:type="dxa"/>
                              <w:tblLook w:val="04A0" w:firstRow="1" w:lastRow="0" w:firstColumn="1" w:lastColumn="0" w:noHBand="0" w:noVBand="1"/>
                            </w:tblPr>
                            <w:tblGrid>
                              <w:gridCol w:w="1696"/>
                              <w:gridCol w:w="1337"/>
                              <w:gridCol w:w="1645"/>
                            </w:tblGrid>
                            <w:tr w:rsidR="00F1692C" w:rsidRPr="00F0566A" w14:paraId="70C00F92" w14:textId="77777777" w:rsidTr="00F1692C">
                              <w:trPr>
                                <w:trHeight w:val="354"/>
                              </w:trPr>
                              <w:tc>
                                <w:tcPr>
                                  <w:tcW w:w="1696" w:type="dxa"/>
                                  <w:vAlign w:val="center"/>
                                </w:tcPr>
                                <w:p w14:paraId="17D8142D" w14:textId="77777777" w:rsidR="00F1692C" w:rsidRPr="00330E11" w:rsidRDefault="00F1692C" w:rsidP="00AF7395">
                                  <w:pPr>
                                    <w:pStyle w:val="batangtubuh"/>
                                    <w:ind w:left="309" w:firstLine="141"/>
                                    <w:rPr>
                                      <w:b/>
                                      <w:i/>
                                      <w:iCs/>
                                    </w:rPr>
                                  </w:pPr>
                                  <w:r>
                                    <w:rPr>
                                      <w:b/>
                                    </w:rPr>
                                    <w:t>Konsep Matematika</w:t>
                                  </w:r>
                                </w:p>
                              </w:tc>
                              <w:tc>
                                <w:tcPr>
                                  <w:tcW w:w="1337" w:type="dxa"/>
                                  <w:vAlign w:val="center"/>
                                </w:tcPr>
                                <w:p w14:paraId="578AB260" w14:textId="77777777" w:rsidR="00F1692C" w:rsidRPr="00330E11" w:rsidRDefault="00F1692C" w:rsidP="00AF7395">
                                  <w:pPr>
                                    <w:pStyle w:val="batangtubuh"/>
                                    <w:ind w:left="310" w:firstLine="0"/>
                                    <w:rPr>
                                      <w:b/>
                                      <w:i/>
                                      <w:iCs/>
                                    </w:rPr>
                                  </w:pPr>
                                  <w:r w:rsidRPr="00330E11">
                                    <w:rPr>
                                      <w:b/>
                                    </w:rPr>
                                    <w:t>Nama Motif</w:t>
                                  </w:r>
                                </w:p>
                              </w:tc>
                              <w:tc>
                                <w:tcPr>
                                  <w:tcW w:w="1645" w:type="dxa"/>
                                  <w:vAlign w:val="center"/>
                                </w:tcPr>
                                <w:p w14:paraId="7EE9F745" w14:textId="77777777" w:rsidR="00F1692C" w:rsidRPr="00330E11" w:rsidRDefault="00F1692C" w:rsidP="00AF7395">
                                  <w:pPr>
                                    <w:pStyle w:val="batangtubuh"/>
                                    <w:ind w:left="392" w:hanging="142"/>
                                    <w:rPr>
                                      <w:b/>
                                      <w:i/>
                                      <w:iCs/>
                                    </w:rPr>
                                  </w:pPr>
                                  <w:r w:rsidRPr="00330E11">
                                    <w:rPr>
                                      <w:b/>
                                    </w:rPr>
                                    <w:t>Gambar Motif</w:t>
                                  </w:r>
                                </w:p>
                              </w:tc>
                            </w:tr>
                            <w:tr w:rsidR="00F1692C" w:rsidRPr="00F0566A" w14:paraId="5A916CD7" w14:textId="77777777" w:rsidTr="00D065B8">
                              <w:trPr>
                                <w:trHeight w:val="584"/>
                              </w:trPr>
                              <w:tc>
                                <w:tcPr>
                                  <w:tcW w:w="1696" w:type="dxa"/>
                                  <w:vAlign w:val="center"/>
                                </w:tcPr>
                                <w:p w14:paraId="13223779" w14:textId="77777777" w:rsidR="00F1692C" w:rsidRPr="00F0566A" w:rsidRDefault="00F1692C" w:rsidP="00F1692C">
                                  <w:pPr>
                                    <w:pStyle w:val="batangtubuh"/>
                                    <w:ind w:firstLine="0"/>
                                    <w:jc w:val="left"/>
                                    <w:rPr>
                                      <w:b/>
                                      <w:iCs/>
                                    </w:rPr>
                                  </w:pPr>
                                  <w:r>
                                    <w:rPr>
                                      <w:iCs/>
                                    </w:rPr>
                                    <w:t xml:space="preserve">Lingkaran, garis lengkung  </w:t>
                                  </w:r>
                                </w:p>
                              </w:tc>
                              <w:tc>
                                <w:tcPr>
                                  <w:tcW w:w="1337" w:type="dxa"/>
                                  <w:vAlign w:val="center"/>
                                </w:tcPr>
                                <w:p w14:paraId="22B6D1EF" w14:textId="77777777" w:rsidR="00F1692C" w:rsidRPr="00F0566A" w:rsidRDefault="00F1692C" w:rsidP="00F1692C">
                                  <w:pPr>
                                    <w:pStyle w:val="batangtubuh"/>
                                    <w:ind w:firstLine="0"/>
                                    <w:jc w:val="left"/>
                                    <w:rPr>
                                      <w:iCs/>
                                    </w:rPr>
                                  </w:pPr>
                                  <w:r w:rsidRPr="00F0566A">
                                    <w:rPr>
                                      <w:iCs/>
                                    </w:rPr>
                                    <w:t>Motif burung hong</w:t>
                                  </w:r>
                                </w:p>
                              </w:tc>
                              <w:tc>
                                <w:tcPr>
                                  <w:tcW w:w="1645" w:type="dxa"/>
                                  <w:vAlign w:val="center"/>
                                </w:tcPr>
                                <w:p w14:paraId="5AA08169" w14:textId="77777777" w:rsidR="00F1692C" w:rsidRPr="00F0566A" w:rsidRDefault="00F1692C" w:rsidP="00F1692C">
                                  <w:pPr>
                                    <w:pStyle w:val="batangtubuh"/>
                                    <w:ind w:firstLine="0"/>
                                    <w:jc w:val="center"/>
                                    <w:rPr>
                                      <w:i/>
                                      <w:iCs/>
                                    </w:rPr>
                                  </w:pPr>
                                  <w:r w:rsidRPr="00F0566A">
                                    <w:rPr>
                                      <w:noProof/>
                                      <w:lang w:val="id-ID" w:eastAsia="id-ID"/>
                                    </w:rPr>
                                    <w:drawing>
                                      <wp:inline distT="0" distB="0" distL="0" distR="0" wp14:anchorId="4A46850E" wp14:editId="0E6B5802">
                                        <wp:extent cx="337781" cy="358787"/>
                                        <wp:effectExtent l="8255"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atik Gedhog\IMG_20201101_082330.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7283" t="18195" r="41927" b="58138"/>
                                                <a:stretch/>
                                              </pic:blipFill>
                                              <pic:spPr bwMode="auto">
                                                <a:xfrm rot="5400000">
                                                  <a:off x="0" y="0"/>
                                                  <a:ext cx="353355" cy="3753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1692C" w:rsidRPr="00F0566A" w14:paraId="7451962C" w14:textId="77777777" w:rsidTr="00D065B8">
                              <w:trPr>
                                <w:trHeight w:val="468"/>
                              </w:trPr>
                              <w:tc>
                                <w:tcPr>
                                  <w:tcW w:w="1696" w:type="dxa"/>
                                  <w:vAlign w:val="center"/>
                                </w:tcPr>
                                <w:p w14:paraId="180949D4" w14:textId="77777777" w:rsidR="00F1692C" w:rsidRPr="00F0566A" w:rsidRDefault="00F1692C" w:rsidP="00F1692C">
                                  <w:pPr>
                                    <w:pStyle w:val="batangtubuh"/>
                                    <w:ind w:firstLine="0"/>
                                    <w:jc w:val="left"/>
                                    <w:rPr>
                                      <w:b/>
                                      <w:iCs/>
                                    </w:rPr>
                                  </w:pPr>
                                  <w:r>
                                    <w:rPr>
                                      <w:iCs/>
                                    </w:rPr>
                                    <w:t xml:space="preserve">Lingkaran, garis lengkung  </w:t>
                                  </w:r>
                                </w:p>
                              </w:tc>
                              <w:tc>
                                <w:tcPr>
                                  <w:tcW w:w="1337" w:type="dxa"/>
                                  <w:vAlign w:val="center"/>
                                </w:tcPr>
                                <w:p w14:paraId="3761F5B3" w14:textId="77777777" w:rsidR="00F1692C" w:rsidRPr="00F0566A" w:rsidRDefault="00F1692C" w:rsidP="00F1692C">
                                  <w:pPr>
                                    <w:pStyle w:val="batangtubuh"/>
                                    <w:ind w:firstLine="0"/>
                                    <w:jc w:val="left"/>
                                    <w:rPr>
                                      <w:iCs/>
                                    </w:rPr>
                                  </w:pPr>
                                  <w:r w:rsidRPr="00F0566A">
                                    <w:rPr>
                                      <w:iCs/>
                                    </w:rPr>
                                    <w:t>Motif kembang waluh</w:t>
                                  </w:r>
                                </w:p>
                              </w:tc>
                              <w:tc>
                                <w:tcPr>
                                  <w:tcW w:w="1645" w:type="dxa"/>
                                  <w:vAlign w:val="center"/>
                                </w:tcPr>
                                <w:p w14:paraId="441BA9E5" w14:textId="77777777" w:rsidR="00F1692C" w:rsidRPr="00F0566A" w:rsidRDefault="00F1692C" w:rsidP="00F1692C">
                                  <w:pPr>
                                    <w:pStyle w:val="batangtubuh"/>
                                    <w:ind w:firstLine="0"/>
                                    <w:jc w:val="center"/>
                                    <w:rPr>
                                      <w:i/>
                                      <w:iCs/>
                                    </w:rPr>
                                  </w:pPr>
                                  <w:r w:rsidRPr="00F0566A">
                                    <w:rPr>
                                      <w:noProof/>
                                      <w:lang w:val="id-ID" w:eastAsia="id-ID"/>
                                    </w:rPr>
                                    <w:drawing>
                                      <wp:inline distT="0" distB="0" distL="0" distR="0" wp14:anchorId="471C0A1C" wp14:editId="19BCB5A8">
                                        <wp:extent cx="374790" cy="353465"/>
                                        <wp:effectExtent l="0" t="8255"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atik Gedhog\IMG_20201101_082330.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5092" t="19562" r="21985" b="57227"/>
                                                <a:stretch/>
                                              </pic:blipFill>
                                              <pic:spPr bwMode="auto">
                                                <a:xfrm rot="5400000">
                                                  <a:off x="0" y="0"/>
                                                  <a:ext cx="402273" cy="3793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1692C" w:rsidRPr="00F0566A" w14:paraId="4C65F95B" w14:textId="77777777" w:rsidTr="00D065B8">
                              <w:trPr>
                                <w:trHeight w:val="519"/>
                              </w:trPr>
                              <w:tc>
                                <w:tcPr>
                                  <w:tcW w:w="1696" w:type="dxa"/>
                                  <w:vAlign w:val="center"/>
                                </w:tcPr>
                                <w:p w14:paraId="78FB09F8" w14:textId="77777777" w:rsidR="00F1692C" w:rsidRPr="00F0566A" w:rsidRDefault="00F1692C" w:rsidP="00F1692C">
                                  <w:pPr>
                                    <w:pStyle w:val="batangtubuh"/>
                                    <w:ind w:firstLine="0"/>
                                    <w:jc w:val="left"/>
                                    <w:rPr>
                                      <w:b/>
                                      <w:iCs/>
                                    </w:rPr>
                                  </w:pPr>
                                  <w:r>
                                    <w:rPr>
                                      <w:iCs/>
                                    </w:rPr>
                                    <w:t xml:space="preserve">Lingkaran, garis lengkung  </w:t>
                                  </w:r>
                                </w:p>
                              </w:tc>
                              <w:tc>
                                <w:tcPr>
                                  <w:tcW w:w="1337" w:type="dxa"/>
                                  <w:vAlign w:val="center"/>
                                </w:tcPr>
                                <w:p w14:paraId="51BA7630" w14:textId="77777777" w:rsidR="00F1692C" w:rsidRPr="00F0566A" w:rsidRDefault="00F1692C" w:rsidP="00F1692C">
                                  <w:pPr>
                                    <w:pStyle w:val="batangtubuh"/>
                                    <w:ind w:firstLine="0"/>
                                    <w:jc w:val="left"/>
                                    <w:rPr>
                                      <w:iCs/>
                                    </w:rPr>
                                  </w:pPr>
                                  <w:r w:rsidRPr="00F0566A">
                                    <w:rPr>
                                      <w:iCs/>
                                    </w:rPr>
                                    <w:t>Motif ganggeng</w:t>
                                  </w:r>
                                </w:p>
                              </w:tc>
                              <w:tc>
                                <w:tcPr>
                                  <w:tcW w:w="1645" w:type="dxa"/>
                                  <w:vAlign w:val="center"/>
                                </w:tcPr>
                                <w:p w14:paraId="7954FC74" w14:textId="77777777" w:rsidR="00F1692C" w:rsidRPr="00F0566A" w:rsidRDefault="00F1692C" w:rsidP="00F1692C">
                                  <w:pPr>
                                    <w:pStyle w:val="batangtubuh"/>
                                    <w:ind w:hanging="20"/>
                                    <w:jc w:val="center"/>
                                    <w:rPr>
                                      <w:i/>
                                      <w:iCs/>
                                    </w:rPr>
                                  </w:pPr>
                                  <w:r w:rsidRPr="00F0566A">
                                    <w:rPr>
                                      <w:noProof/>
                                      <w:lang w:val="id-ID" w:eastAsia="id-ID"/>
                                    </w:rPr>
                                    <w:drawing>
                                      <wp:inline distT="0" distB="0" distL="0" distR="0" wp14:anchorId="7791AD91" wp14:editId="2ABC9514">
                                        <wp:extent cx="353582" cy="338400"/>
                                        <wp:effectExtent l="0" t="0" r="8890" b="508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atik Gedhog\IMG_20201101_082330.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918" t="66431" r="77983" b="13998"/>
                                                <a:stretch/>
                                              </pic:blipFill>
                                              <pic:spPr bwMode="auto">
                                                <a:xfrm>
                                                  <a:off x="0" y="0"/>
                                                  <a:ext cx="372404" cy="35641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F1C04C7" w14:textId="77777777" w:rsidR="00F1692C" w:rsidRDefault="00F1692C" w:rsidP="00F169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5A43A8" id="_x0000_s1063" type="#_x0000_t202" style="position:absolute;left:0;text-align:left;margin-left:3.75pt;margin-top:35.8pt;width:247.15pt;height:185.3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" stroked="f">
                <v:textbox>
                  <w:txbxContent>
                    <w:p w14:paraId="5AE17F28" w14:textId="36243712" w:rsidR="00F1692C" w:rsidRPr="00F0566A" w:rsidRDefault="007D505A" w:rsidP="00F1692C">
                      <w:pPr>
                        <w:pStyle w:val="batangtubuh"/>
                        <w:rPr>
                          <w:b/>
                        </w:rPr>
                      </w:pPr>
                      <w:r>
                        <w:rPr>
                          <w:b/>
                        </w:rPr>
                        <w:t>Tabel 2.7</w:t>
                      </w:r>
                      <w:r w:rsidR="00F1692C" w:rsidRPr="00F0566A">
                        <w:rPr>
                          <w:b/>
                        </w:rPr>
                        <w:t xml:space="preserve"> Identifikasi Motif Batik Bulan - Bulan</w:t>
                      </w:r>
                    </w:p>
                    <w:tbl>
                      <w:tblPr>
                        <w:tblStyle w:val="TableGridLight"/>
                        <w:tblW w:w="4678" w:type="dxa"/>
                        <w:tblLook w:val="04A0" w:firstRow="1" w:lastRow="0" w:firstColumn="1" w:lastColumn="0" w:noHBand="0" w:noVBand="1"/>
                      </w:tblPr>
                      <w:tblGrid>
                        <w:gridCol w:w="1696"/>
                        <w:gridCol w:w="1337"/>
                        <w:gridCol w:w="1645"/>
                      </w:tblGrid>
                      <w:tr w:rsidR="00F1692C" w:rsidRPr="00F0566A" w14:paraId="70C00F92" w14:textId="77777777" w:rsidTr="00F1692C">
                        <w:trPr>
                          <w:trHeight w:val="354"/>
                        </w:trPr>
                        <w:tc>
                          <w:tcPr>
                            <w:tcW w:w="1696" w:type="dxa"/>
                            <w:vAlign w:val="center"/>
                          </w:tcPr>
                          <w:p w14:paraId="17D8142D" w14:textId="77777777" w:rsidR="00F1692C" w:rsidRPr="00330E11" w:rsidRDefault="00F1692C" w:rsidP="00AF7395">
                            <w:pPr>
                              <w:pStyle w:val="batangtubuh"/>
                              <w:ind w:left="309" w:firstLine="141"/>
                              <w:rPr>
                                <w:b/>
                                <w:i/>
                                <w:iCs/>
                              </w:rPr>
                            </w:pPr>
                            <w:r>
                              <w:rPr>
                                <w:b/>
                              </w:rPr>
                              <w:t>Konsep Matematika</w:t>
                            </w:r>
                          </w:p>
                        </w:tc>
                        <w:tc>
                          <w:tcPr>
                            <w:tcW w:w="1337" w:type="dxa"/>
                            <w:vAlign w:val="center"/>
                          </w:tcPr>
                          <w:p w14:paraId="578AB260" w14:textId="77777777" w:rsidR="00F1692C" w:rsidRPr="00330E11" w:rsidRDefault="00F1692C" w:rsidP="00AF7395">
                            <w:pPr>
                              <w:pStyle w:val="batangtubuh"/>
                              <w:ind w:left="310" w:firstLine="0"/>
                              <w:rPr>
                                <w:b/>
                                <w:i/>
                                <w:iCs/>
                              </w:rPr>
                            </w:pPr>
                            <w:r w:rsidRPr="00330E11">
                              <w:rPr>
                                <w:b/>
                              </w:rPr>
                              <w:t>Nama Motif</w:t>
                            </w:r>
                          </w:p>
                        </w:tc>
                        <w:tc>
                          <w:tcPr>
                            <w:tcW w:w="1645" w:type="dxa"/>
                            <w:vAlign w:val="center"/>
                          </w:tcPr>
                          <w:p w14:paraId="7EE9F745" w14:textId="77777777" w:rsidR="00F1692C" w:rsidRPr="00330E11" w:rsidRDefault="00F1692C" w:rsidP="00AF7395">
                            <w:pPr>
                              <w:pStyle w:val="batangtubuh"/>
                              <w:ind w:left="392" w:hanging="142"/>
                              <w:rPr>
                                <w:b/>
                                <w:i/>
                                <w:iCs/>
                              </w:rPr>
                            </w:pPr>
                            <w:r w:rsidRPr="00330E11">
                              <w:rPr>
                                <w:b/>
                              </w:rPr>
                              <w:t>Gambar Motif</w:t>
                            </w:r>
                          </w:p>
                        </w:tc>
                      </w:tr>
                      <w:tr w:rsidR="00F1692C" w:rsidRPr="00F0566A" w14:paraId="5A916CD7" w14:textId="77777777" w:rsidTr="00D065B8">
                        <w:trPr>
                          <w:trHeight w:val="584"/>
                        </w:trPr>
                        <w:tc>
                          <w:tcPr>
                            <w:tcW w:w="1696" w:type="dxa"/>
                            <w:vAlign w:val="center"/>
                          </w:tcPr>
                          <w:p w14:paraId="13223779" w14:textId="77777777" w:rsidR="00F1692C" w:rsidRPr="00F0566A" w:rsidRDefault="00F1692C" w:rsidP="00F1692C">
                            <w:pPr>
                              <w:pStyle w:val="batangtubuh"/>
                              <w:ind w:firstLine="0"/>
                              <w:jc w:val="left"/>
                              <w:rPr>
                                <w:b/>
                                <w:iCs/>
                              </w:rPr>
                            </w:pPr>
                            <w:r>
                              <w:rPr>
                                <w:iCs/>
                              </w:rPr>
                              <w:t xml:space="preserve">Lingkaran, garis lengkung  </w:t>
                            </w:r>
                          </w:p>
                        </w:tc>
                        <w:tc>
                          <w:tcPr>
                            <w:tcW w:w="1337" w:type="dxa"/>
                            <w:vAlign w:val="center"/>
                          </w:tcPr>
                          <w:p w14:paraId="22B6D1EF" w14:textId="77777777" w:rsidR="00F1692C" w:rsidRPr="00F0566A" w:rsidRDefault="00F1692C" w:rsidP="00F1692C">
                            <w:pPr>
                              <w:pStyle w:val="batangtubuh"/>
                              <w:ind w:firstLine="0"/>
                              <w:jc w:val="left"/>
                              <w:rPr>
                                <w:iCs/>
                              </w:rPr>
                            </w:pPr>
                            <w:r w:rsidRPr="00F0566A">
                              <w:rPr>
                                <w:iCs/>
                              </w:rPr>
                              <w:t>Motif burung hong</w:t>
                            </w:r>
                          </w:p>
                        </w:tc>
                        <w:tc>
                          <w:tcPr>
                            <w:tcW w:w="1645" w:type="dxa"/>
                            <w:vAlign w:val="center"/>
                          </w:tcPr>
                          <w:p w14:paraId="5AA08169" w14:textId="77777777" w:rsidR="00F1692C" w:rsidRPr="00F0566A" w:rsidRDefault="00F1692C" w:rsidP="00F1692C">
                            <w:pPr>
                              <w:pStyle w:val="batangtubuh"/>
                              <w:ind w:firstLine="0"/>
                              <w:jc w:val="center"/>
                              <w:rPr>
                                <w:i/>
                                <w:iCs/>
                              </w:rPr>
                            </w:pPr>
                            <w:r w:rsidRPr="00F0566A">
                              <w:rPr>
                                <w:noProof/>
                                <w:lang w:val="id-ID" w:eastAsia="id-ID"/>
                              </w:rPr>
                              <w:drawing>
                                <wp:inline distT="0" distB="0" distL="0" distR="0" wp14:anchorId="4A46850E" wp14:editId="0E6B5802">
                                  <wp:extent cx="337781" cy="358787"/>
                                  <wp:effectExtent l="8255"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atik Gedhog\IMG_20201101_082330.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7283" t="18195" r="41927" b="58138"/>
                                          <a:stretch/>
                                        </pic:blipFill>
                                        <pic:spPr bwMode="auto">
                                          <a:xfrm rot="5400000">
                                            <a:off x="0" y="0"/>
                                            <a:ext cx="353355" cy="3753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1692C" w:rsidRPr="00F0566A" w14:paraId="7451962C" w14:textId="77777777" w:rsidTr="00D065B8">
                        <w:trPr>
                          <w:trHeight w:val="468"/>
                        </w:trPr>
                        <w:tc>
                          <w:tcPr>
                            <w:tcW w:w="1696" w:type="dxa"/>
                            <w:vAlign w:val="center"/>
                          </w:tcPr>
                          <w:p w14:paraId="180949D4" w14:textId="77777777" w:rsidR="00F1692C" w:rsidRPr="00F0566A" w:rsidRDefault="00F1692C" w:rsidP="00F1692C">
                            <w:pPr>
                              <w:pStyle w:val="batangtubuh"/>
                              <w:ind w:firstLine="0"/>
                              <w:jc w:val="left"/>
                              <w:rPr>
                                <w:b/>
                                <w:iCs/>
                              </w:rPr>
                            </w:pPr>
                            <w:r>
                              <w:rPr>
                                <w:iCs/>
                              </w:rPr>
                              <w:t xml:space="preserve">Lingkaran, garis lengkung  </w:t>
                            </w:r>
                          </w:p>
                        </w:tc>
                        <w:tc>
                          <w:tcPr>
                            <w:tcW w:w="1337" w:type="dxa"/>
                            <w:vAlign w:val="center"/>
                          </w:tcPr>
                          <w:p w14:paraId="3761F5B3" w14:textId="77777777" w:rsidR="00F1692C" w:rsidRPr="00F0566A" w:rsidRDefault="00F1692C" w:rsidP="00F1692C">
                            <w:pPr>
                              <w:pStyle w:val="batangtubuh"/>
                              <w:ind w:firstLine="0"/>
                              <w:jc w:val="left"/>
                              <w:rPr>
                                <w:iCs/>
                              </w:rPr>
                            </w:pPr>
                            <w:r w:rsidRPr="00F0566A">
                              <w:rPr>
                                <w:iCs/>
                              </w:rPr>
                              <w:t>Motif kembang waluh</w:t>
                            </w:r>
                          </w:p>
                        </w:tc>
                        <w:tc>
                          <w:tcPr>
                            <w:tcW w:w="1645" w:type="dxa"/>
                            <w:vAlign w:val="center"/>
                          </w:tcPr>
                          <w:p w14:paraId="441BA9E5" w14:textId="77777777" w:rsidR="00F1692C" w:rsidRPr="00F0566A" w:rsidRDefault="00F1692C" w:rsidP="00F1692C">
                            <w:pPr>
                              <w:pStyle w:val="batangtubuh"/>
                              <w:ind w:firstLine="0"/>
                              <w:jc w:val="center"/>
                              <w:rPr>
                                <w:i/>
                                <w:iCs/>
                              </w:rPr>
                            </w:pPr>
                            <w:r w:rsidRPr="00F0566A">
                              <w:rPr>
                                <w:noProof/>
                                <w:lang w:val="id-ID" w:eastAsia="id-ID"/>
                              </w:rPr>
                              <w:drawing>
                                <wp:inline distT="0" distB="0" distL="0" distR="0" wp14:anchorId="471C0A1C" wp14:editId="19BCB5A8">
                                  <wp:extent cx="374790" cy="353465"/>
                                  <wp:effectExtent l="0" t="8255"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atik Gedhog\IMG_20201101_082330.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5092" t="19562" r="21985" b="57227"/>
                                          <a:stretch/>
                                        </pic:blipFill>
                                        <pic:spPr bwMode="auto">
                                          <a:xfrm rot="5400000">
                                            <a:off x="0" y="0"/>
                                            <a:ext cx="402273" cy="3793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1692C" w:rsidRPr="00F0566A" w14:paraId="4C65F95B" w14:textId="77777777" w:rsidTr="00D065B8">
                        <w:trPr>
                          <w:trHeight w:val="519"/>
                        </w:trPr>
                        <w:tc>
                          <w:tcPr>
                            <w:tcW w:w="1696" w:type="dxa"/>
                            <w:vAlign w:val="center"/>
                          </w:tcPr>
                          <w:p w14:paraId="78FB09F8" w14:textId="77777777" w:rsidR="00F1692C" w:rsidRPr="00F0566A" w:rsidRDefault="00F1692C" w:rsidP="00F1692C">
                            <w:pPr>
                              <w:pStyle w:val="batangtubuh"/>
                              <w:ind w:firstLine="0"/>
                              <w:jc w:val="left"/>
                              <w:rPr>
                                <w:b/>
                                <w:iCs/>
                              </w:rPr>
                            </w:pPr>
                            <w:r>
                              <w:rPr>
                                <w:iCs/>
                              </w:rPr>
                              <w:t xml:space="preserve">Lingkaran, garis lengkung  </w:t>
                            </w:r>
                          </w:p>
                        </w:tc>
                        <w:tc>
                          <w:tcPr>
                            <w:tcW w:w="1337" w:type="dxa"/>
                            <w:vAlign w:val="center"/>
                          </w:tcPr>
                          <w:p w14:paraId="51BA7630" w14:textId="77777777" w:rsidR="00F1692C" w:rsidRPr="00F0566A" w:rsidRDefault="00F1692C" w:rsidP="00F1692C">
                            <w:pPr>
                              <w:pStyle w:val="batangtubuh"/>
                              <w:ind w:firstLine="0"/>
                              <w:jc w:val="left"/>
                              <w:rPr>
                                <w:iCs/>
                              </w:rPr>
                            </w:pPr>
                            <w:r w:rsidRPr="00F0566A">
                              <w:rPr>
                                <w:iCs/>
                              </w:rPr>
                              <w:t>Motif ganggeng</w:t>
                            </w:r>
                          </w:p>
                        </w:tc>
                        <w:tc>
                          <w:tcPr>
                            <w:tcW w:w="1645" w:type="dxa"/>
                            <w:vAlign w:val="center"/>
                          </w:tcPr>
                          <w:p w14:paraId="7954FC74" w14:textId="77777777" w:rsidR="00F1692C" w:rsidRPr="00F0566A" w:rsidRDefault="00F1692C" w:rsidP="00F1692C">
                            <w:pPr>
                              <w:pStyle w:val="batangtubuh"/>
                              <w:ind w:hanging="20"/>
                              <w:jc w:val="center"/>
                              <w:rPr>
                                <w:i/>
                                <w:iCs/>
                              </w:rPr>
                            </w:pPr>
                            <w:r w:rsidRPr="00F0566A">
                              <w:rPr>
                                <w:noProof/>
                                <w:lang w:val="id-ID" w:eastAsia="id-ID"/>
                              </w:rPr>
                              <w:drawing>
                                <wp:inline distT="0" distB="0" distL="0" distR="0" wp14:anchorId="7791AD91" wp14:editId="2ABC9514">
                                  <wp:extent cx="353582" cy="338400"/>
                                  <wp:effectExtent l="0" t="0" r="8890" b="508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atik Gedhog\IMG_20201101_082330.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918" t="66431" r="77983" b="13998"/>
                                          <a:stretch/>
                                        </pic:blipFill>
                                        <pic:spPr bwMode="auto">
                                          <a:xfrm>
                                            <a:off x="0" y="0"/>
                                            <a:ext cx="372404" cy="35641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F1C04C7" w14:textId="77777777" w:rsidR="00F1692C" w:rsidRDefault="00F1692C" w:rsidP="00F1692C"/>
                  </w:txbxContent>
                </v:textbox>
                <w10:wrap type="square"/>
              </v:shape>
            </w:pict>
          </mc:Fallback>
        </mc:AlternateContent>
      </w:r>
      <w:r>
        <w:t>Beriku</w:t>
      </w:r>
      <w:r w:rsidRPr="00F0566A">
        <w:t>t merupakan identifikasi motif bulan-bulan yang akan diuraikan sebagai berikut :</w:t>
      </w:r>
    </w:p>
    <w:p w14:paraId="3CBEDE75" w14:textId="01CD5FC5" w:rsidR="00F1692C" w:rsidRPr="00F1692C" w:rsidRDefault="007D505A" w:rsidP="00AF7395">
      <w:pPr>
        <w:pStyle w:val="batangtubuh"/>
      </w:pPr>
      <w:r>
        <w:t>Pada gambar tabel (2.7</w:t>
      </w:r>
      <w:r w:rsidR="00F1692C">
        <w:t>) di atas terdapat k</w:t>
      </w:r>
      <w:r w:rsidR="00F1692C" w:rsidRPr="00F0566A">
        <w:t>on</w:t>
      </w:r>
      <w:r w:rsidR="00F1692C">
        <w:t>sep Matematika pada burung hong, motif kembang waluh dan motif ganggeng merupakan garis lengkung yang digambar di dalam bulatan-bulatan yang sama membentuk lingkaran. Sehingga pada motif Batik Gedhog bulan-bulan terdapat konsep matematika SD yakni 1) lingkaran; dan 2) garis lengkung.</w:t>
      </w:r>
    </w:p>
    <w:p w14:paraId="09880E0B" w14:textId="3B9491DB" w:rsidR="00F616A4" w:rsidRDefault="00F616A4" w:rsidP="00267A66">
      <w:pPr>
        <w:pStyle w:val="batangtubuh"/>
      </w:pPr>
      <w:r>
        <w:t xml:space="preserve">Dari penjelasan </w:t>
      </w:r>
      <w:r w:rsidRPr="00092B87">
        <w:t xml:space="preserve">motif Batik Gedhog </w:t>
      </w:r>
      <w:r w:rsidR="00F1692C">
        <w:t>modern</w:t>
      </w:r>
      <w:r>
        <w:t xml:space="preserve"> dapat disimpulkan bahwa </w:t>
      </w:r>
      <w:r w:rsidRPr="00092B87">
        <w:t xml:space="preserve">motif </w:t>
      </w:r>
      <w:r>
        <w:t>modern yang diciptakan dari hasil melihat lingkungan sekitar dan perpaduan sekar jagad</w:t>
      </w:r>
      <w:r w:rsidRPr="00092B87">
        <w:t>.</w:t>
      </w:r>
      <w:r>
        <w:t xml:space="preserve"> Adapun kedua konsep matematika SD yang terdapat pada motif Batik Gedhog </w:t>
      </w:r>
      <w:r w:rsidR="001A087A">
        <w:t>m</w:t>
      </w:r>
      <w:r>
        <w:t>oder</w:t>
      </w:r>
      <w:r w:rsidR="001A087A">
        <w:t>n</w:t>
      </w:r>
      <w:r>
        <w:t xml:space="preserve"> seperti : segitiga, persegi panjang,  </w:t>
      </w:r>
      <w:r w:rsidRPr="002A2109">
        <w:t>simetri lipat dan simetri putar pada bangun datar segitiga</w:t>
      </w:r>
      <w:r>
        <w:t xml:space="preserve"> dan persegi panjang, sudut siku-siku, </w:t>
      </w:r>
      <w:r>
        <w:rPr>
          <w:iCs/>
        </w:rPr>
        <w:t xml:space="preserve">kurva tertutup tidak sederhana, </w:t>
      </w:r>
      <w:r w:rsidR="001A087A">
        <w:t xml:space="preserve">titik, garis lengkung, lingkaran, </w:t>
      </w:r>
      <w:r w:rsidR="00267A66">
        <w:t>dan kurva tertutup sederhana.</w:t>
      </w:r>
    </w:p>
    <w:p w14:paraId="3A40993C" w14:textId="3C4BA83D" w:rsidR="008379B2" w:rsidRPr="008379B2" w:rsidRDefault="008379B2" w:rsidP="00267A66">
      <w:pPr>
        <w:pStyle w:val="batangtubuh"/>
      </w:pPr>
      <w:r w:rsidRPr="008379B2">
        <w:t xml:space="preserve">Penelitian ini dapat diterapkan di beberapa kelas berdasarkan hasil analisis KD Matematika SD pada Permendikbud Nomot 37 Tahun 2018 di mana diketahui bahwa hasil eksplorasi konsep Matematika dalam </w:t>
      </w:r>
      <w:r w:rsidRPr="008379B2">
        <w:lastRenderedPageBreak/>
        <w:t>perkembangan motif  Batik Gedhog Tuban dapat</w:t>
      </w:r>
      <w:r w:rsidR="00267A66">
        <w:t xml:space="preserve"> </w:t>
      </w:r>
      <w:r w:rsidRPr="008379B2">
        <w:t>diterapkan dalam pembelajar</w:t>
      </w:r>
      <w:r w:rsidR="00267A66">
        <w:t xml:space="preserve">an Matematika di sekolah dasar. </w:t>
      </w:r>
      <w:r w:rsidRPr="008379B2">
        <w:t>Adapun hasil analisis KD akan di paparkan pada tabel berikut :</w:t>
      </w:r>
    </w:p>
    <w:p w14:paraId="40C1ED0C" w14:textId="37149CAC" w:rsidR="008379B2" w:rsidRPr="00F1692C" w:rsidRDefault="008379B2" w:rsidP="00F1692C">
      <w:pPr>
        <w:pStyle w:val="batangtubuh"/>
        <w:jc w:val="center"/>
        <w:rPr>
          <w:b/>
        </w:rPr>
      </w:pPr>
      <w:r w:rsidRPr="00F1692C">
        <w:rPr>
          <w:b/>
        </w:rPr>
        <w:t>Tabel 4.1 Analisis KD Matematika SD Kurikulum 2013 (revisi</w:t>
      </w:r>
      <w:r w:rsidR="002C3C08" w:rsidRPr="00F1692C">
        <w:rPr>
          <w:b/>
        </w:rPr>
        <w:t xml:space="preserve"> 2018 </w:t>
      </w:r>
      <w:r w:rsidRPr="00F1692C">
        <w:rPr>
          <w:b/>
        </w:rPr>
        <w:t>) sesuai dengan Konsep Matematika dalam</w:t>
      </w:r>
    </w:p>
    <w:p w14:paraId="6AAFB0CF" w14:textId="77777777" w:rsidR="008379B2" w:rsidRPr="00F1692C" w:rsidRDefault="008379B2" w:rsidP="00F1692C">
      <w:pPr>
        <w:pStyle w:val="batangtubuh"/>
        <w:jc w:val="center"/>
        <w:rPr>
          <w:b/>
        </w:rPr>
      </w:pPr>
      <w:r w:rsidRPr="00F1692C">
        <w:rPr>
          <w:b/>
        </w:rPr>
        <w:t>Perkembangan Motif Batik Gedhog Tuban</w:t>
      </w:r>
    </w:p>
    <w:tbl>
      <w:tblPr>
        <w:tblStyle w:val="TableGrid"/>
        <w:tblW w:w="4821" w:type="dxa"/>
        <w:tblInd w:w="-147" w:type="dxa"/>
        <w:tblLayout w:type="fixed"/>
        <w:tblLook w:val="04A0" w:firstRow="1" w:lastRow="0" w:firstColumn="1" w:lastColumn="0" w:noHBand="0" w:noVBand="1"/>
      </w:tblPr>
      <w:tblGrid>
        <w:gridCol w:w="426"/>
        <w:gridCol w:w="1276"/>
        <w:gridCol w:w="1842"/>
        <w:gridCol w:w="1277"/>
      </w:tblGrid>
      <w:tr w:rsidR="008379B2" w14:paraId="3BB7A713" w14:textId="77777777" w:rsidTr="00501BCD">
        <w:tc>
          <w:tcPr>
            <w:tcW w:w="426" w:type="dxa"/>
            <w:shd w:val="clear" w:color="auto" w:fill="00B0F0"/>
            <w:vAlign w:val="center"/>
          </w:tcPr>
          <w:p w14:paraId="711EF207" w14:textId="77777777" w:rsidR="008379B2" w:rsidRDefault="008379B2" w:rsidP="008379B2">
            <w:pPr>
              <w:pStyle w:val="batangtubuh"/>
              <w:ind w:firstLine="0"/>
              <w:jc w:val="center"/>
              <w:rPr>
                <w:b/>
              </w:rPr>
            </w:pPr>
            <w:r>
              <w:rPr>
                <w:b/>
              </w:rPr>
              <w:t>No</w:t>
            </w:r>
          </w:p>
        </w:tc>
        <w:tc>
          <w:tcPr>
            <w:tcW w:w="1276" w:type="dxa"/>
            <w:shd w:val="clear" w:color="auto" w:fill="00B0F0"/>
            <w:vAlign w:val="center"/>
          </w:tcPr>
          <w:p w14:paraId="4B37E7E9" w14:textId="77777777" w:rsidR="008379B2" w:rsidRDefault="008379B2" w:rsidP="008379B2">
            <w:pPr>
              <w:pStyle w:val="batangtubuh"/>
              <w:ind w:firstLine="0"/>
              <w:jc w:val="center"/>
              <w:rPr>
                <w:b/>
              </w:rPr>
            </w:pPr>
            <w:r>
              <w:rPr>
                <w:b/>
              </w:rPr>
              <w:t>Konteks, Akulturasi, dan Makna Motif</w:t>
            </w:r>
          </w:p>
        </w:tc>
        <w:tc>
          <w:tcPr>
            <w:tcW w:w="1842" w:type="dxa"/>
            <w:shd w:val="clear" w:color="auto" w:fill="00B0F0"/>
            <w:vAlign w:val="center"/>
          </w:tcPr>
          <w:p w14:paraId="3AC8A8BE" w14:textId="77777777" w:rsidR="008379B2" w:rsidRDefault="008379B2" w:rsidP="008379B2">
            <w:pPr>
              <w:pStyle w:val="batangtubuh"/>
              <w:ind w:firstLine="0"/>
              <w:jc w:val="center"/>
              <w:rPr>
                <w:b/>
              </w:rPr>
            </w:pPr>
            <w:r w:rsidRPr="009E269A">
              <w:rPr>
                <w:b/>
              </w:rPr>
              <w:t>Kompetensi Dasar</w:t>
            </w:r>
          </w:p>
        </w:tc>
        <w:tc>
          <w:tcPr>
            <w:tcW w:w="1277" w:type="dxa"/>
            <w:shd w:val="clear" w:color="auto" w:fill="00B0F0"/>
            <w:vAlign w:val="center"/>
          </w:tcPr>
          <w:p w14:paraId="3EFE455C" w14:textId="77777777" w:rsidR="008379B2" w:rsidRDefault="008379B2" w:rsidP="008379B2">
            <w:pPr>
              <w:pStyle w:val="batangtubuh"/>
              <w:ind w:firstLine="0"/>
              <w:jc w:val="center"/>
              <w:rPr>
                <w:b/>
              </w:rPr>
            </w:pPr>
            <w:r w:rsidRPr="009E269A">
              <w:rPr>
                <w:b/>
              </w:rPr>
              <w:t>Konsep Matematika</w:t>
            </w:r>
          </w:p>
        </w:tc>
      </w:tr>
      <w:tr w:rsidR="008379B2" w14:paraId="1E008AD9" w14:textId="77777777" w:rsidTr="00501BCD">
        <w:tc>
          <w:tcPr>
            <w:tcW w:w="426" w:type="dxa"/>
          </w:tcPr>
          <w:p w14:paraId="0F9156C7" w14:textId="77777777" w:rsidR="008379B2" w:rsidRDefault="008379B2" w:rsidP="00501BCD">
            <w:pPr>
              <w:pStyle w:val="NoSpacing"/>
            </w:pPr>
            <w:r>
              <w:t>1</w:t>
            </w:r>
          </w:p>
        </w:tc>
        <w:tc>
          <w:tcPr>
            <w:tcW w:w="1276" w:type="dxa"/>
          </w:tcPr>
          <w:p w14:paraId="55BABFB9" w14:textId="77777777" w:rsidR="008379B2" w:rsidRPr="00501BCD" w:rsidRDefault="008379B2" w:rsidP="00501BCD">
            <w:pPr>
              <w:pStyle w:val="NoSpacing"/>
              <w:rPr>
                <w:rFonts w:cs="Times New Roman"/>
                <w:b/>
                <w:szCs w:val="20"/>
              </w:rPr>
            </w:pPr>
            <w:r w:rsidRPr="00501BCD">
              <w:rPr>
                <w:rFonts w:cs="Times New Roman"/>
                <w:b/>
                <w:szCs w:val="20"/>
              </w:rPr>
              <w:t>Konteks :</w:t>
            </w:r>
          </w:p>
          <w:p w14:paraId="7859F538" w14:textId="021DD0FF" w:rsidR="008379B2" w:rsidRPr="008379B2" w:rsidRDefault="008379B2" w:rsidP="00501BCD">
            <w:pPr>
              <w:pStyle w:val="NoSpacing"/>
              <w:rPr>
                <w:rFonts w:cs="Times New Roman"/>
                <w:szCs w:val="20"/>
                <w:lang w:val="en-GB"/>
              </w:rPr>
            </w:pPr>
            <w:r w:rsidRPr="00714B2B">
              <w:rPr>
                <w:rFonts w:cs="Times New Roman"/>
                <w:szCs w:val="20"/>
              </w:rPr>
              <w:t xml:space="preserve">Motif </w:t>
            </w:r>
            <w:r>
              <w:rPr>
                <w:rFonts w:cs="Times New Roman"/>
                <w:szCs w:val="20"/>
                <w:lang w:val="en-GB"/>
              </w:rPr>
              <w:t>Locanan</w:t>
            </w:r>
          </w:p>
          <w:p w14:paraId="2E215D75" w14:textId="77777777" w:rsidR="008379B2" w:rsidRPr="00501BCD" w:rsidRDefault="008379B2" w:rsidP="00501BCD">
            <w:pPr>
              <w:pStyle w:val="NoSpacing"/>
              <w:rPr>
                <w:rFonts w:cs="Times New Roman"/>
                <w:b/>
                <w:szCs w:val="20"/>
              </w:rPr>
            </w:pPr>
            <w:r w:rsidRPr="00501BCD">
              <w:rPr>
                <w:rFonts w:cs="Times New Roman"/>
                <w:b/>
                <w:szCs w:val="20"/>
              </w:rPr>
              <w:t>Akulturasi :</w:t>
            </w:r>
          </w:p>
          <w:p w14:paraId="510B0B93" w14:textId="77777777" w:rsidR="008379B2" w:rsidRPr="00714B2B" w:rsidRDefault="008379B2" w:rsidP="00501BCD">
            <w:pPr>
              <w:pStyle w:val="NoSpacing"/>
              <w:rPr>
                <w:rFonts w:cs="Times New Roman"/>
                <w:szCs w:val="20"/>
              </w:rPr>
            </w:pPr>
            <w:r w:rsidRPr="00714B2B">
              <w:rPr>
                <w:rFonts w:cs="Times New Roman"/>
                <w:szCs w:val="20"/>
              </w:rPr>
              <w:t>Hindu dan Islam</w:t>
            </w:r>
          </w:p>
          <w:p w14:paraId="2FC7D77A" w14:textId="6204C8E6" w:rsidR="008379B2" w:rsidRPr="008379B2" w:rsidRDefault="008379B2" w:rsidP="00501BCD">
            <w:pPr>
              <w:pStyle w:val="NoSpacing"/>
              <w:rPr>
                <w:rFonts w:cs="Times New Roman"/>
                <w:szCs w:val="20"/>
                <w:lang w:val="en-GB"/>
              </w:rPr>
            </w:pPr>
            <w:r w:rsidRPr="00501BCD">
              <w:rPr>
                <w:rFonts w:cs="Times New Roman"/>
                <w:b/>
                <w:szCs w:val="20"/>
              </w:rPr>
              <w:t xml:space="preserve">Makna </w:t>
            </w:r>
            <w:r w:rsidRPr="00714B2B">
              <w:rPr>
                <w:rFonts w:cs="Times New Roman"/>
                <w:szCs w:val="20"/>
              </w:rPr>
              <w:t>motif :</w:t>
            </w:r>
            <w:r>
              <w:rPr>
                <w:rFonts w:cs="Times New Roman"/>
                <w:szCs w:val="20"/>
                <w:lang w:val="en-GB"/>
              </w:rPr>
              <w:t xml:space="preserve"> </w:t>
            </w:r>
            <w:r>
              <w:t>obat dari sengatan hewan berbisa</w:t>
            </w:r>
          </w:p>
          <w:p w14:paraId="20A22B54" w14:textId="5F26FE1F" w:rsidR="008379B2" w:rsidRPr="00714B2B" w:rsidRDefault="008379B2" w:rsidP="00501BCD">
            <w:pPr>
              <w:pStyle w:val="NoSpacing"/>
              <w:rPr>
                <w:rFonts w:cs="Times New Roman"/>
                <w:szCs w:val="20"/>
              </w:rPr>
            </w:pPr>
          </w:p>
        </w:tc>
        <w:tc>
          <w:tcPr>
            <w:tcW w:w="1842" w:type="dxa"/>
            <w:shd w:val="clear" w:color="auto" w:fill="FFFFFF" w:themeFill="background1"/>
          </w:tcPr>
          <w:p w14:paraId="5E85F8F5" w14:textId="77777777" w:rsidR="00A40F3A" w:rsidRPr="00501BCD" w:rsidRDefault="00A40F3A" w:rsidP="00501BCD">
            <w:pPr>
              <w:pStyle w:val="NoSpacing"/>
              <w:rPr>
                <w:rFonts w:cs="Times New Roman"/>
                <w:b/>
                <w:szCs w:val="20"/>
              </w:rPr>
            </w:pPr>
            <w:r w:rsidRPr="00501BCD">
              <w:rPr>
                <w:rFonts w:cs="Times New Roman"/>
                <w:b/>
                <w:szCs w:val="20"/>
              </w:rPr>
              <w:t xml:space="preserve">Kelas 1: </w:t>
            </w:r>
          </w:p>
          <w:p w14:paraId="54ACA791" w14:textId="180A72F2" w:rsidR="00A40F3A" w:rsidRDefault="00A40F3A" w:rsidP="00501BCD">
            <w:pPr>
              <w:pStyle w:val="NoSpacing"/>
            </w:pPr>
            <w:r w:rsidRPr="00A40F3A">
              <w:t>3.6 Mengenal bangun ruang dan bangun datar dengan menggunakan berbagai benda konkret</w:t>
            </w:r>
          </w:p>
          <w:p w14:paraId="63E872FF" w14:textId="5C6E957F" w:rsidR="00A40F3A" w:rsidRPr="00501BCD" w:rsidRDefault="00A40F3A" w:rsidP="00501BCD">
            <w:pPr>
              <w:pStyle w:val="NoSpacing"/>
              <w:rPr>
                <w:rFonts w:cs="Times New Roman"/>
                <w:b/>
                <w:szCs w:val="20"/>
              </w:rPr>
            </w:pPr>
            <w:r w:rsidRPr="00501BCD">
              <w:rPr>
                <w:rFonts w:cs="Times New Roman"/>
                <w:b/>
                <w:szCs w:val="20"/>
              </w:rPr>
              <w:t xml:space="preserve">Kelas 2: </w:t>
            </w:r>
          </w:p>
          <w:p w14:paraId="48996504" w14:textId="77777777" w:rsidR="008379B2" w:rsidRDefault="00A40F3A" w:rsidP="00501BCD">
            <w:pPr>
              <w:pStyle w:val="NoSpacing"/>
            </w:pPr>
            <w:r>
              <w:t>3.8 Menjelaskan ruas garis dengan menggunakan model konkret bangun datar dan bangun ruang</w:t>
            </w:r>
          </w:p>
          <w:p w14:paraId="037F8A5B" w14:textId="20A9A37E" w:rsidR="00A40F3A" w:rsidRDefault="00A40F3A" w:rsidP="00501BCD">
            <w:pPr>
              <w:pStyle w:val="NoSpacing"/>
            </w:pPr>
            <w:r>
              <w:t>3.9 Menjelaskan bangun datar dan bangun ruang berdasarkan ciricirinya</w:t>
            </w:r>
          </w:p>
          <w:p w14:paraId="536C44C2" w14:textId="77777777" w:rsidR="00157E5D" w:rsidRDefault="00157E5D" w:rsidP="00501BCD">
            <w:pPr>
              <w:pStyle w:val="NoSpacing"/>
            </w:pPr>
            <w:r>
              <w:t>4.8 Mengidentifikasi ruas garis</w:t>
            </w:r>
          </w:p>
          <w:p w14:paraId="7B96AC73" w14:textId="77777777" w:rsidR="00157E5D" w:rsidRDefault="00157E5D" w:rsidP="00501BCD">
            <w:pPr>
              <w:pStyle w:val="NoSpacing"/>
            </w:pPr>
            <w:r>
              <w:t>dengan menggunakan model</w:t>
            </w:r>
          </w:p>
          <w:p w14:paraId="5E62C025" w14:textId="77777777" w:rsidR="00157E5D" w:rsidRDefault="00157E5D" w:rsidP="00501BCD">
            <w:pPr>
              <w:pStyle w:val="NoSpacing"/>
            </w:pPr>
            <w:r>
              <w:t>konkret bangun datar dan</w:t>
            </w:r>
          </w:p>
          <w:p w14:paraId="26F1CF2C" w14:textId="0D723BC3" w:rsidR="00157E5D" w:rsidRDefault="00157E5D" w:rsidP="00501BCD">
            <w:pPr>
              <w:pStyle w:val="NoSpacing"/>
            </w:pPr>
            <w:r>
              <w:t>bangun ruang</w:t>
            </w:r>
          </w:p>
          <w:p w14:paraId="14B4C92F" w14:textId="3A0B07BB" w:rsidR="00503C61" w:rsidRPr="007D505A" w:rsidRDefault="00503C61" w:rsidP="00501BCD">
            <w:pPr>
              <w:pStyle w:val="NoSpacing"/>
              <w:rPr>
                <w:rFonts w:cs="Times New Roman"/>
                <w:b/>
                <w:szCs w:val="20"/>
              </w:rPr>
            </w:pPr>
            <w:r w:rsidRPr="007D505A">
              <w:rPr>
                <w:rFonts w:cs="Times New Roman"/>
                <w:b/>
                <w:szCs w:val="20"/>
              </w:rPr>
              <w:t xml:space="preserve">Kelas 3 : </w:t>
            </w:r>
          </w:p>
          <w:p w14:paraId="3A175752" w14:textId="77777777" w:rsidR="00503C61" w:rsidRDefault="00503C61" w:rsidP="00501BCD">
            <w:pPr>
              <w:pStyle w:val="NoSpacing"/>
            </w:pPr>
            <w:r w:rsidRPr="00503C61">
              <w:t>3.9 Menjelaskan simetri lipat dan simetri putar pada bangun datar menggunakan benda konkret</w:t>
            </w:r>
          </w:p>
          <w:p w14:paraId="6B3BF507" w14:textId="77777777" w:rsidR="00AF5D5E" w:rsidRDefault="00503C61" w:rsidP="00501BCD">
            <w:pPr>
              <w:pStyle w:val="NoSpacing"/>
            </w:pPr>
            <w:r>
              <w:t xml:space="preserve">4.9 Mengidentifikasi </w:t>
            </w:r>
            <w:r>
              <w:t>simetri lipat dan simetri putar pada bangun</w:t>
            </w:r>
            <w:r w:rsidR="008A2B08">
              <w:t xml:space="preserve"> datar menggunakan benda konkret</w:t>
            </w:r>
          </w:p>
          <w:p w14:paraId="5BF73B92" w14:textId="4F304D94" w:rsidR="00DE2086" w:rsidRPr="00501BCD" w:rsidRDefault="00DE2086" w:rsidP="00501BCD">
            <w:pPr>
              <w:pStyle w:val="NoSpacing"/>
              <w:rPr>
                <w:b/>
              </w:rPr>
            </w:pPr>
            <w:r w:rsidRPr="00501BCD">
              <w:rPr>
                <w:b/>
              </w:rPr>
              <w:t>Kelas 4:</w:t>
            </w:r>
          </w:p>
          <w:p w14:paraId="561AEC4C" w14:textId="77777777" w:rsidR="00CB61C6" w:rsidRDefault="00CB61C6" w:rsidP="00501BCD">
            <w:pPr>
              <w:pStyle w:val="NoSpacing"/>
            </w:pPr>
            <w:r w:rsidRPr="00CB61C6">
              <w:t xml:space="preserve">3.8 Menganalisis sifat-sifat segibanyak beraturan dan segibanyak tidak beraturan </w:t>
            </w:r>
          </w:p>
          <w:p w14:paraId="67A50ED3" w14:textId="1C5A7A84" w:rsidR="00DE2086" w:rsidRPr="00CB61C6" w:rsidRDefault="00CB61C6" w:rsidP="00501BCD">
            <w:pPr>
              <w:pStyle w:val="NoSpacing"/>
            </w:pPr>
            <w:r w:rsidRPr="00CB61C6">
              <w:t>4.8 Mengidentifikasi segibanyak beraturan dan segibanyak tidak beraturan</w:t>
            </w:r>
          </w:p>
        </w:tc>
        <w:tc>
          <w:tcPr>
            <w:tcW w:w="1277" w:type="dxa"/>
          </w:tcPr>
          <w:p w14:paraId="7070B17A" w14:textId="684424C4" w:rsidR="00124DB8" w:rsidRDefault="00AF5D5E" w:rsidP="00501BCD">
            <w:pPr>
              <w:pStyle w:val="NoSpacing"/>
              <w:numPr>
                <w:ilvl w:val="0"/>
                <w:numId w:val="22"/>
              </w:numPr>
              <w:ind w:left="170" w:hanging="284"/>
            </w:pPr>
            <w:r>
              <w:t>Titik</w:t>
            </w:r>
          </w:p>
          <w:p w14:paraId="77171EB9" w14:textId="76E997BE" w:rsidR="00124DB8" w:rsidRDefault="00DE2086" w:rsidP="00501BCD">
            <w:pPr>
              <w:pStyle w:val="NoSpacing"/>
              <w:numPr>
                <w:ilvl w:val="0"/>
                <w:numId w:val="22"/>
              </w:numPr>
              <w:ind w:left="170" w:hanging="284"/>
            </w:pPr>
            <w:r>
              <w:t>Garis sejajar</w:t>
            </w:r>
          </w:p>
          <w:p w14:paraId="10C70729" w14:textId="47F7B943" w:rsidR="00124DB8" w:rsidRDefault="00AF5D5E" w:rsidP="00501BCD">
            <w:pPr>
              <w:pStyle w:val="NoSpacing"/>
              <w:numPr>
                <w:ilvl w:val="0"/>
                <w:numId w:val="22"/>
              </w:numPr>
              <w:ind w:left="170" w:hanging="284"/>
            </w:pPr>
            <w:r>
              <w:t>Segitiga</w:t>
            </w:r>
          </w:p>
          <w:p w14:paraId="44282934" w14:textId="41B40984" w:rsidR="00124DB8" w:rsidRDefault="00AF5D5E" w:rsidP="00501BCD">
            <w:pPr>
              <w:pStyle w:val="NoSpacing"/>
              <w:numPr>
                <w:ilvl w:val="0"/>
                <w:numId w:val="22"/>
              </w:numPr>
              <w:ind w:left="170" w:hanging="284"/>
            </w:pPr>
            <w:r>
              <w:t>Garis lengkung</w:t>
            </w:r>
          </w:p>
          <w:p w14:paraId="147F55E9" w14:textId="71E0F9BF" w:rsidR="00124DB8" w:rsidRDefault="00AF5D5E" w:rsidP="00501BCD">
            <w:pPr>
              <w:pStyle w:val="NoSpacing"/>
              <w:numPr>
                <w:ilvl w:val="0"/>
                <w:numId w:val="22"/>
              </w:numPr>
              <w:ind w:left="170" w:hanging="284"/>
            </w:pPr>
            <w:r>
              <w:t xml:space="preserve">Kurva tertutup sederhana </w:t>
            </w:r>
          </w:p>
          <w:p w14:paraId="3D987D02" w14:textId="57749F5C" w:rsidR="008379B2" w:rsidRPr="00714B2B" w:rsidRDefault="00124DB8" w:rsidP="00501BCD">
            <w:pPr>
              <w:pStyle w:val="NoSpacing"/>
              <w:numPr>
                <w:ilvl w:val="0"/>
                <w:numId w:val="22"/>
              </w:numPr>
              <w:ind w:left="170" w:hanging="284"/>
            </w:pPr>
            <w:r>
              <w:t>Simetri lipat dan simetri putar pada bangun datar segitiga.</w:t>
            </w:r>
          </w:p>
        </w:tc>
      </w:tr>
      <w:tr w:rsidR="00F97D5D" w14:paraId="1CC7DB27" w14:textId="77777777" w:rsidTr="00501BCD">
        <w:tc>
          <w:tcPr>
            <w:tcW w:w="426" w:type="dxa"/>
          </w:tcPr>
          <w:p w14:paraId="15DB6780" w14:textId="5D82F5B3" w:rsidR="00F97D5D" w:rsidRDefault="00F97D5D" w:rsidP="00501BCD">
            <w:pPr>
              <w:pStyle w:val="NoSpacing"/>
            </w:pPr>
            <w:r>
              <w:t>2</w:t>
            </w:r>
          </w:p>
        </w:tc>
        <w:tc>
          <w:tcPr>
            <w:tcW w:w="1276" w:type="dxa"/>
          </w:tcPr>
          <w:p w14:paraId="4548477D" w14:textId="77777777" w:rsidR="00F97D5D" w:rsidRPr="00501BCD" w:rsidRDefault="00F97D5D" w:rsidP="00501BCD">
            <w:pPr>
              <w:pStyle w:val="NoSpacing"/>
              <w:rPr>
                <w:rFonts w:cs="Times New Roman"/>
                <w:b/>
                <w:szCs w:val="20"/>
              </w:rPr>
            </w:pPr>
            <w:r w:rsidRPr="00501BCD">
              <w:rPr>
                <w:rFonts w:cs="Times New Roman"/>
                <w:b/>
                <w:szCs w:val="20"/>
              </w:rPr>
              <w:t>Konteks :</w:t>
            </w:r>
          </w:p>
          <w:p w14:paraId="00EB5C82" w14:textId="77777777" w:rsidR="00F97D5D" w:rsidRPr="00714B2B" w:rsidRDefault="00F97D5D" w:rsidP="00501BCD">
            <w:pPr>
              <w:pStyle w:val="NoSpacing"/>
              <w:rPr>
                <w:rFonts w:cs="Times New Roman"/>
                <w:szCs w:val="20"/>
                <w:lang w:val="en-GB"/>
              </w:rPr>
            </w:pPr>
            <w:r w:rsidRPr="00714B2B">
              <w:rPr>
                <w:rFonts w:cs="Times New Roman"/>
                <w:szCs w:val="20"/>
                <w:lang w:val="en-GB"/>
              </w:rPr>
              <w:t>Motif Sri Gunting</w:t>
            </w:r>
          </w:p>
          <w:p w14:paraId="60488F63" w14:textId="77777777" w:rsidR="00F97D5D" w:rsidRPr="00501BCD" w:rsidRDefault="00F97D5D" w:rsidP="00501BCD">
            <w:pPr>
              <w:pStyle w:val="NoSpacing"/>
              <w:rPr>
                <w:rFonts w:cs="Times New Roman"/>
                <w:b/>
                <w:szCs w:val="20"/>
              </w:rPr>
            </w:pPr>
            <w:r w:rsidRPr="00501BCD">
              <w:rPr>
                <w:rFonts w:cs="Times New Roman"/>
                <w:b/>
                <w:szCs w:val="20"/>
              </w:rPr>
              <w:t>Akulturasi :</w:t>
            </w:r>
          </w:p>
          <w:p w14:paraId="5AB1B097" w14:textId="77777777" w:rsidR="00F97D5D" w:rsidRPr="00714B2B" w:rsidRDefault="00F97D5D" w:rsidP="00501BCD">
            <w:pPr>
              <w:pStyle w:val="NoSpacing"/>
              <w:rPr>
                <w:rFonts w:cs="Times New Roman"/>
                <w:szCs w:val="20"/>
                <w:lang w:val="en-GB"/>
              </w:rPr>
            </w:pPr>
            <w:r w:rsidRPr="00714B2B">
              <w:rPr>
                <w:rFonts w:cs="Times New Roman"/>
                <w:szCs w:val="20"/>
                <w:lang w:val="en-GB"/>
              </w:rPr>
              <w:t>Hindu</w:t>
            </w:r>
          </w:p>
          <w:p w14:paraId="6DD07E2C" w14:textId="77777777" w:rsidR="00F97D5D" w:rsidRPr="00714B2B" w:rsidRDefault="00F97D5D" w:rsidP="00501BCD">
            <w:pPr>
              <w:pStyle w:val="NoSpacing"/>
              <w:rPr>
                <w:rFonts w:cs="Times New Roman"/>
                <w:szCs w:val="20"/>
              </w:rPr>
            </w:pPr>
            <w:r w:rsidRPr="00714B2B">
              <w:rPr>
                <w:rFonts w:cs="Times New Roman"/>
                <w:szCs w:val="20"/>
              </w:rPr>
              <w:t>dan Islam</w:t>
            </w:r>
          </w:p>
          <w:p w14:paraId="72855EB5" w14:textId="77777777" w:rsidR="00F97D5D" w:rsidRPr="00501BCD" w:rsidRDefault="00F97D5D" w:rsidP="00501BCD">
            <w:pPr>
              <w:pStyle w:val="NoSpacing"/>
              <w:rPr>
                <w:rFonts w:cs="Times New Roman"/>
                <w:b/>
                <w:szCs w:val="20"/>
              </w:rPr>
            </w:pPr>
            <w:r w:rsidRPr="00501BCD">
              <w:rPr>
                <w:rFonts w:cs="Times New Roman"/>
                <w:b/>
                <w:szCs w:val="20"/>
              </w:rPr>
              <w:t>Makna motif :</w:t>
            </w:r>
          </w:p>
          <w:p w14:paraId="3F13D95A" w14:textId="018F485C" w:rsidR="00F97D5D" w:rsidRPr="00714B2B" w:rsidRDefault="00F97D5D" w:rsidP="00501BCD">
            <w:pPr>
              <w:pStyle w:val="NoSpacing"/>
              <w:rPr>
                <w:rFonts w:cs="Times New Roman"/>
                <w:szCs w:val="20"/>
              </w:rPr>
            </w:pPr>
            <w:r w:rsidRPr="00714B2B">
              <w:rPr>
                <w:rFonts w:cs="Times New Roman"/>
                <w:szCs w:val="20"/>
              </w:rPr>
              <w:t>Kelincahan pada seorang wanita</w:t>
            </w:r>
          </w:p>
        </w:tc>
        <w:tc>
          <w:tcPr>
            <w:tcW w:w="1842" w:type="dxa"/>
            <w:shd w:val="clear" w:color="auto" w:fill="FFFFFF" w:themeFill="background1"/>
          </w:tcPr>
          <w:p w14:paraId="618EB7EC" w14:textId="77777777" w:rsidR="00F97D5D" w:rsidRPr="00501BCD" w:rsidRDefault="00F97D5D" w:rsidP="00501BCD">
            <w:pPr>
              <w:pStyle w:val="NoSpacing"/>
              <w:rPr>
                <w:rFonts w:cs="Times New Roman"/>
                <w:b/>
                <w:szCs w:val="20"/>
              </w:rPr>
            </w:pPr>
            <w:r w:rsidRPr="00501BCD">
              <w:rPr>
                <w:rFonts w:cs="Times New Roman"/>
                <w:b/>
                <w:szCs w:val="20"/>
              </w:rPr>
              <w:t xml:space="preserve">Kelas 1: </w:t>
            </w:r>
          </w:p>
          <w:p w14:paraId="3B32BD5D" w14:textId="77777777" w:rsidR="00F97D5D" w:rsidRDefault="00F97D5D" w:rsidP="00501BCD">
            <w:pPr>
              <w:pStyle w:val="NoSpacing"/>
            </w:pPr>
            <w:r w:rsidRPr="00A40F3A">
              <w:t>3.6 Mengenal bangun ruang dan bangun datar dengan menggunakan berbagai benda konkret</w:t>
            </w:r>
          </w:p>
          <w:p w14:paraId="24977074" w14:textId="77777777" w:rsidR="00F97D5D" w:rsidRPr="00501BCD" w:rsidRDefault="00F97D5D" w:rsidP="00501BCD">
            <w:pPr>
              <w:pStyle w:val="NoSpacing"/>
              <w:rPr>
                <w:rFonts w:cs="Times New Roman"/>
                <w:b/>
                <w:szCs w:val="20"/>
              </w:rPr>
            </w:pPr>
            <w:r w:rsidRPr="00501BCD">
              <w:rPr>
                <w:rFonts w:cs="Times New Roman"/>
                <w:b/>
                <w:szCs w:val="20"/>
              </w:rPr>
              <w:t xml:space="preserve">Kelas 2: </w:t>
            </w:r>
          </w:p>
          <w:p w14:paraId="60C1D98C" w14:textId="77777777" w:rsidR="00F97D5D" w:rsidRDefault="00F97D5D" w:rsidP="00501BCD">
            <w:pPr>
              <w:pStyle w:val="NoSpacing"/>
            </w:pPr>
            <w:r>
              <w:t>3.8 Menjelaskan ruas garis dengan menggunakan model konkret bangun datar dan bangun ruang</w:t>
            </w:r>
          </w:p>
          <w:p w14:paraId="07C3ADAC" w14:textId="77777777" w:rsidR="00F97D5D" w:rsidRDefault="00F97D5D" w:rsidP="00501BCD">
            <w:pPr>
              <w:pStyle w:val="NoSpacing"/>
            </w:pPr>
            <w:r>
              <w:t>3.9 Menjelaskan bangun datar dan bangun ruang berdasarkan ciricirinya</w:t>
            </w:r>
          </w:p>
          <w:p w14:paraId="78EA62D7" w14:textId="77777777" w:rsidR="00F97D5D" w:rsidRDefault="00F97D5D" w:rsidP="00501BCD">
            <w:pPr>
              <w:pStyle w:val="NoSpacing"/>
            </w:pPr>
            <w:r>
              <w:t>4.8 Mengidentifikasi ruas garis</w:t>
            </w:r>
          </w:p>
          <w:p w14:paraId="52DEDD9F" w14:textId="77777777" w:rsidR="00F97D5D" w:rsidRDefault="00F97D5D" w:rsidP="00501BCD">
            <w:pPr>
              <w:pStyle w:val="NoSpacing"/>
            </w:pPr>
            <w:r>
              <w:t>dengan menggunakan model</w:t>
            </w:r>
          </w:p>
          <w:p w14:paraId="4AE8FEFE" w14:textId="77777777" w:rsidR="00F97D5D" w:rsidRDefault="00F97D5D" w:rsidP="00501BCD">
            <w:pPr>
              <w:pStyle w:val="NoSpacing"/>
            </w:pPr>
            <w:r>
              <w:t>konkret bangun datar dan</w:t>
            </w:r>
          </w:p>
          <w:p w14:paraId="1689EFE0" w14:textId="2F04C0B5" w:rsidR="00F97D5D" w:rsidRPr="00CD2FF6" w:rsidRDefault="00F97D5D" w:rsidP="00501BCD">
            <w:pPr>
              <w:pStyle w:val="NoSpacing"/>
            </w:pPr>
            <w:r>
              <w:t>bangun ruang</w:t>
            </w:r>
          </w:p>
        </w:tc>
        <w:tc>
          <w:tcPr>
            <w:tcW w:w="1277" w:type="dxa"/>
          </w:tcPr>
          <w:p w14:paraId="1FFA2339" w14:textId="5A8FB94A" w:rsidR="00124DB8" w:rsidRDefault="00AF5D5E" w:rsidP="00501BCD">
            <w:pPr>
              <w:pStyle w:val="NoSpacing"/>
              <w:numPr>
                <w:ilvl w:val="0"/>
                <w:numId w:val="23"/>
              </w:numPr>
              <w:ind w:left="171" w:hanging="284"/>
            </w:pPr>
            <w:r>
              <w:t>Titik</w:t>
            </w:r>
          </w:p>
          <w:p w14:paraId="103BFF15" w14:textId="56C444F7" w:rsidR="00124DB8" w:rsidRDefault="00AF5D5E" w:rsidP="00501BCD">
            <w:pPr>
              <w:pStyle w:val="NoSpacing"/>
              <w:numPr>
                <w:ilvl w:val="0"/>
                <w:numId w:val="23"/>
              </w:numPr>
              <w:ind w:left="171" w:hanging="284"/>
            </w:pPr>
            <w:r>
              <w:t>Garis sejajar</w:t>
            </w:r>
            <w:r w:rsidR="00124DB8">
              <w:t xml:space="preserve"> </w:t>
            </w:r>
          </w:p>
          <w:p w14:paraId="4E8343AB" w14:textId="0599F672" w:rsidR="00F97D5D" w:rsidRPr="006D50A2" w:rsidRDefault="00CC771C" w:rsidP="00501BCD">
            <w:pPr>
              <w:pStyle w:val="NoSpacing"/>
              <w:numPr>
                <w:ilvl w:val="0"/>
                <w:numId w:val="23"/>
              </w:numPr>
              <w:ind w:left="171" w:hanging="284"/>
            </w:pPr>
            <w:r>
              <w:t>L</w:t>
            </w:r>
            <w:r w:rsidR="00124DB8">
              <w:t>ingkaran.</w:t>
            </w:r>
          </w:p>
        </w:tc>
      </w:tr>
      <w:tr w:rsidR="00F97D5D" w14:paraId="438CA52F" w14:textId="77777777" w:rsidTr="00501BCD">
        <w:tc>
          <w:tcPr>
            <w:tcW w:w="426" w:type="dxa"/>
          </w:tcPr>
          <w:p w14:paraId="2F50C352" w14:textId="25E89B02" w:rsidR="00F97D5D" w:rsidRDefault="00F97D5D" w:rsidP="00501BCD">
            <w:pPr>
              <w:pStyle w:val="NoSpacing"/>
            </w:pPr>
            <w:r>
              <w:t>3</w:t>
            </w:r>
          </w:p>
        </w:tc>
        <w:tc>
          <w:tcPr>
            <w:tcW w:w="1276" w:type="dxa"/>
          </w:tcPr>
          <w:p w14:paraId="01CCB953" w14:textId="77777777" w:rsidR="00F97D5D" w:rsidRPr="00501BCD" w:rsidRDefault="00F97D5D" w:rsidP="00501BCD">
            <w:pPr>
              <w:pStyle w:val="NoSpacing"/>
              <w:rPr>
                <w:rFonts w:cs="Times New Roman"/>
                <w:b/>
                <w:szCs w:val="20"/>
              </w:rPr>
            </w:pPr>
            <w:r w:rsidRPr="00501BCD">
              <w:rPr>
                <w:rFonts w:cs="Times New Roman"/>
                <w:b/>
                <w:szCs w:val="20"/>
              </w:rPr>
              <w:t>Konteks :</w:t>
            </w:r>
          </w:p>
          <w:p w14:paraId="25EE45E6" w14:textId="77777777" w:rsidR="00F97D5D" w:rsidRPr="00714B2B" w:rsidRDefault="00F97D5D" w:rsidP="00501BCD">
            <w:pPr>
              <w:pStyle w:val="NoSpacing"/>
              <w:rPr>
                <w:rFonts w:cs="Times New Roman"/>
                <w:szCs w:val="20"/>
                <w:lang w:val="en-GB"/>
              </w:rPr>
            </w:pPr>
            <w:r w:rsidRPr="00714B2B">
              <w:rPr>
                <w:rFonts w:cs="Times New Roman"/>
                <w:szCs w:val="20"/>
                <w:lang w:val="en-GB"/>
              </w:rPr>
              <w:t>Motif Ganggeng</w:t>
            </w:r>
          </w:p>
          <w:p w14:paraId="40FC4A7F" w14:textId="77777777" w:rsidR="00F97D5D" w:rsidRPr="00501BCD" w:rsidRDefault="00F97D5D" w:rsidP="00501BCD">
            <w:pPr>
              <w:pStyle w:val="NoSpacing"/>
              <w:rPr>
                <w:rFonts w:cs="Times New Roman"/>
                <w:b/>
                <w:szCs w:val="20"/>
              </w:rPr>
            </w:pPr>
            <w:r w:rsidRPr="00501BCD">
              <w:rPr>
                <w:rFonts w:cs="Times New Roman"/>
                <w:b/>
                <w:szCs w:val="20"/>
              </w:rPr>
              <w:t>Akulturasi :</w:t>
            </w:r>
          </w:p>
          <w:p w14:paraId="29C2AE9F" w14:textId="77777777" w:rsidR="00F97D5D" w:rsidRPr="00714B2B" w:rsidRDefault="00F97D5D" w:rsidP="00501BCD">
            <w:pPr>
              <w:pStyle w:val="NoSpacing"/>
              <w:rPr>
                <w:rFonts w:cs="Times New Roman"/>
                <w:szCs w:val="20"/>
              </w:rPr>
            </w:pPr>
            <w:r w:rsidRPr="00714B2B">
              <w:rPr>
                <w:rFonts w:cs="Times New Roman"/>
                <w:szCs w:val="20"/>
                <w:lang w:val="en-GB"/>
              </w:rPr>
              <w:t>Daerah setempat</w:t>
            </w:r>
          </w:p>
          <w:p w14:paraId="2CB1E45A" w14:textId="77777777" w:rsidR="00F97D5D" w:rsidRPr="00501BCD" w:rsidRDefault="00F97D5D" w:rsidP="00501BCD">
            <w:pPr>
              <w:pStyle w:val="NoSpacing"/>
              <w:rPr>
                <w:rFonts w:cs="Times New Roman"/>
                <w:b/>
                <w:szCs w:val="20"/>
              </w:rPr>
            </w:pPr>
            <w:r w:rsidRPr="00501BCD">
              <w:rPr>
                <w:rFonts w:cs="Times New Roman"/>
                <w:b/>
                <w:szCs w:val="20"/>
              </w:rPr>
              <w:lastRenderedPageBreak/>
              <w:t>Makna motif :</w:t>
            </w:r>
          </w:p>
          <w:p w14:paraId="7AEC8C48" w14:textId="3F921B53" w:rsidR="00F97D5D" w:rsidRPr="00714B2B" w:rsidRDefault="00F97D5D" w:rsidP="00501BCD">
            <w:pPr>
              <w:pStyle w:val="NoSpacing"/>
              <w:rPr>
                <w:rFonts w:cs="Times New Roman"/>
                <w:szCs w:val="20"/>
              </w:rPr>
            </w:pPr>
            <w:r w:rsidRPr="00714B2B">
              <w:rPr>
                <w:rFonts w:cs="Times New Roman"/>
                <w:szCs w:val="20"/>
              </w:rPr>
              <w:t>Kelanggengan</w:t>
            </w:r>
          </w:p>
        </w:tc>
        <w:tc>
          <w:tcPr>
            <w:tcW w:w="1842" w:type="dxa"/>
            <w:shd w:val="clear" w:color="auto" w:fill="FFFFFF" w:themeFill="background1"/>
          </w:tcPr>
          <w:p w14:paraId="28BF4BB9" w14:textId="77777777" w:rsidR="00F97D5D" w:rsidRPr="00501BCD" w:rsidRDefault="00F97D5D" w:rsidP="00501BCD">
            <w:pPr>
              <w:pStyle w:val="NoSpacing"/>
              <w:rPr>
                <w:rFonts w:cs="Times New Roman"/>
                <w:b/>
                <w:szCs w:val="20"/>
              </w:rPr>
            </w:pPr>
            <w:r w:rsidRPr="00501BCD">
              <w:rPr>
                <w:rFonts w:cs="Times New Roman"/>
                <w:b/>
                <w:szCs w:val="20"/>
              </w:rPr>
              <w:lastRenderedPageBreak/>
              <w:t xml:space="preserve">Kelas 1: </w:t>
            </w:r>
          </w:p>
          <w:p w14:paraId="4DC8BC8B" w14:textId="77777777" w:rsidR="00F97D5D" w:rsidRDefault="00F97D5D" w:rsidP="00501BCD">
            <w:pPr>
              <w:pStyle w:val="NoSpacing"/>
            </w:pPr>
            <w:r w:rsidRPr="00A40F3A">
              <w:t>3.6 Mengenal bangun ruang dan bangun datar dengan menggunakan berbagai benda konkret</w:t>
            </w:r>
          </w:p>
          <w:p w14:paraId="28F5ED26" w14:textId="77777777" w:rsidR="00F97D5D" w:rsidRPr="00501BCD" w:rsidRDefault="00F97D5D" w:rsidP="00501BCD">
            <w:pPr>
              <w:pStyle w:val="NoSpacing"/>
              <w:rPr>
                <w:rFonts w:cs="Times New Roman"/>
                <w:b/>
                <w:szCs w:val="20"/>
              </w:rPr>
            </w:pPr>
            <w:r w:rsidRPr="00501BCD">
              <w:rPr>
                <w:rFonts w:cs="Times New Roman"/>
                <w:b/>
                <w:szCs w:val="20"/>
              </w:rPr>
              <w:lastRenderedPageBreak/>
              <w:t xml:space="preserve">Kelas 2: </w:t>
            </w:r>
          </w:p>
          <w:p w14:paraId="7D979DAC" w14:textId="77777777" w:rsidR="00F97D5D" w:rsidRDefault="00F97D5D" w:rsidP="00501BCD">
            <w:pPr>
              <w:pStyle w:val="NoSpacing"/>
            </w:pPr>
            <w:r>
              <w:t>3.8 Menjelaskan ruas garis dengan menggunakan model konkret bangun datar dan bangun ruang</w:t>
            </w:r>
          </w:p>
          <w:p w14:paraId="3C88CBA4" w14:textId="77777777" w:rsidR="00F97D5D" w:rsidRDefault="00F97D5D" w:rsidP="00501BCD">
            <w:pPr>
              <w:pStyle w:val="NoSpacing"/>
            </w:pPr>
            <w:r>
              <w:t>3.9 Menjelaskan bangun datar dan bangun ruang berdasarkan ciricirinya</w:t>
            </w:r>
          </w:p>
          <w:p w14:paraId="66F92BAA" w14:textId="77777777" w:rsidR="00F97D5D" w:rsidRDefault="00F97D5D" w:rsidP="00501BCD">
            <w:pPr>
              <w:pStyle w:val="NoSpacing"/>
            </w:pPr>
            <w:r>
              <w:t>4.8 Mengidentifikasi ruas garis</w:t>
            </w:r>
          </w:p>
          <w:p w14:paraId="000D17D7" w14:textId="77777777" w:rsidR="00F97D5D" w:rsidRDefault="00F97D5D" w:rsidP="00501BCD">
            <w:pPr>
              <w:pStyle w:val="NoSpacing"/>
            </w:pPr>
            <w:r>
              <w:t>dengan menggunakan model</w:t>
            </w:r>
          </w:p>
          <w:p w14:paraId="115848FB" w14:textId="77777777" w:rsidR="00F97D5D" w:rsidRDefault="00F97D5D" w:rsidP="00501BCD">
            <w:pPr>
              <w:pStyle w:val="NoSpacing"/>
            </w:pPr>
            <w:r>
              <w:t>konkret bangun datar dan</w:t>
            </w:r>
          </w:p>
          <w:p w14:paraId="02F48FAB" w14:textId="77777777" w:rsidR="00F97D5D" w:rsidRDefault="00F97D5D" w:rsidP="00501BCD">
            <w:pPr>
              <w:pStyle w:val="NoSpacing"/>
            </w:pPr>
            <w:r>
              <w:t>bangun ruang</w:t>
            </w:r>
          </w:p>
          <w:p w14:paraId="7B384304" w14:textId="77777777" w:rsidR="00F97D5D" w:rsidRPr="00501BCD" w:rsidRDefault="00F97D5D" w:rsidP="00501BCD">
            <w:pPr>
              <w:pStyle w:val="NoSpacing"/>
              <w:rPr>
                <w:rFonts w:cs="Times New Roman"/>
                <w:b/>
                <w:szCs w:val="20"/>
              </w:rPr>
            </w:pPr>
            <w:r w:rsidRPr="00501BCD">
              <w:rPr>
                <w:rFonts w:cs="Times New Roman"/>
                <w:b/>
                <w:szCs w:val="20"/>
              </w:rPr>
              <w:t xml:space="preserve">Kelas 3 : </w:t>
            </w:r>
          </w:p>
          <w:p w14:paraId="386FEB6F" w14:textId="209E2F62" w:rsidR="00F97D5D" w:rsidRDefault="00F97D5D" w:rsidP="00501BCD">
            <w:pPr>
              <w:pStyle w:val="NoSpacing"/>
            </w:pPr>
            <w:r w:rsidRPr="00503C61">
              <w:t>3.9 Menjelaskan simetri lipat dan simetri putar pada bangun datar menggunakan benda konkret</w:t>
            </w:r>
          </w:p>
          <w:p w14:paraId="6F8C79D2" w14:textId="29EDB1C7" w:rsidR="003D3093" w:rsidRDefault="003D3093" w:rsidP="00501BCD">
            <w:pPr>
              <w:pStyle w:val="NoSpacing"/>
            </w:pPr>
            <w:r>
              <w:t>3.11 Menjelaskan sudut, jenis sudut (sudut siku-siku, sudut lancip, dan sudut tumpul), dan satuan pengukuran tidak baku</w:t>
            </w:r>
          </w:p>
          <w:p w14:paraId="1A9C035F" w14:textId="38A7C6C9" w:rsidR="00F97D5D" w:rsidRPr="00714B2B" w:rsidRDefault="00F97D5D" w:rsidP="00501BCD">
            <w:pPr>
              <w:pStyle w:val="NoSpacing"/>
            </w:pPr>
            <w:r>
              <w:t xml:space="preserve">4.9 </w:t>
            </w:r>
            <w:r w:rsidRPr="00CB61C6">
              <w:t>Mengidentifikasi simetri lipat dan simetri putar pada bangun datar menggunakan benda konkret</w:t>
            </w:r>
          </w:p>
        </w:tc>
        <w:tc>
          <w:tcPr>
            <w:tcW w:w="1277" w:type="dxa"/>
          </w:tcPr>
          <w:p w14:paraId="77DFC4E4" w14:textId="1BAE4617" w:rsidR="00CC771C" w:rsidRDefault="00CC771C" w:rsidP="00501BCD">
            <w:pPr>
              <w:pStyle w:val="NoSpacing"/>
              <w:numPr>
                <w:ilvl w:val="0"/>
                <w:numId w:val="24"/>
              </w:numPr>
              <w:ind w:left="313"/>
            </w:pPr>
            <w:r>
              <w:lastRenderedPageBreak/>
              <w:t>T</w:t>
            </w:r>
            <w:r w:rsidRPr="00906499">
              <w:t>itik</w:t>
            </w:r>
          </w:p>
          <w:p w14:paraId="629D8A30" w14:textId="0DD9DA99" w:rsidR="00CC771C" w:rsidRDefault="00CC771C" w:rsidP="00501BCD">
            <w:pPr>
              <w:pStyle w:val="NoSpacing"/>
              <w:numPr>
                <w:ilvl w:val="0"/>
                <w:numId w:val="24"/>
              </w:numPr>
              <w:ind w:left="313"/>
            </w:pPr>
            <w:r>
              <w:t>G</w:t>
            </w:r>
            <w:r w:rsidRPr="00906499">
              <w:t xml:space="preserve">aris lengkung </w:t>
            </w:r>
          </w:p>
          <w:p w14:paraId="07DA16C1" w14:textId="0BA30735" w:rsidR="00CC771C" w:rsidRDefault="00AF5D5E" w:rsidP="00501BCD">
            <w:pPr>
              <w:pStyle w:val="NoSpacing"/>
              <w:numPr>
                <w:ilvl w:val="0"/>
                <w:numId w:val="24"/>
              </w:numPr>
              <w:ind w:left="313"/>
            </w:pPr>
            <w:r>
              <w:t>Segitiga</w:t>
            </w:r>
            <w:r w:rsidR="00CC771C">
              <w:t xml:space="preserve"> </w:t>
            </w:r>
          </w:p>
          <w:p w14:paraId="70439129" w14:textId="7874FCBC" w:rsidR="00CC771C" w:rsidRDefault="00AF5D5E" w:rsidP="00501BCD">
            <w:pPr>
              <w:pStyle w:val="NoSpacing"/>
              <w:numPr>
                <w:ilvl w:val="0"/>
                <w:numId w:val="24"/>
              </w:numPr>
              <w:ind w:left="313"/>
            </w:pPr>
            <w:r>
              <w:t>Persegi panjang</w:t>
            </w:r>
          </w:p>
          <w:p w14:paraId="443F8FC5" w14:textId="55DF355D" w:rsidR="00CC771C" w:rsidRDefault="00CC771C" w:rsidP="00501BCD">
            <w:pPr>
              <w:pStyle w:val="NoSpacing"/>
              <w:numPr>
                <w:ilvl w:val="0"/>
                <w:numId w:val="24"/>
              </w:numPr>
              <w:ind w:left="313"/>
            </w:pPr>
            <w:r>
              <w:lastRenderedPageBreak/>
              <w:t>S</w:t>
            </w:r>
            <w:r w:rsidRPr="00906499">
              <w:t>udut siku-siku</w:t>
            </w:r>
          </w:p>
          <w:p w14:paraId="609A504C" w14:textId="5B93A922" w:rsidR="00CC771C" w:rsidRDefault="00CC771C" w:rsidP="00501BCD">
            <w:pPr>
              <w:pStyle w:val="NoSpacing"/>
              <w:numPr>
                <w:ilvl w:val="0"/>
                <w:numId w:val="24"/>
              </w:numPr>
              <w:ind w:left="313"/>
            </w:pPr>
            <w:r>
              <w:t>S</w:t>
            </w:r>
            <w:r w:rsidRPr="00906499">
              <w:t>imetri lipat dan simetri putar pada bangun datar segitiga dan persegi panjang</w:t>
            </w:r>
          </w:p>
          <w:p w14:paraId="6E3A0988" w14:textId="228B7EC9" w:rsidR="00F97D5D" w:rsidRPr="00F97D5D" w:rsidRDefault="00F97D5D" w:rsidP="00501BCD">
            <w:pPr>
              <w:pStyle w:val="NoSpacing"/>
              <w:ind w:left="313"/>
            </w:pPr>
          </w:p>
        </w:tc>
      </w:tr>
      <w:tr w:rsidR="00F97D5D" w14:paraId="7BAD74E1" w14:textId="77777777" w:rsidTr="00501BCD">
        <w:tc>
          <w:tcPr>
            <w:tcW w:w="426" w:type="dxa"/>
          </w:tcPr>
          <w:p w14:paraId="05A9E2CE" w14:textId="4D0BC42D" w:rsidR="00F97D5D" w:rsidRDefault="00F97D5D" w:rsidP="00501BCD">
            <w:pPr>
              <w:pStyle w:val="NoSpacing"/>
            </w:pPr>
            <w:r>
              <w:lastRenderedPageBreak/>
              <w:t>4</w:t>
            </w:r>
          </w:p>
        </w:tc>
        <w:tc>
          <w:tcPr>
            <w:tcW w:w="1276" w:type="dxa"/>
          </w:tcPr>
          <w:p w14:paraId="198276A9" w14:textId="77777777" w:rsidR="00F97D5D" w:rsidRPr="00501BCD" w:rsidRDefault="00F97D5D" w:rsidP="00501BCD">
            <w:pPr>
              <w:pStyle w:val="NoSpacing"/>
              <w:rPr>
                <w:rFonts w:cs="Times New Roman"/>
                <w:b/>
                <w:szCs w:val="20"/>
              </w:rPr>
            </w:pPr>
            <w:r w:rsidRPr="00501BCD">
              <w:rPr>
                <w:rFonts w:cs="Times New Roman"/>
                <w:b/>
                <w:szCs w:val="20"/>
              </w:rPr>
              <w:t>Konteks :</w:t>
            </w:r>
          </w:p>
          <w:p w14:paraId="3D0EF2E2" w14:textId="77777777" w:rsidR="00F97D5D" w:rsidRPr="00714B2B" w:rsidRDefault="00F97D5D" w:rsidP="00501BCD">
            <w:pPr>
              <w:pStyle w:val="NoSpacing"/>
              <w:rPr>
                <w:rFonts w:cs="Times New Roman"/>
                <w:szCs w:val="20"/>
              </w:rPr>
            </w:pPr>
            <w:r w:rsidRPr="00714B2B">
              <w:rPr>
                <w:rFonts w:cs="Times New Roman"/>
                <w:szCs w:val="20"/>
              </w:rPr>
              <w:t>Motif Kembang Waluh</w:t>
            </w:r>
          </w:p>
          <w:p w14:paraId="01889881" w14:textId="77777777" w:rsidR="00F97D5D" w:rsidRPr="00501BCD" w:rsidRDefault="00F97D5D" w:rsidP="00501BCD">
            <w:pPr>
              <w:pStyle w:val="NoSpacing"/>
              <w:rPr>
                <w:rFonts w:cs="Times New Roman"/>
                <w:b/>
                <w:szCs w:val="20"/>
              </w:rPr>
            </w:pPr>
            <w:r w:rsidRPr="00501BCD">
              <w:rPr>
                <w:rFonts w:cs="Times New Roman"/>
                <w:b/>
                <w:szCs w:val="20"/>
              </w:rPr>
              <w:t>Akulturasi :</w:t>
            </w:r>
          </w:p>
          <w:p w14:paraId="704F3C84" w14:textId="77777777" w:rsidR="00F97D5D" w:rsidRPr="00714B2B" w:rsidRDefault="00F97D5D" w:rsidP="00501BCD">
            <w:pPr>
              <w:pStyle w:val="NoSpacing"/>
              <w:rPr>
                <w:rFonts w:cs="Times New Roman"/>
                <w:szCs w:val="20"/>
              </w:rPr>
            </w:pPr>
            <w:r w:rsidRPr="00714B2B">
              <w:rPr>
                <w:rFonts w:cs="Times New Roman"/>
                <w:szCs w:val="20"/>
              </w:rPr>
              <w:t>Hindu dan Islam</w:t>
            </w:r>
          </w:p>
          <w:p w14:paraId="2AD181E0" w14:textId="77777777" w:rsidR="00F97D5D" w:rsidRPr="00501BCD" w:rsidRDefault="00F97D5D" w:rsidP="00501BCD">
            <w:pPr>
              <w:pStyle w:val="NoSpacing"/>
              <w:rPr>
                <w:rFonts w:cs="Times New Roman"/>
                <w:b/>
                <w:szCs w:val="20"/>
              </w:rPr>
            </w:pPr>
            <w:r w:rsidRPr="00501BCD">
              <w:rPr>
                <w:rFonts w:cs="Times New Roman"/>
                <w:b/>
                <w:szCs w:val="20"/>
              </w:rPr>
              <w:t>Makna motif :</w:t>
            </w:r>
          </w:p>
          <w:p w14:paraId="03BA26AB" w14:textId="42703F5F" w:rsidR="00F97D5D" w:rsidRPr="00714B2B" w:rsidRDefault="00F97D5D" w:rsidP="00501BCD">
            <w:pPr>
              <w:pStyle w:val="NoSpacing"/>
              <w:rPr>
                <w:rFonts w:cs="Times New Roman"/>
                <w:szCs w:val="20"/>
                <w:lang w:val="en-GB"/>
              </w:rPr>
            </w:pPr>
            <w:r w:rsidRPr="00714B2B">
              <w:rPr>
                <w:rFonts w:cs="Times New Roman"/>
                <w:szCs w:val="20"/>
              </w:rPr>
              <w:t>Tolak balak atau pembuang sial</w:t>
            </w:r>
          </w:p>
        </w:tc>
        <w:tc>
          <w:tcPr>
            <w:tcW w:w="1842" w:type="dxa"/>
            <w:shd w:val="clear" w:color="auto" w:fill="FFFFFF" w:themeFill="background1"/>
          </w:tcPr>
          <w:p w14:paraId="673C06E9" w14:textId="182AD2FF" w:rsidR="00F97D5D" w:rsidRPr="00501BCD" w:rsidRDefault="00DE2086" w:rsidP="00501BCD">
            <w:pPr>
              <w:pStyle w:val="NoSpacing"/>
              <w:rPr>
                <w:rFonts w:cs="Times New Roman"/>
                <w:b/>
                <w:szCs w:val="20"/>
              </w:rPr>
            </w:pPr>
            <w:r>
              <w:rPr>
                <w:rFonts w:cs="Times New Roman"/>
                <w:szCs w:val="20"/>
                <w:lang w:val="en-GB"/>
              </w:rPr>
              <w:t xml:space="preserve"> </w:t>
            </w:r>
            <w:r w:rsidR="00F97D5D" w:rsidRPr="00501BCD">
              <w:rPr>
                <w:rFonts w:cs="Times New Roman"/>
                <w:b/>
                <w:szCs w:val="20"/>
              </w:rPr>
              <w:t xml:space="preserve">Kelas 1: </w:t>
            </w:r>
          </w:p>
          <w:p w14:paraId="04E20BF7" w14:textId="77777777" w:rsidR="00F97D5D" w:rsidRPr="00714B2B" w:rsidRDefault="00F97D5D" w:rsidP="00501BCD">
            <w:pPr>
              <w:pStyle w:val="NoSpacing"/>
              <w:rPr>
                <w:rFonts w:cs="Times New Roman"/>
                <w:szCs w:val="20"/>
              </w:rPr>
            </w:pPr>
            <w:r w:rsidRPr="00714B2B">
              <w:rPr>
                <w:rFonts w:cs="Times New Roman"/>
                <w:szCs w:val="20"/>
              </w:rPr>
              <w:t>3.6 Mengenal bangun ruang dan bangun datar dengan menggunakan berbagai benda konkret</w:t>
            </w:r>
          </w:p>
          <w:p w14:paraId="6EF1A4BF" w14:textId="7A6F3AAC" w:rsidR="00F97D5D" w:rsidRPr="00501BCD" w:rsidRDefault="00DE2086" w:rsidP="00501BCD">
            <w:pPr>
              <w:pStyle w:val="NoSpacing"/>
              <w:rPr>
                <w:rFonts w:cs="Times New Roman"/>
                <w:b/>
                <w:szCs w:val="20"/>
              </w:rPr>
            </w:pPr>
            <w:r>
              <w:rPr>
                <w:rFonts w:cs="Times New Roman"/>
                <w:szCs w:val="20"/>
                <w:lang w:val="en-GB"/>
              </w:rPr>
              <w:t xml:space="preserve"> </w:t>
            </w:r>
            <w:r w:rsidR="00F97D5D" w:rsidRPr="00501BCD">
              <w:rPr>
                <w:rFonts w:cs="Times New Roman"/>
                <w:b/>
                <w:szCs w:val="20"/>
              </w:rPr>
              <w:t xml:space="preserve">Kelas </w:t>
            </w:r>
            <w:r w:rsidR="00F97D5D" w:rsidRPr="00501BCD">
              <w:rPr>
                <w:rFonts w:cs="Times New Roman"/>
                <w:b/>
                <w:szCs w:val="20"/>
                <w:lang w:val="en-GB"/>
              </w:rPr>
              <w:t>3</w:t>
            </w:r>
            <w:r w:rsidR="00F97D5D" w:rsidRPr="00501BCD">
              <w:rPr>
                <w:rFonts w:cs="Times New Roman"/>
                <w:b/>
                <w:szCs w:val="20"/>
              </w:rPr>
              <w:t xml:space="preserve">: </w:t>
            </w:r>
          </w:p>
          <w:p w14:paraId="474A1F0F" w14:textId="77777777" w:rsidR="00F97D5D" w:rsidRPr="00714B2B" w:rsidRDefault="00F97D5D" w:rsidP="00501BCD">
            <w:pPr>
              <w:pStyle w:val="NoSpacing"/>
              <w:rPr>
                <w:rFonts w:cs="Times New Roman"/>
                <w:szCs w:val="20"/>
              </w:rPr>
            </w:pPr>
            <w:r w:rsidRPr="00714B2B">
              <w:rPr>
                <w:rFonts w:cs="Times New Roman"/>
                <w:szCs w:val="20"/>
              </w:rPr>
              <w:t>3.9 Menjelaskan simetri lipat dan</w:t>
            </w:r>
          </w:p>
          <w:p w14:paraId="01965D0B" w14:textId="77777777" w:rsidR="00F97D5D" w:rsidRPr="00714B2B" w:rsidRDefault="00F97D5D" w:rsidP="00501BCD">
            <w:pPr>
              <w:pStyle w:val="NoSpacing"/>
              <w:rPr>
                <w:rFonts w:cs="Times New Roman"/>
                <w:szCs w:val="20"/>
              </w:rPr>
            </w:pPr>
            <w:r w:rsidRPr="00714B2B">
              <w:rPr>
                <w:rFonts w:cs="Times New Roman"/>
                <w:szCs w:val="20"/>
              </w:rPr>
              <w:t>simetri putar pada bangun datar</w:t>
            </w:r>
          </w:p>
          <w:p w14:paraId="007C1344" w14:textId="77777777" w:rsidR="00F97D5D" w:rsidRPr="00714B2B" w:rsidRDefault="00F97D5D" w:rsidP="00501BCD">
            <w:pPr>
              <w:pStyle w:val="NoSpacing"/>
              <w:rPr>
                <w:rFonts w:cs="Times New Roman"/>
                <w:szCs w:val="20"/>
              </w:rPr>
            </w:pPr>
            <w:r w:rsidRPr="00714B2B">
              <w:rPr>
                <w:rFonts w:cs="Times New Roman"/>
                <w:szCs w:val="20"/>
              </w:rPr>
              <w:t>menggunakan benda konkret</w:t>
            </w:r>
          </w:p>
          <w:p w14:paraId="32FBC7E2" w14:textId="32FADC58" w:rsidR="00F97D5D" w:rsidRPr="00501BCD" w:rsidRDefault="00DE2086" w:rsidP="00501BCD">
            <w:pPr>
              <w:pStyle w:val="NoSpacing"/>
              <w:rPr>
                <w:rFonts w:cs="Times New Roman"/>
                <w:b/>
                <w:szCs w:val="20"/>
                <w:lang w:val="en-GB"/>
              </w:rPr>
            </w:pPr>
            <w:r>
              <w:rPr>
                <w:rFonts w:cs="Times New Roman"/>
                <w:szCs w:val="20"/>
                <w:lang w:val="en-GB"/>
              </w:rPr>
              <w:t xml:space="preserve"> </w:t>
            </w:r>
            <w:r w:rsidR="00501BCD">
              <w:rPr>
                <w:rFonts w:cs="Times New Roman"/>
                <w:b/>
                <w:szCs w:val="20"/>
                <w:lang w:val="en-GB"/>
              </w:rPr>
              <w:t>Kelas 4</w:t>
            </w:r>
            <w:r w:rsidR="00F97D5D" w:rsidRPr="00501BCD">
              <w:rPr>
                <w:rFonts w:cs="Times New Roman"/>
                <w:b/>
                <w:szCs w:val="20"/>
                <w:lang w:val="en-GB"/>
              </w:rPr>
              <w:t>:</w:t>
            </w:r>
          </w:p>
          <w:p w14:paraId="00300694" w14:textId="77777777" w:rsidR="00F97D5D" w:rsidRPr="00714B2B" w:rsidRDefault="00F97D5D" w:rsidP="00501BCD">
            <w:pPr>
              <w:pStyle w:val="NoSpacing"/>
              <w:rPr>
                <w:rFonts w:cs="Times New Roman"/>
                <w:szCs w:val="20"/>
                <w:lang w:val="en-GB"/>
              </w:rPr>
            </w:pPr>
            <w:r w:rsidRPr="00714B2B">
              <w:rPr>
                <w:rFonts w:cs="Times New Roman"/>
                <w:szCs w:val="20"/>
                <w:lang w:val="en-GB"/>
              </w:rPr>
              <w:t>3.12 Menjelaskan dan menentukan</w:t>
            </w:r>
          </w:p>
          <w:p w14:paraId="4D78FBF2" w14:textId="77777777" w:rsidR="00F97D5D" w:rsidRPr="00714B2B" w:rsidRDefault="00F97D5D" w:rsidP="00501BCD">
            <w:pPr>
              <w:pStyle w:val="NoSpacing"/>
              <w:rPr>
                <w:rFonts w:cs="Times New Roman"/>
                <w:szCs w:val="20"/>
                <w:lang w:val="en-GB"/>
              </w:rPr>
            </w:pPr>
            <w:r w:rsidRPr="00714B2B">
              <w:rPr>
                <w:rFonts w:cs="Times New Roman"/>
                <w:szCs w:val="20"/>
                <w:lang w:val="en-GB"/>
              </w:rPr>
              <w:t>ukuran sudut pada bangun datar</w:t>
            </w:r>
          </w:p>
          <w:p w14:paraId="35666080" w14:textId="77777777" w:rsidR="00F97D5D" w:rsidRPr="00714B2B" w:rsidRDefault="00F97D5D" w:rsidP="00501BCD">
            <w:pPr>
              <w:pStyle w:val="NoSpacing"/>
              <w:rPr>
                <w:rFonts w:cs="Times New Roman"/>
                <w:szCs w:val="20"/>
                <w:lang w:val="en-GB"/>
              </w:rPr>
            </w:pPr>
            <w:r w:rsidRPr="00714B2B">
              <w:rPr>
                <w:rFonts w:cs="Times New Roman"/>
                <w:szCs w:val="20"/>
                <w:lang w:val="en-GB"/>
              </w:rPr>
              <w:t>dalam satuan baku dengan</w:t>
            </w:r>
          </w:p>
          <w:p w14:paraId="595CA399" w14:textId="3390D60F" w:rsidR="00F97D5D" w:rsidRPr="00714B2B" w:rsidRDefault="00F97D5D" w:rsidP="00501BCD">
            <w:pPr>
              <w:pStyle w:val="NoSpacing"/>
              <w:rPr>
                <w:rFonts w:cs="Times New Roman"/>
                <w:szCs w:val="20"/>
              </w:rPr>
            </w:pPr>
            <w:r w:rsidRPr="00714B2B">
              <w:rPr>
                <w:rFonts w:cs="Times New Roman"/>
                <w:szCs w:val="20"/>
                <w:lang w:val="en-GB"/>
              </w:rPr>
              <w:t>menggunakan busur derajat</w:t>
            </w:r>
          </w:p>
        </w:tc>
        <w:tc>
          <w:tcPr>
            <w:tcW w:w="1277" w:type="dxa"/>
          </w:tcPr>
          <w:p w14:paraId="3845810B" w14:textId="4171B050" w:rsidR="00F97D5D" w:rsidRDefault="00AF5D5E" w:rsidP="00501BCD">
            <w:pPr>
              <w:pStyle w:val="NoSpacing"/>
              <w:numPr>
                <w:ilvl w:val="0"/>
                <w:numId w:val="25"/>
              </w:numPr>
              <w:ind w:left="171" w:hanging="171"/>
              <w:rPr>
                <w:rFonts w:cs="Times New Roman"/>
                <w:szCs w:val="20"/>
              </w:rPr>
            </w:pPr>
            <w:r>
              <w:rPr>
                <w:rFonts w:cs="Times New Roman"/>
                <w:szCs w:val="20"/>
              </w:rPr>
              <w:t>Titik</w:t>
            </w:r>
          </w:p>
          <w:p w14:paraId="13FE3152" w14:textId="6E354388" w:rsidR="00536815" w:rsidRPr="00536815" w:rsidRDefault="003D3093" w:rsidP="00501BCD">
            <w:pPr>
              <w:pStyle w:val="NoSpacing"/>
              <w:numPr>
                <w:ilvl w:val="0"/>
                <w:numId w:val="25"/>
              </w:numPr>
              <w:ind w:left="171" w:hanging="171"/>
              <w:rPr>
                <w:rFonts w:cs="Times New Roman"/>
                <w:szCs w:val="20"/>
              </w:rPr>
            </w:pPr>
            <w:r>
              <w:t>Garis lengkung</w:t>
            </w:r>
          </w:p>
          <w:p w14:paraId="425C0367" w14:textId="453D714E" w:rsidR="00536815" w:rsidRPr="00536815" w:rsidRDefault="00AF5D5E" w:rsidP="00501BCD">
            <w:pPr>
              <w:pStyle w:val="NoSpacing"/>
              <w:numPr>
                <w:ilvl w:val="0"/>
                <w:numId w:val="25"/>
              </w:numPr>
              <w:ind w:left="171" w:hanging="171"/>
              <w:rPr>
                <w:rFonts w:cs="Times New Roman"/>
                <w:szCs w:val="20"/>
              </w:rPr>
            </w:pPr>
            <w:r>
              <w:t>Segitiga</w:t>
            </w:r>
          </w:p>
          <w:p w14:paraId="5DBA0084" w14:textId="1EE55961" w:rsidR="00536815" w:rsidRPr="00536815" w:rsidRDefault="00AF5D5E" w:rsidP="00501BCD">
            <w:pPr>
              <w:pStyle w:val="NoSpacing"/>
              <w:numPr>
                <w:ilvl w:val="0"/>
                <w:numId w:val="25"/>
              </w:numPr>
              <w:ind w:left="171" w:hanging="171"/>
              <w:rPr>
                <w:rFonts w:cs="Times New Roman"/>
                <w:szCs w:val="20"/>
              </w:rPr>
            </w:pPr>
            <w:r>
              <w:t>Belah ketupat</w:t>
            </w:r>
          </w:p>
          <w:p w14:paraId="3F00F1D4" w14:textId="7E852C2A" w:rsidR="00536815" w:rsidRPr="00536815" w:rsidRDefault="00AF5D5E" w:rsidP="00501BCD">
            <w:pPr>
              <w:pStyle w:val="NoSpacing"/>
              <w:numPr>
                <w:ilvl w:val="0"/>
                <w:numId w:val="25"/>
              </w:numPr>
              <w:ind w:left="171" w:hanging="171"/>
              <w:rPr>
                <w:rFonts w:cs="Times New Roman"/>
                <w:szCs w:val="20"/>
              </w:rPr>
            </w:pPr>
            <w:r>
              <w:t>Garis sejajar</w:t>
            </w:r>
          </w:p>
          <w:p w14:paraId="37947F72" w14:textId="1A66DE93" w:rsidR="00536815" w:rsidRPr="00536815" w:rsidRDefault="00536815" w:rsidP="00501BCD">
            <w:pPr>
              <w:pStyle w:val="NoSpacing"/>
              <w:numPr>
                <w:ilvl w:val="0"/>
                <w:numId w:val="25"/>
              </w:numPr>
              <w:ind w:left="171" w:hanging="171"/>
              <w:rPr>
                <w:rFonts w:cs="Times New Roman"/>
                <w:szCs w:val="20"/>
              </w:rPr>
            </w:pPr>
            <w:r>
              <w:t>Simetri lipat dan simetri putar pada bangun datar segitiga dan belah ketupat.</w:t>
            </w:r>
          </w:p>
          <w:p w14:paraId="18908791" w14:textId="5AA94D7D" w:rsidR="003D3093" w:rsidRPr="00536815" w:rsidRDefault="003D3093" w:rsidP="00501BCD">
            <w:pPr>
              <w:pStyle w:val="NoSpacing"/>
              <w:ind w:left="171" w:hanging="171"/>
              <w:rPr>
                <w:rFonts w:cs="Times New Roman"/>
                <w:szCs w:val="20"/>
              </w:rPr>
            </w:pPr>
          </w:p>
        </w:tc>
      </w:tr>
      <w:tr w:rsidR="00F97D5D" w14:paraId="45BA8650" w14:textId="77777777" w:rsidTr="00501BCD">
        <w:tc>
          <w:tcPr>
            <w:tcW w:w="426" w:type="dxa"/>
          </w:tcPr>
          <w:p w14:paraId="4869C636" w14:textId="5FC08777" w:rsidR="00F97D5D" w:rsidRDefault="00F97D5D" w:rsidP="00501BCD">
            <w:pPr>
              <w:pStyle w:val="NoSpacing"/>
            </w:pPr>
            <w:r>
              <w:t>5</w:t>
            </w:r>
          </w:p>
        </w:tc>
        <w:tc>
          <w:tcPr>
            <w:tcW w:w="1276" w:type="dxa"/>
          </w:tcPr>
          <w:p w14:paraId="383A6865" w14:textId="77777777" w:rsidR="00F97D5D" w:rsidRPr="00501BCD" w:rsidRDefault="00F97D5D" w:rsidP="00501BCD">
            <w:pPr>
              <w:pStyle w:val="NoSpacing"/>
              <w:rPr>
                <w:rFonts w:cs="Times New Roman"/>
                <w:b/>
                <w:szCs w:val="20"/>
              </w:rPr>
            </w:pPr>
            <w:r w:rsidRPr="00501BCD">
              <w:rPr>
                <w:rFonts w:cs="Times New Roman"/>
                <w:b/>
                <w:szCs w:val="20"/>
              </w:rPr>
              <w:t>Konteks :</w:t>
            </w:r>
          </w:p>
          <w:p w14:paraId="33C3BF70" w14:textId="77777777" w:rsidR="00F97D5D" w:rsidRPr="00714B2B" w:rsidRDefault="00F97D5D" w:rsidP="00501BCD">
            <w:pPr>
              <w:pStyle w:val="NoSpacing"/>
              <w:rPr>
                <w:rFonts w:cs="Times New Roman"/>
                <w:szCs w:val="20"/>
              </w:rPr>
            </w:pPr>
            <w:r w:rsidRPr="00714B2B">
              <w:rPr>
                <w:rFonts w:cs="Times New Roman"/>
                <w:szCs w:val="20"/>
                <w:lang w:val="en-GB"/>
              </w:rPr>
              <w:t>Motif Kates Gantung</w:t>
            </w:r>
            <w:r w:rsidRPr="00714B2B">
              <w:rPr>
                <w:rFonts w:cs="Times New Roman"/>
                <w:szCs w:val="20"/>
              </w:rPr>
              <w:t xml:space="preserve"> </w:t>
            </w:r>
          </w:p>
          <w:p w14:paraId="7793EFDF" w14:textId="77777777" w:rsidR="00F97D5D" w:rsidRPr="00501BCD" w:rsidRDefault="00F97D5D" w:rsidP="00501BCD">
            <w:pPr>
              <w:pStyle w:val="NoSpacing"/>
              <w:rPr>
                <w:rFonts w:cs="Times New Roman"/>
                <w:b/>
                <w:szCs w:val="20"/>
                <w:lang w:val="en-GB"/>
              </w:rPr>
            </w:pPr>
            <w:r w:rsidRPr="00501BCD">
              <w:rPr>
                <w:rFonts w:cs="Times New Roman"/>
                <w:b/>
                <w:szCs w:val="20"/>
                <w:lang w:val="en-GB"/>
              </w:rPr>
              <w:t>Akulturasi :</w:t>
            </w:r>
          </w:p>
          <w:p w14:paraId="01662318" w14:textId="77777777" w:rsidR="00F97D5D" w:rsidRPr="00714B2B" w:rsidRDefault="00F97D5D" w:rsidP="00501BCD">
            <w:pPr>
              <w:pStyle w:val="NoSpacing"/>
              <w:rPr>
                <w:rFonts w:cs="Times New Roman"/>
                <w:szCs w:val="20"/>
              </w:rPr>
            </w:pPr>
            <w:r w:rsidRPr="00714B2B">
              <w:rPr>
                <w:rFonts w:cs="Times New Roman"/>
                <w:szCs w:val="20"/>
                <w:lang w:val="en-GB"/>
              </w:rPr>
              <w:t>Lingkungan setempat</w:t>
            </w:r>
          </w:p>
          <w:p w14:paraId="465D048B" w14:textId="77777777" w:rsidR="00F97D5D" w:rsidRPr="00501BCD" w:rsidRDefault="00F97D5D" w:rsidP="00501BCD">
            <w:pPr>
              <w:pStyle w:val="NoSpacing"/>
              <w:rPr>
                <w:rFonts w:cs="Times New Roman"/>
                <w:b/>
                <w:szCs w:val="20"/>
              </w:rPr>
            </w:pPr>
            <w:r w:rsidRPr="00501BCD">
              <w:rPr>
                <w:rFonts w:cs="Times New Roman"/>
                <w:b/>
                <w:szCs w:val="20"/>
              </w:rPr>
              <w:t>Makna motif :</w:t>
            </w:r>
          </w:p>
          <w:p w14:paraId="6BF6E8E4" w14:textId="79842482" w:rsidR="00F97D5D" w:rsidRPr="00714B2B" w:rsidRDefault="00F97D5D" w:rsidP="00501BCD">
            <w:pPr>
              <w:pStyle w:val="NoSpacing"/>
              <w:rPr>
                <w:rFonts w:cs="Times New Roman"/>
                <w:szCs w:val="20"/>
                <w:lang w:val="en-GB"/>
              </w:rPr>
            </w:pPr>
            <w:r w:rsidRPr="00714B2B">
              <w:rPr>
                <w:rFonts w:cs="Times New Roman"/>
                <w:szCs w:val="20"/>
              </w:rPr>
              <w:t>Menggambarkan wanita yang tidak punya anak</w:t>
            </w:r>
          </w:p>
        </w:tc>
        <w:tc>
          <w:tcPr>
            <w:tcW w:w="1842" w:type="dxa"/>
            <w:shd w:val="clear" w:color="auto" w:fill="FFFFFF" w:themeFill="background1"/>
          </w:tcPr>
          <w:p w14:paraId="5D7976A0" w14:textId="77777777" w:rsidR="00F97D5D" w:rsidRPr="00501BCD" w:rsidRDefault="00F97D5D" w:rsidP="00501BCD">
            <w:pPr>
              <w:pStyle w:val="NoSpacing"/>
              <w:rPr>
                <w:rFonts w:cs="Times New Roman"/>
                <w:b/>
                <w:szCs w:val="20"/>
              </w:rPr>
            </w:pPr>
            <w:r w:rsidRPr="00501BCD">
              <w:rPr>
                <w:rFonts w:cs="Times New Roman"/>
                <w:b/>
                <w:szCs w:val="20"/>
              </w:rPr>
              <w:t xml:space="preserve">Kelas 1: </w:t>
            </w:r>
          </w:p>
          <w:p w14:paraId="17C8CB71" w14:textId="77777777" w:rsidR="00F97D5D" w:rsidRPr="00714B2B" w:rsidRDefault="00F97D5D" w:rsidP="00501BCD">
            <w:pPr>
              <w:pStyle w:val="NoSpacing"/>
              <w:rPr>
                <w:rFonts w:cs="Times New Roman"/>
                <w:szCs w:val="20"/>
              </w:rPr>
            </w:pPr>
            <w:r w:rsidRPr="00714B2B">
              <w:rPr>
                <w:rFonts w:cs="Times New Roman"/>
                <w:szCs w:val="20"/>
              </w:rPr>
              <w:t>3.6 Mengenal bangun ruang dan bangun datar dengan menggunakan berbagai benda konkret</w:t>
            </w:r>
          </w:p>
          <w:p w14:paraId="0D31766F" w14:textId="77777777" w:rsidR="00F97D5D" w:rsidRPr="00501BCD" w:rsidRDefault="00F97D5D" w:rsidP="00501BCD">
            <w:pPr>
              <w:pStyle w:val="NoSpacing"/>
              <w:rPr>
                <w:rFonts w:cs="Times New Roman"/>
                <w:b/>
                <w:szCs w:val="20"/>
                <w:lang w:val="en-GB"/>
              </w:rPr>
            </w:pPr>
            <w:r w:rsidRPr="00501BCD">
              <w:rPr>
                <w:rFonts w:cs="Times New Roman"/>
                <w:b/>
                <w:szCs w:val="20"/>
                <w:lang w:val="en-GB"/>
              </w:rPr>
              <w:t>Kelas 2 :</w:t>
            </w:r>
          </w:p>
          <w:p w14:paraId="3D9945A2" w14:textId="77777777" w:rsidR="00F97D5D" w:rsidRPr="00714B2B" w:rsidRDefault="00F97D5D" w:rsidP="00501BCD">
            <w:pPr>
              <w:pStyle w:val="NoSpacing"/>
              <w:rPr>
                <w:rFonts w:cs="Times New Roman"/>
                <w:szCs w:val="20"/>
              </w:rPr>
            </w:pPr>
            <w:r w:rsidRPr="00714B2B">
              <w:rPr>
                <w:rFonts w:cs="Times New Roman"/>
                <w:szCs w:val="20"/>
              </w:rPr>
              <w:t>3.8 Menjelaskan ruas garis dengan menggunakan model konkret bangun datar dan bangun ruang</w:t>
            </w:r>
          </w:p>
          <w:p w14:paraId="3C11325E" w14:textId="77777777" w:rsidR="00F97D5D" w:rsidRPr="00714B2B" w:rsidRDefault="00F97D5D" w:rsidP="00501BCD">
            <w:pPr>
              <w:pStyle w:val="NoSpacing"/>
              <w:rPr>
                <w:rFonts w:cs="Times New Roman"/>
                <w:szCs w:val="20"/>
              </w:rPr>
            </w:pPr>
            <w:r w:rsidRPr="00714B2B">
              <w:rPr>
                <w:rFonts w:cs="Times New Roman"/>
                <w:szCs w:val="20"/>
              </w:rPr>
              <w:t>3.9 Menjelaskan bangun datar dan bangun ruang berdasarkan ciricirinya</w:t>
            </w:r>
          </w:p>
          <w:p w14:paraId="2E9F2BCA" w14:textId="77777777" w:rsidR="00501BCD" w:rsidRPr="00501BCD" w:rsidRDefault="00CB61C6" w:rsidP="00501BCD">
            <w:pPr>
              <w:pStyle w:val="NoSpacing"/>
              <w:rPr>
                <w:b/>
              </w:rPr>
            </w:pPr>
            <w:r w:rsidRPr="00501BCD">
              <w:rPr>
                <w:b/>
              </w:rPr>
              <w:t>Kelas 4:</w:t>
            </w:r>
          </w:p>
          <w:p w14:paraId="60D4ACF6" w14:textId="5CE3EA44" w:rsidR="00CB61C6" w:rsidRDefault="00CB61C6" w:rsidP="00501BCD">
            <w:pPr>
              <w:pStyle w:val="NoSpacing"/>
            </w:pPr>
            <w:r w:rsidRPr="00CB61C6">
              <w:t xml:space="preserve">3.8 Menganalisis sifat-sifat segibanyak beraturan dan segibanyak tidak beraturan </w:t>
            </w:r>
          </w:p>
          <w:p w14:paraId="206B069A" w14:textId="59FC4E2E" w:rsidR="00CB61C6" w:rsidRPr="00714B2B" w:rsidRDefault="00CB61C6" w:rsidP="00501BCD">
            <w:pPr>
              <w:pStyle w:val="NoSpacing"/>
            </w:pPr>
            <w:r w:rsidRPr="00CB61C6">
              <w:t>4.8 Mengidentifikasi segibanyak beraturan dan segibanyak tidak beraturan</w:t>
            </w:r>
          </w:p>
        </w:tc>
        <w:tc>
          <w:tcPr>
            <w:tcW w:w="1277" w:type="dxa"/>
          </w:tcPr>
          <w:p w14:paraId="66811B04" w14:textId="0F114438" w:rsidR="00536815" w:rsidRDefault="00AF5D5E" w:rsidP="00501BCD">
            <w:pPr>
              <w:pStyle w:val="NoSpacing"/>
              <w:numPr>
                <w:ilvl w:val="0"/>
                <w:numId w:val="26"/>
              </w:numPr>
              <w:ind w:left="171" w:hanging="218"/>
              <w:rPr>
                <w:rFonts w:cs="Times New Roman"/>
                <w:szCs w:val="20"/>
              </w:rPr>
            </w:pPr>
            <w:r>
              <w:rPr>
                <w:rFonts w:cs="Times New Roman"/>
                <w:szCs w:val="20"/>
              </w:rPr>
              <w:t>Titik</w:t>
            </w:r>
          </w:p>
          <w:p w14:paraId="251DC8AB" w14:textId="2472D56A" w:rsidR="007F0B6C" w:rsidRPr="007F0B6C" w:rsidRDefault="00AF5D5E" w:rsidP="00501BCD">
            <w:pPr>
              <w:pStyle w:val="NoSpacing"/>
              <w:numPr>
                <w:ilvl w:val="0"/>
                <w:numId w:val="26"/>
              </w:numPr>
              <w:ind w:left="171" w:hanging="218"/>
              <w:rPr>
                <w:rFonts w:cs="Times New Roman"/>
                <w:szCs w:val="20"/>
              </w:rPr>
            </w:pPr>
            <w:r>
              <w:t>Garis lengkung</w:t>
            </w:r>
          </w:p>
          <w:p w14:paraId="7D4E6A41" w14:textId="6471F868" w:rsidR="00536815" w:rsidRPr="007F0B6C" w:rsidRDefault="00AF5D5E" w:rsidP="00501BCD">
            <w:pPr>
              <w:pStyle w:val="NoSpacing"/>
              <w:numPr>
                <w:ilvl w:val="0"/>
                <w:numId w:val="26"/>
              </w:numPr>
              <w:ind w:left="171" w:hanging="218"/>
              <w:rPr>
                <w:rFonts w:cs="Times New Roman"/>
                <w:szCs w:val="20"/>
              </w:rPr>
            </w:pPr>
            <w:r>
              <w:t>Lingkaran</w:t>
            </w:r>
          </w:p>
          <w:p w14:paraId="5576B2E9" w14:textId="035390C4" w:rsidR="00536815" w:rsidRPr="00536815" w:rsidRDefault="00536815" w:rsidP="00501BCD">
            <w:pPr>
              <w:pStyle w:val="NoSpacing"/>
              <w:numPr>
                <w:ilvl w:val="0"/>
                <w:numId w:val="26"/>
              </w:numPr>
              <w:ind w:left="171" w:hanging="218"/>
              <w:rPr>
                <w:rFonts w:cs="Times New Roman"/>
                <w:szCs w:val="20"/>
              </w:rPr>
            </w:pPr>
            <w:r>
              <w:t>Kurva tertutup sederhana.</w:t>
            </w:r>
          </w:p>
        </w:tc>
      </w:tr>
      <w:tr w:rsidR="00AF5D5E" w14:paraId="7E8FB522" w14:textId="77777777" w:rsidTr="00501BCD">
        <w:tc>
          <w:tcPr>
            <w:tcW w:w="426" w:type="dxa"/>
          </w:tcPr>
          <w:p w14:paraId="1FBF7398" w14:textId="71BF9AD8" w:rsidR="00AF5D5E" w:rsidRDefault="00AF5D5E" w:rsidP="00501BCD">
            <w:pPr>
              <w:pStyle w:val="NoSpacing"/>
            </w:pPr>
            <w:r>
              <w:t>6</w:t>
            </w:r>
          </w:p>
        </w:tc>
        <w:tc>
          <w:tcPr>
            <w:tcW w:w="1276" w:type="dxa"/>
          </w:tcPr>
          <w:p w14:paraId="3CCE9FDD" w14:textId="77777777" w:rsidR="00AF5D5E" w:rsidRPr="00501BCD" w:rsidRDefault="00AF5D5E" w:rsidP="00501BCD">
            <w:pPr>
              <w:pStyle w:val="NoSpacing"/>
              <w:rPr>
                <w:rFonts w:cs="Times New Roman"/>
                <w:b/>
                <w:szCs w:val="20"/>
              </w:rPr>
            </w:pPr>
            <w:r w:rsidRPr="00501BCD">
              <w:rPr>
                <w:rFonts w:cs="Times New Roman"/>
                <w:b/>
                <w:szCs w:val="20"/>
              </w:rPr>
              <w:t>Konteks :</w:t>
            </w:r>
          </w:p>
          <w:p w14:paraId="5DD7AD56" w14:textId="7F6843FD" w:rsidR="00AF5D5E" w:rsidRPr="00714B2B" w:rsidRDefault="00AF5D5E" w:rsidP="00501BCD">
            <w:pPr>
              <w:pStyle w:val="NoSpacing"/>
              <w:rPr>
                <w:rFonts w:cs="Times New Roman"/>
                <w:szCs w:val="20"/>
              </w:rPr>
            </w:pPr>
            <w:r>
              <w:rPr>
                <w:rFonts w:cs="Times New Roman"/>
                <w:szCs w:val="20"/>
                <w:lang w:val="en-GB"/>
              </w:rPr>
              <w:t>Sawah-Sawahan</w:t>
            </w:r>
          </w:p>
          <w:p w14:paraId="3621A418" w14:textId="77777777" w:rsidR="00AF5D5E" w:rsidRPr="00714B2B" w:rsidRDefault="00AF5D5E" w:rsidP="00501BCD">
            <w:pPr>
              <w:pStyle w:val="NoSpacing"/>
              <w:rPr>
                <w:rFonts w:cs="Times New Roman"/>
                <w:szCs w:val="20"/>
                <w:lang w:val="en-GB"/>
              </w:rPr>
            </w:pPr>
            <w:r w:rsidRPr="00714B2B">
              <w:rPr>
                <w:rFonts w:cs="Times New Roman"/>
                <w:szCs w:val="20"/>
                <w:lang w:val="en-GB"/>
              </w:rPr>
              <w:t>Akulturasi :</w:t>
            </w:r>
          </w:p>
          <w:p w14:paraId="43A0FD1E" w14:textId="77777777" w:rsidR="00AF5D5E" w:rsidRPr="00714B2B" w:rsidRDefault="00AF5D5E" w:rsidP="00501BCD">
            <w:pPr>
              <w:pStyle w:val="NoSpacing"/>
              <w:rPr>
                <w:rFonts w:cs="Times New Roman"/>
                <w:szCs w:val="20"/>
              </w:rPr>
            </w:pPr>
            <w:r w:rsidRPr="00714B2B">
              <w:rPr>
                <w:rFonts w:cs="Times New Roman"/>
                <w:szCs w:val="20"/>
                <w:lang w:val="en-GB"/>
              </w:rPr>
              <w:t>Lingkungan setempat</w:t>
            </w:r>
          </w:p>
          <w:p w14:paraId="121B3DEB" w14:textId="77777777" w:rsidR="00AF5D5E" w:rsidRPr="00714B2B" w:rsidRDefault="00AF5D5E" w:rsidP="00501BCD">
            <w:pPr>
              <w:pStyle w:val="NoSpacing"/>
              <w:rPr>
                <w:rFonts w:cs="Times New Roman"/>
                <w:szCs w:val="20"/>
              </w:rPr>
            </w:pPr>
            <w:r w:rsidRPr="00714B2B">
              <w:rPr>
                <w:rFonts w:cs="Times New Roman"/>
                <w:szCs w:val="20"/>
              </w:rPr>
              <w:t>Makna motif :</w:t>
            </w:r>
          </w:p>
          <w:p w14:paraId="71CC4F1F" w14:textId="1E781496" w:rsidR="00AF5D5E" w:rsidRPr="00AF5D5E" w:rsidRDefault="00AF5D5E" w:rsidP="00501BCD">
            <w:pPr>
              <w:pStyle w:val="NoSpacing"/>
              <w:rPr>
                <w:rFonts w:cs="Times New Roman"/>
                <w:szCs w:val="20"/>
                <w:lang w:val="en-GB"/>
              </w:rPr>
            </w:pPr>
            <w:r w:rsidRPr="00714B2B">
              <w:rPr>
                <w:rFonts w:cs="Times New Roman"/>
                <w:szCs w:val="20"/>
              </w:rPr>
              <w:lastRenderedPageBreak/>
              <w:t xml:space="preserve">Menggambarkan </w:t>
            </w:r>
            <w:r w:rsidRPr="0091442B">
              <w:t>keberagaman dan keindahan</w:t>
            </w:r>
          </w:p>
        </w:tc>
        <w:tc>
          <w:tcPr>
            <w:tcW w:w="1842" w:type="dxa"/>
            <w:shd w:val="clear" w:color="auto" w:fill="FFFFFF" w:themeFill="background1"/>
          </w:tcPr>
          <w:p w14:paraId="71D79347" w14:textId="77777777" w:rsidR="00AF5D5E" w:rsidRPr="00501BCD" w:rsidRDefault="00AF5D5E" w:rsidP="00501BCD">
            <w:pPr>
              <w:pStyle w:val="NoSpacing"/>
              <w:rPr>
                <w:rFonts w:cs="Times New Roman"/>
                <w:b/>
                <w:szCs w:val="20"/>
              </w:rPr>
            </w:pPr>
            <w:r w:rsidRPr="00501BCD">
              <w:rPr>
                <w:rFonts w:cs="Times New Roman"/>
                <w:b/>
                <w:szCs w:val="20"/>
              </w:rPr>
              <w:lastRenderedPageBreak/>
              <w:t xml:space="preserve">Kelas 1: </w:t>
            </w:r>
          </w:p>
          <w:p w14:paraId="7639FF75" w14:textId="77777777" w:rsidR="00AF5D5E" w:rsidRPr="00501BCD" w:rsidRDefault="00AF5D5E" w:rsidP="00501BCD">
            <w:pPr>
              <w:pStyle w:val="NoSpacing"/>
            </w:pPr>
            <w:r w:rsidRPr="00501BCD">
              <w:t>3.6 Mengenal bangun ruang dan bangun datar dengan menggunakan berbagai benda konkret</w:t>
            </w:r>
          </w:p>
          <w:p w14:paraId="2A0A153B" w14:textId="77777777" w:rsidR="00AF5D5E" w:rsidRPr="00501BCD" w:rsidRDefault="00AF5D5E" w:rsidP="00501BCD">
            <w:pPr>
              <w:pStyle w:val="NoSpacing"/>
              <w:rPr>
                <w:rFonts w:cs="Times New Roman"/>
                <w:b/>
                <w:szCs w:val="20"/>
              </w:rPr>
            </w:pPr>
            <w:r w:rsidRPr="00501BCD">
              <w:rPr>
                <w:rFonts w:cs="Times New Roman"/>
                <w:b/>
                <w:szCs w:val="20"/>
              </w:rPr>
              <w:lastRenderedPageBreak/>
              <w:t xml:space="preserve">Kelas 2: </w:t>
            </w:r>
          </w:p>
          <w:p w14:paraId="449F47A9" w14:textId="77777777" w:rsidR="00AF5D5E" w:rsidRPr="00501BCD" w:rsidRDefault="00AF5D5E" w:rsidP="00501BCD">
            <w:pPr>
              <w:pStyle w:val="NoSpacing"/>
            </w:pPr>
            <w:r w:rsidRPr="00501BCD">
              <w:t>3.9 Menjelaskan bangun datar dan bangun ruang berdasarkan ciricirinya</w:t>
            </w:r>
          </w:p>
          <w:p w14:paraId="2D8CEB33" w14:textId="77777777" w:rsidR="00AF5D5E" w:rsidRPr="00501BCD" w:rsidRDefault="00AF5D5E" w:rsidP="00501BCD">
            <w:pPr>
              <w:pStyle w:val="NoSpacing"/>
            </w:pPr>
            <w:r w:rsidRPr="00501BCD">
              <w:t>4.8 Mengidentifikasi ruas garis</w:t>
            </w:r>
          </w:p>
          <w:p w14:paraId="1227BDF9" w14:textId="77777777" w:rsidR="00AF5D5E" w:rsidRPr="00501BCD" w:rsidRDefault="00AF5D5E" w:rsidP="00501BCD">
            <w:pPr>
              <w:pStyle w:val="NoSpacing"/>
            </w:pPr>
            <w:r w:rsidRPr="00501BCD">
              <w:t>dengan menggunakan model</w:t>
            </w:r>
          </w:p>
          <w:p w14:paraId="19AFC703" w14:textId="77777777" w:rsidR="00AF5D5E" w:rsidRPr="00501BCD" w:rsidRDefault="00AF5D5E" w:rsidP="00501BCD">
            <w:pPr>
              <w:pStyle w:val="NoSpacing"/>
            </w:pPr>
            <w:r w:rsidRPr="00501BCD">
              <w:t>konkret bangun datar dan</w:t>
            </w:r>
          </w:p>
          <w:p w14:paraId="0772717F" w14:textId="77777777" w:rsidR="00AF5D5E" w:rsidRPr="00501BCD" w:rsidRDefault="00AF5D5E" w:rsidP="00501BCD">
            <w:pPr>
              <w:pStyle w:val="NoSpacing"/>
            </w:pPr>
            <w:r w:rsidRPr="00501BCD">
              <w:t>bangun ruang</w:t>
            </w:r>
          </w:p>
          <w:p w14:paraId="4C78B97A" w14:textId="77777777" w:rsidR="00AF5D5E" w:rsidRPr="00501BCD" w:rsidRDefault="00AF5D5E" w:rsidP="00501BCD">
            <w:pPr>
              <w:pStyle w:val="NoSpacing"/>
              <w:rPr>
                <w:rFonts w:cs="Times New Roman"/>
                <w:b/>
                <w:szCs w:val="20"/>
              </w:rPr>
            </w:pPr>
            <w:r w:rsidRPr="00501BCD">
              <w:rPr>
                <w:rFonts w:cs="Times New Roman"/>
                <w:b/>
                <w:szCs w:val="20"/>
              </w:rPr>
              <w:t xml:space="preserve">Kelas 3 : </w:t>
            </w:r>
          </w:p>
          <w:p w14:paraId="4E705AD5" w14:textId="77777777" w:rsidR="00AF5D5E" w:rsidRPr="00501BCD" w:rsidRDefault="00AF5D5E" w:rsidP="00501BCD">
            <w:pPr>
              <w:pStyle w:val="NoSpacing"/>
            </w:pPr>
            <w:r w:rsidRPr="00501BCD">
              <w:t>3.9 Menjelaskan simetri lipat dan simetri putar pada bangun datar menggunakan benda konkret</w:t>
            </w:r>
          </w:p>
          <w:p w14:paraId="32A075E6" w14:textId="77777777" w:rsidR="00AF5D5E" w:rsidRPr="00501BCD" w:rsidRDefault="00AF5D5E" w:rsidP="00501BCD">
            <w:pPr>
              <w:pStyle w:val="NoSpacing"/>
            </w:pPr>
            <w:r w:rsidRPr="00501BCD">
              <w:t>4.9 Mengidentifikasi simetri lipat dan simetri putar pada bangun datar menggunakan benda konkret</w:t>
            </w:r>
          </w:p>
          <w:p w14:paraId="57CD5141" w14:textId="77777777" w:rsidR="00DE2086" w:rsidRPr="00501BCD" w:rsidRDefault="00DE2086" w:rsidP="00501BCD">
            <w:pPr>
              <w:pStyle w:val="NoSpacing"/>
              <w:rPr>
                <w:b/>
                <w:lang w:val="en-GB"/>
              </w:rPr>
            </w:pPr>
            <w:r w:rsidRPr="00501BCD">
              <w:rPr>
                <w:b/>
                <w:lang w:val="en-GB"/>
              </w:rPr>
              <w:t>Kelas 4:</w:t>
            </w:r>
          </w:p>
          <w:p w14:paraId="5FD8530E" w14:textId="0B1D009C" w:rsidR="00DE2086" w:rsidRPr="00501BCD" w:rsidRDefault="00DE2086" w:rsidP="00501BCD">
            <w:pPr>
              <w:pStyle w:val="NoSpacing"/>
            </w:pPr>
            <w:r w:rsidRPr="00501BCD">
              <w:t>3.8 Menganalisis sifat-sifat segibanyak beraturan dan segibanyak tidak beraturan</w:t>
            </w:r>
          </w:p>
          <w:p w14:paraId="7D49BEB7" w14:textId="7DF50DA0" w:rsidR="00DE2086" w:rsidRPr="00501BCD" w:rsidRDefault="00DE2086" w:rsidP="00501BCD">
            <w:pPr>
              <w:pStyle w:val="NoSpacing"/>
              <w:rPr>
                <w:b/>
                <w:lang w:val="id-ID"/>
              </w:rPr>
            </w:pPr>
            <w:r w:rsidRPr="00501BCD">
              <w:rPr>
                <w:lang w:val="en-GB"/>
              </w:rPr>
              <w:t>4</w:t>
            </w:r>
            <w:r w:rsidRPr="00501BCD">
              <w:t>.8 Mengidentifikasi segibanyak beraturan dan segibanyak tidak beraturan</w:t>
            </w:r>
          </w:p>
        </w:tc>
        <w:tc>
          <w:tcPr>
            <w:tcW w:w="1277" w:type="dxa"/>
          </w:tcPr>
          <w:p w14:paraId="200B309E" w14:textId="77777777" w:rsidR="00501BCD" w:rsidRDefault="00AF5D5E" w:rsidP="00501BCD">
            <w:pPr>
              <w:pStyle w:val="NoSpacing"/>
              <w:numPr>
                <w:ilvl w:val="0"/>
                <w:numId w:val="27"/>
              </w:numPr>
              <w:ind w:left="313"/>
              <w:rPr>
                <w:rFonts w:cs="Times New Roman"/>
                <w:szCs w:val="20"/>
              </w:rPr>
            </w:pPr>
            <w:r>
              <w:rPr>
                <w:rFonts w:cs="Times New Roman"/>
                <w:szCs w:val="20"/>
              </w:rPr>
              <w:lastRenderedPageBreak/>
              <w:t>Segitiga</w:t>
            </w:r>
          </w:p>
          <w:p w14:paraId="6FB240DA" w14:textId="77777777" w:rsidR="00501BCD" w:rsidRDefault="00AF5D5E" w:rsidP="00501BCD">
            <w:pPr>
              <w:pStyle w:val="NoSpacing"/>
              <w:numPr>
                <w:ilvl w:val="0"/>
                <w:numId w:val="27"/>
              </w:numPr>
              <w:ind w:left="313"/>
              <w:rPr>
                <w:rFonts w:cs="Times New Roman"/>
                <w:szCs w:val="20"/>
              </w:rPr>
            </w:pPr>
            <w:r>
              <w:t>Persegi panjang</w:t>
            </w:r>
          </w:p>
          <w:p w14:paraId="3457842D" w14:textId="77777777" w:rsidR="00501BCD" w:rsidRPr="00501BCD" w:rsidRDefault="00AF5D5E" w:rsidP="00501BCD">
            <w:pPr>
              <w:pStyle w:val="NoSpacing"/>
              <w:numPr>
                <w:ilvl w:val="0"/>
                <w:numId w:val="27"/>
              </w:numPr>
              <w:ind w:left="313"/>
              <w:rPr>
                <w:rFonts w:cs="Times New Roman"/>
                <w:szCs w:val="20"/>
              </w:rPr>
            </w:pPr>
            <w:r>
              <w:t>S</w:t>
            </w:r>
            <w:r w:rsidRPr="002A2109">
              <w:t xml:space="preserve">imetri lipat dan simetri putar </w:t>
            </w:r>
            <w:r w:rsidRPr="002A2109">
              <w:lastRenderedPageBreak/>
              <w:t>pada bangun datar segitiga</w:t>
            </w:r>
            <w:r w:rsidR="00501BCD">
              <w:t xml:space="preserve"> dan persegi panjan</w:t>
            </w:r>
          </w:p>
          <w:p w14:paraId="4F1769BB" w14:textId="77777777" w:rsidR="00501BCD" w:rsidRDefault="00AF5D5E" w:rsidP="00501BCD">
            <w:pPr>
              <w:pStyle w:val="NoSpacing"/>
              <w:numPr>
                <w:ilvl w:val="0"/>
                <w:numId w:val="27"/>
              </w:numPr>
              <w:ind w:left="313"/>
              <w:rPr>
                <w:rFonts w:cs="Times New Roman"/>
                <w:szCs w:val="20"/>
              </w:rPr>
            </w:pPr>
            <w:r>
              <w:t>Sudut siku-siku; dan</w:t>
            </w:r>
          </w:p>
          <w:p w14:paraId="3DEE6B1B" w14:textId="34983AE0" w:rsidR="00AF5D5E" w:rsidRPr="00501BCD" w:rsidRDefault="00AF5D5E" w:rsidP="00501BCD">
            <w:pPr>
              <w:pStyle w:val="NoSpacing"/>
              <w:numPr>
                <w:ilvl w:val="0"/>
                <w:numId w:val="27"/>
              </w:numPr>
              <w:ind w:left="313"/>
              <w:rPr>
                <w:rFonts w:cs="Times New Roman"/>
                <w:szCs w:val="20"/>
              </w:rPr>
            </w:pPr>
            <w:r w:rsidRPr="00501BCD">
              <w:rPr>
                <w:iCs/>
              </w:rPr>
              <w:t>Kurva tertutup tidak sederhana.</w:t>
            </w:r>
          </w:p>
        </w:tc>
      </w:tr>
      <w:tr w:rsidR="00F1692C" w14:paraId="65666F8C" w14:textId="77777777" w:rsidTr="00501BCD">
        <w:tc>
          <w:tcPr>
            <w:tcW w:w="426" w:type="dxa"/>
          </w:tcPr>
          <w:p w14:paraId="69CA344C" w14:textId="5DFAE78F" w:rsidR="00F1692C" w:rsidRDefault="00F1692C" w:rsidP="00F1692C">
            <w:pPr>
              <w:pStyle w:val="NoSpacing"/>
            </w:pPr>
            <w:r>
              <w:lastRenderedPageBreak/>
              <w:t>7</w:t>
            </w:r>
          </w:p>
        </w:tc>
        <w:tc>
          <w:tcPr>
            <w:tcW w:w="1276" w:type="dxa"/>
          </w:tcPr>
          <w:p w14:paraId="11E538F2" w14:textId="77777777" w:rsidR="00F1692C" w:rsidRPr="00F1692C" w:rsidRDefault="00F1692C" w:rsidP="00F1692C">
            <w:pPr>
              <w:pStyle w:val="NoSpacing"/>
              <w:rPr>
                <w:b/>
              </w:rPr>
            </w:pPr>
            <w:r w:rsidRPr="00F1692C">
              <w:rPr>
                <w:b/>
              </w:rPr>
              <w:t>Konteks :</w:t>
            </w:r>
          </w:p>
          <w:p w14:paraId="21C65F80" w14:textId="77777777" w:rsidR="00F1692C" w:rsidRPr="00714B2B" w:rsidRDefault="00F1692C" w:rsidP="00F1692C">
            <w:pPr>
              <w:pStyle w:val="NoSpacing"/>
              <w:rPr>
                <w:lang w:val="en-GB"/>
              </w:rPr>
            </w:pPr>
            <w:r w:rsidRPr="00714B2B">
              <w:rPr>
                <w:lang w:val="en-GB"/>
              </w:rPr>
              <w:t>Motif Bulan-Bulan</w:t>
            </w:r>
          </w:p>
          <w:p w14:paraId="524A8532" w14:textId="77777777" w:rsidR="00F1692C" w:rsidRPr="00F1692C" w:rsidRDefault="00F1692C" w:rsidP="00F1692C">
            <w:pPr>
              <w:pStyle w:val="NoSpacing"/>
              <w:rPr>
                <w:b/>
              </w:rPr>
            </w:pPr>
            <w:r w:rsidRPr="00F1692C">
              <w:rPr>
                <w:b/>
              </w:rPr>
              <w:t>Akulturasi :</w:t>
            </w:r>
          </w:p>
          <w:p w14:paraId="0FE4A4E3" w14:textId="77777777" w:rsidR="00F1692C" w:rsidRPr="00714B2B" w:rsidRDefault="00F1692C" w:rsidP="00F1692C">
            <w:pPr>
              <w:pStyle w:val="NoSpacing"/>
            </w:pPr>
            <w:r w:rsidRPr="00714B2B">
              <w:rPr>
                <w:lang w:val="en-GB"/>
              </w:rPr>
              <w:t>Lingkungan setempat</w:t>
            </w:r>
          </w:p>
          <w:p w14:paraId="51964426" w14:textId="77777777" w:rsidR="00F1692C" w:rsidRPr="00F1692C" w:rsidRDefault="00F1692C" w:rsidP="00F1692C">
            <w:pPr>
              <w:pStyle w:val="NoSpacing"/>
              <w:rPr>
                <w:b/>
              </w:rPr>
            </w:pPr>
            <w:r w:rsidRPr="00F1692C">
              <w:rPr>
                <w:b/>
              </w:rPr>
              <w:t>Makna motif :</w:t>
            </w:r>
          </w:p>
          <w:p w14:paraId="0D452F04" w14:textId="475C9E26" w:rsidR="00F1692C" w:rsidRPr="00501BCD" w:rsidRDefault="00F1692C" w:rsidP="00F1692C">
            <w:pPr>
              <w:pStyle w:val="NoSpacing"/>
            </w:pPr>
            <w:r w:rsidRPr="00714B2B">
              <w:rPr>
                <w:shd w:val="clear" w:color="auto" w:fill="FFFFFF"/>
              </w:rPr>
              <w:t>me</w:t>
            </w:r>
            <w:r>
              <w:rPr>
                <w:shd w:val="clear" w:color="auto" w:fill="FFFFFF"/>
              </w:rPr>
              <w:t>nggambarkan</w:t>
            </w:r>
            <w:r w:rsidRPr="00714B2B">
              <w:rPr>
                <w:shd w:val="clear" w:color="auto" w:fill="FFFFFF"/>
              </w:rPr>
              <w:t xml:space="preserve"> </w:t>
            </w:r>
            <w:r w:rsidRPr="00714B2B">
              <w:rPr>
                <w:shd w:val="clear" w:color="auto" w:fill="FFFFFF"/>
              </w:rPr>
              <w:t>suasana malam yang terang karena purnama</w:t>
            </w:r>
          </w:p>
        </w:tc>
        <w:tc>
          <w:tcPr>
            <w:tcW w:w="1842" w:type="dxa"/>
            <w:shd w:val="clear" w:color="auto" w:fill="FFFFFF" w:themeFill="background1"/>
          </w:tcPr>
          <w:p w14:paraId="6C1B1577" w14:textId="77777777" w:rsidR="00F1692C" w:rsidRPr="00F1692C" w:rsidRDefault="00F1692C" w:rsidP="00F1692C">
            <w:pPr>
              <w:pStyle w:val="NoSpacing"/>
              <w:rPr>
                <w:b/>
                <w:lang w:val="en-GB"/>
              </w:rPr>
            </w:pPr>
            <w:r w:rsidRPr="00F1692C">
              <w:rPr>
                <w:b/>
                <w:lang w:val="en-GB"/>
              </w:rPr>
              <w:t>Kelas 1 :</w:t>
            </w:r>
          </w:p>
          <w:p w14:paraId="66136A38" w14:textId="77777777" w:rsidR="00F1692C" w:rsidRPr="00714B2B" w:rsidRDefault="00F1692C" w:rsidP="00F1692C">
            <w:pPr>
              <w:pStyle w:val="NoSpacing"/>
            </w:pPr>
            <w:r w:rsidRPr="00714B2B">
              <w:t>3.6 Mengenal bangun ruang dan bangun datar dengan menggunakan berbagai benda konkret</w:t>
            </w:r>
          </w:p>
          <w:p w14:paraId="68952493" w14:textId="77777777" w:rsidR="00A95732" w:rsidRPr="00501BCD" w:rsidRDefault="00A95732" w:rsidP="00A95732">
            <w:pPr>
              <w:pStyle w:val="NoSpacing"/>
              <w:rPr>
                <w:rFonts w:cs="Times New Roman"/>
                <w:b/>
                <w:szCs w:val="20"/>
              </w:rPr>
            </w:pPr>
            <w:r w:rsidRPr="00501BCD">
              <w:rPr>
                <w:rFonts w:cs="Times New Roman"/>
                <w:b/>
                <w:szCs w:val="20"/>
              </w:rPr>
              <w:t xml:space="preserve">Kelas 2: </w:t>
            </w:r>
          </w:p>
          <w:p w14:paraId="3CA90E1E" w14:textId="42685320" w:rsidR="00A95732" w:rsidRDefault="00A95732" w:rsidP="00A95732">
            <w:pPr>
              <w:pStyle w:val="NoSpacing"/>
            </w:pPr>
            <w:r w:rsidRPr="00501BCD">
              <w:t>3.9 Menjelaskan bangun datar dan bangun ruang berdasarkan ciricirinya</w:t>
            </w:r>
          </w:p>
          <w:p w14:paraId="3229530B" w14:textId="77777777" w:rsidR="00F1692C" w:rsidRPr="00501BCD" w:rsidRDefault="00F1692C" w:rsidP="00A95732">
            <w:pPr>
              <w:pStyle w:val="NoSpacing"/>
            </w:pPr>
          </w:p>
        </w:tc>
        <w:tc>
          <w:tcPr>
            <w:tcW w:w="1277" w:type="dxa"/>
          </w:tcPr>
          <w:p w14:paraId="3E746CA5" w14:textId="086B7D5B" w:rsidR="00A95732" w:rsidRDefault="00A95732" w:rsidP="00A95732">
            <w:pPr>
              <w:pStyle w:val="batangtubuh"/>
              <w:numPr>
                <w:ilvl w:val="0"/>
                <w:numId w:val="30"/>
              </w:numPr>
              <w:ind w:left="173" w:hanging="173"/>
            </w:pPr>
            <w:r>
              <w:t>Lingkaran</w:t>
            </w:r>
          </w:p>
          <w:p w14:paraId="1EB4C95A" w14:textId="7C445572" w:rsidR="00A95732" w:rsidRPr="00F1692C" w:rsidRDefault="00A95732" w:rsidP="00A95732">
            <w:pPr>
              <w:pStyle w:val="batangtubuh"/>
              <w:numPr>
                <w:ilvl w:val="0"/>
                <w:numId w:val="30"/>
              </w:numPr>
              <w:ind w:left="173" w:hanging="173"/>
            </w:pPr>
            <w:r>
              <w:t>Garis Lengkung</w:t>
            </w:r>
          </w:p>
          <w:p w14:paraId="76639560" w14:textId="131382C1" w:rsidR="00F1692C" w:rsidRDefault="00F1692C" w:rsidP="00A95732">
            <w:pPr>
              <w:pStyle w:val="NoSpacing"/>
            </w:pPr>
          </w:p>
        </w:tc>
      </w:tr>
    </w:tbl>
    <w:p w14:paraId="67AED9B6" w14:textId="113FB92D" w:rsidR="00007EEB" w:rsidRPr="00092B87" w:rsidRDefault="002C3C08" w:rsidP="00FA1E87">
      <w:pPr>
        <w:pStyle w:val="batangtubuh"/>
      </w:pPr>
      <w:r>
        <w:t>Berdasarkan h</w:t>
      </w:r>
      <w:r w:rsidR="008379B2" w:rsidRPr="008E2BD6">
        <w:t>asil</w:t>
      </w:r>
      <w:r>
        <w:t xml:space="preserve"> </w:t>
      </w:r>
      <w:r w:rsidR="006D50A2">
        <w:t xml:space="preserve">analisis </w:t>
      </w:r>
      <w:r>
        <w:t xml:space="preserve">dari tabel di atas </w:t>
      </w:r>
      <w:r w:rsidR="00536815">
        <w:t xml:space="preserve">dapat disimpulkan </w:t>
      </w:r>
      <w:r>
        <w:t xml:space="preserve">bahwa motif tradisional dan motif modern </w:t>
      </w:r>
      <w:r w:rsidR="00536815">
        <w:t xml:space="preserve">pada </w:t>
      </w:r>
      <w:r>
        <w:t>Batik Gedhog Tuban dapat diterapkan dalam</w:t>
      </w:r>
      <w:r w:rsidR="00536815">
        <w:t xml:space="preserve"> pembelajaran mateatika di SD sesuai dengan Permendikbud Nomor</w:t>
      </w:r>
      <w:r w:rsidR="00536815" w:rsidRPr="008379B2">
        <w:t xml:space="preserve"> 37 Tahun 2018</w:t>
      </w:r>
      <w:r w:rsidR="00536815">
        <w:t>.</w:t>
      </w:r>
      <w:r w:rsidR="00536815" w:rsidRPr="008379B2">
        <w:t xml:space="preserve"> </w:t>
      </w:r>
      <w:r>
        <w:t>Adapun</w:t>
      </w:r>
      <w:r w:rsidR="008379B2" w:rsidRPr="002C3C08">
        <w:t xml:space="preserve"> temuan konsep </w:t>
      </w:r>
      <w:r>
        <w:t xml:space="preserve">matematika yang terdapat pada perkembangan motif Batik Gedhog Tuban </w:t>
      </w:r>
      <w:r w:rsidR="008379B2" w:rsidRPr="002C3C08">
        <w:t>ini</w:t>
      </w:r>
      <w:r w:rsidR="008379B2" w:rsidRPr="008E2BD6">
        <w:t xml:space="preserve"> dapat diterapkan di kelas rendah yaitu </w:t>
      </w:r>
      <w:r w:rsidR="00536815">
        <w:t xml:space="preserve">kelas </w:t>
      </w:r>
      <w:r w:rsidR="008379B2" w:rsidRPr="008E2BD6">
        <w:t>I, II,</w:t>
      </w:r>
      <w:r w:rsidR="00536815">
        <w:t xml:space="preserve"> dan kelas</w:t>
      </w:r>
      <w:r w:rsidR="008379B2" w:rsidRPr="008E2BD6">
        <w:t xml:space="preserve"> III, sedangkan untuk kelas</w:t>
      </w:r>
      <w:r>
        <w:t xml:space="preserve"> tinggi dapat diterapkan pada</w:t>
      </w:r>
      <w:r w:rsidR="008379B2" w:rsidRPr="008E2BD6">
        <w:t xml:space="preserve"> </w:t>
      </w:r>
      <w:r>
        <w:t>kelas</w:t>
      </w:r>
      <w:r w:rsidR="008379B2" w:rsidRPr="008E2BD6">
        <w:t xml:space="preserve"> IV. </w:t>
      </w:r>
    </w:p>
    <w:p w14:paraId="28C9C3E1" w14:textId="77777777" w:rsidR="004E411A" w:rsidRPr="004E411A" w:rsidRDefault="004E411A" w:rsidP="004E411A">
      <w:pPr>
        <w:pStyle w:val="batangtubuh"/>
        <w:rPr>
          <w:b/>
        </w:rPr>
      </w:pPr>
      <w:r w:rsidRPr="004E411A">
        <w:rPr>
          <w:b/>
        </w:rPr>
        <w:t>PENUTUP</w:t>
      </w:r>
    </w:p>
    <w:p w14:paraId="10ADF668" w14:textId="75953F5A" w:rsidR="003434A2" w:rsidRPr="005C409F" w:rsidRDefault="004E411A" w:rsidP="005C409F">
      <w:pPr>
        <w:pStyle w:val="batangtubuh"/>
        <w:rPr>
          <w:b/>
          <w:lang w:val="id-ID"/>
        </w:rPr>
      </w:pPr>
      <w:r w:rsidRPr="004E411A">
        <w:rPr>
          <w:b/>
          <w:lang w:val="id-ID"/>
        </w:rPr>
        <w:t>Simpulan</w:t>
      </w:r>
    </w:p>
    <w:p w14:paraId="6769445F" w14:textId="77777777" w:rsidR="001A087A" w:rsidRDefault="005C409F" w:rsidP="008D49F7">
      <w:pPr>
        <w:pStyle w:val="batangtubuh"/>
        <w:numPr>
          <w:ilvl w:val="0"/>
          <w:numId w:val="12"/>
        </w:numPr>
        <w:ind w:left="426"/>
      </w:pPr>
      <w:r w:rsidRPr="001A087A">
        <w:t xml:space="preserve">Dari pemaparan hasil eksplorasi pada motif Batik Gedhog tradisional terdapat konsep matematika SD yakni titik, garis sejajar, </w:t>
      </w:r>
      <w:r w:rsidR="009C2E2F" w:rsidRPr="001A087A">
        <w:t>garis lengkung,</w:t>
      </w:r>
      <w:r w:rsidR="006F136E" w:rsidRPr="001A087A">
        <w:t xml:space="preserve"> </w:t>
      </w:r>
      <w:r w:rsidR="007A3FA9" w:rsidRPr="001A087A">
        <w:t>segitiga,</w:t>
      </w:r>
      <w:r w:rsidR="004D129B" w:rsidRPr="001A087A">
        <w:t xml:space="preserve"> persegi panjang, lingkaran, belah ketupat, </w:t>
      </w:r>
      <w:r w:rsidR="009C2E2F" w:rsidRPr="001A087A">
        <w:t xml:space="preserve"> </w:t>
      </w:r>
      <w:r w:rsidRPr="001A087A">
        <w:t>kurva tertutup sederhana, simetri lipat dan simetri putar pada bang</w:t>
      </w:r>
      <w:r w:rsidR="00114917" w:rsidRPr="001A087A">
        <w:t>un datar</w:t>
      </w:r>
      <w:r w:rsidR="007A3FA9" w:rsidRPr="001A087A">
        <w:t>.</w:t>
      </w:r>
    </w:p>
    <w:p w14:paraId="23116D14" w14:textId="663BB0D0" w:rsidR="007A3FA9" w:rsidRPr="001A087A" w:rsidRDefault="00C75C8C" w:rsidP="008D49F7">
      <w:pPr>
        <w:pStyle w:val="batangtubuh"/>
        <w:numPr>
          <w:ilvl w:val="0"/>
          <w:numId w:val="12"/>
        </w:numPr>
        <w:ind w:left="426"/>
      </w:pPr>
      <w:r w:rsidRPr="001A087A">
        <w:t>Dari pemaparan hasil eksplorasi pada motif Batik Gedhog modern yakni</w:t>
      </w:r>
      <w:r w:rsidR="004D129B" w:rsidRPr="001A087A">
        <w:t xml:space="preserve"> </w:t>
      </w:r>
      <w:r w:rsidR="001A087A">
        <w:t>segitiga, persegi panjang,</w:t>
      </w:r>
      <w:r w:rsidR="00A95732">
        <w:t xml:space="preserve"> lingkaran, </w:t>
      </w:r>
      <w:r w:rsidR="001A087A" w:rsidRPr="002A2109">
        <w:t>simetri lipat dan simetri putar pada bangun datar segitiga</w:t>
      </w:r>
      <w:r w:rsidR="001A087A">
        <w:t xml:space="preserve"> dan </w:t>
      </w:r>
      <w:r w:rsidR="001A087A" w:rsidRPr="001A087A">
        <w:t xml:space="preserve">persegi panjang, sudut siku-siku, </w:t>
      </w:r>
      <w:r w:rsidR="001A087A" w:rsidRPr="001A087A">
        <w:rPr>
          <w:iCs/>
        </w:rPr>
        <w:t xml:space="preserve">kurva tertutup tidak sederhana, </w:t>
      </w:r>
      <w:r w:rsidR="001A087A" w:rsidRPr="001A087A">
        <w:t>titik, garis lengkung, lingkaran, dan kurva tertutup sederhana.</w:t>
      </w:r>
      <w:r w:rsidR="008D49F7">
        <w:t xml:space="preserve"> </w:t>
      </w:r>
      <w:r w:rsidR="004D129B" w:rsidRPr="001A087A">
        <w:t>Beberapa konsep matematika SD yang tidak ada dalam motif Batik Gedhog trad</w:t>
      </w:r>
      <w:r w:rsidR="001A087A">
        <w:t>isional dan modern seperti garis sejajar, belah ketupat, kurva sederhana, dan</w:t>
      </w:r>
      <w:r w:rsidR="004D129B" w:rsidRPr="001A087A">
        <w:t xml:space="preserve"> kurva</w:t>
      </w:r>
      <w:r w:rsidR="001A087A">
        <w:t xml:space="preserve"> tertutup tidak sederhana.</w:t>
      </w:r>
    </w:p>
    <w:p w14:paraId="41522969" w14:textId="33D7988E" w:rsidR="002C3C08" w:rsidRPr="001A087A" w:rsidRDefault="002C3C08" w:rsidP="008D49F7">
      <w:pPr>
        <w:pStyle w:val="batangtubuh"/>
        <w:numPr>
          <w:ilvl w:val="0"/>
          <w:numId w:val="12"/>
        </w:numPr>
        <w:ind w:left="426"/>
      </w:pPr>
      <w:r w:rsidRPr="001A087A">
        <w:t xml:space="preserve">Dari pemaparan hasil analisis </w:t>
      </w:r>
      <w:r w:rsidR="00C92C8A">
        <w:t xml:space="preserve">konsep matematika </w:t>
      </w:r>
      <w:r w:rsidRPr="001A087A">
        <w:t xml:space="preserve">pada motif Batik Gedhog tradisional dan modern dapat diterapkan dalam </w:t>
      </w:r>
      <w:r w:rsidR="00C92C8A">
        <w:t xml:space="preserve">pembelajaran SD sesuai </w:t>
      </w:r>
      <w:r w:rsidRPr="001A087A">
        <w:t>kurikulum 2013 (revisi 2018</w:t>
      </w:r>
      <w:r w:rsidR="00C92C8A">
        <w:t xml:space="preserve"> Permendikbud Nomor</w:t>
      </w:r>
      <w:r w:rsidR="00C92C8A" w:rsidRPr="008379B2">
        <w:t xml:space="preserve"> 37 Tahun 2018</w:t>
      </w:r>
      <w:r w:rsidR="00C92C8A">
        <w:t xml:space="preserve"> pada kelas rendah yakni kelas I</w:t>
      </w:r>
      <w:r w:rsidRPr="001A087A">
        <w:t>,II, dan III, sedangkan di kelas tinggi dapat diterapkan pada kelas IV.</w:t>
      </w:r>
    </w:p>
    <w:p w14:paraId="41BBE1A6" w14:textId="41EBC3FD" w:rsidR="001A087A" w:rsidRDefault="001A087A" w:rsidP="00C92C8A">
      <w:pPr>
        <w:pStyle w:val="batangtubuh"/>
        <w:ind w:firstLine="0"/>
      </w:pPr>
    </w:p>
    <w:p w14:paraId="0CCA9894" w14:textId="57F634C8" w:rsidR="007D505A" w:rsidRDefault="007D505A" w:rsidP="00C92C8A">
      <w:pPr>
        <w:pStyle w:val="batangtubuh"/>
        <w:ind w:firstLine="0"/>
      </w:pPr>
    </w:p>
    <w:p w14:paraId="1B53CD59" w14:textId="77777777" w:rsidR="007D505A" w:rsidRPr="001A087A" w:rsidRDefault="007D505A" w:rsidP="00C92C8A">
      <w:pPr>
        <w:pStyle w:val="batangtubuh"/>
        <w:ind w:firstLine="0"/>
      </w:pPr>
      <w:bookmarkStart w:id="0" w:name="_GoBack"/>
      <w:bookmarkEnd w:id="0"/>
    </w:p>
    <w:p w14:paraId="2C80E9C6" w14:textId="2FF4118D" w:rsidR="004E411A" w:rsidRPr="00152E87" w:rsidRDefault="004E411A" w:rsidP="00152E87">
      <w:pPr>
        <w:spacing w:line="259" w:lineRule="auto"/>
        <w:jc w:val="left"/>
        <w:rPr>
          <w:rFonts w:eastAsia="SimSun" w:cs="Times New Roman"/>
          <w:spacing w:val="-1"/>
          <w:szCs w:val="20"/>
          <w:lang w:val="en-GB"/>
        </w:rPr>
      </w:pPr>
      <w:r w:rsidRPr="004E411A">
        <w:rPr>
          <w:b/>
        </w:rPr>
        <w:lastRenderedPageBreak/>
        <w:t>Saran</w:t>
      </w:r>
    </w:p>
    <w:p w14:paraId="331557CD" w14:textId="44339D83" w:rsidR="007A6139" w:rsidRDefault="004E411A" w:rsidP="00D115C8">
      <w:pPr>
        <w:pStyle w:val="batangtubuh"/>
      </w:pPr>
      <w:r w:rsidRPr="004E411A">
        <w:t>Beberapa saran peneliti untuk berbagai pihak sebagai berikut yaitu penelitian ini hanya</w:t>
      </w:r>
      <w:r w:rsidRPr="004E411A">
        <w:rPr>
          <w:color w:val="FFFFFF" w:themeColor="background1"/>
        </w:rPr>
        <w:t>.</w:t>
      </w:r>
      <w:r w:rsidRPr="004E411A">
        <w:t>berfokus pada beberapa penemuan konsep Matematika pada perkembangan motif Batik Gedhog</w:t>
      </w:r>
      <w:r>
        <w:t xml:space="preserve"> </w:t>
      </w:r>
      <w:r w:rsidR="00674838">
        <w:t xml:space="preserve">kuno dan modern yang masih diproduksi hingga saat ini </w:t>
      </w:r>
      <w:r>
        <w:t>yang dapat diterapkan</w:t>
      </w:r>
      <w:r w:rsidRPr="004E411A">
        <w:t xml:space="preserve"> dalam kegiatan pembelajaran matematika di SD. Kedepannya, penelitian selanjutnya diharapkan dapat menemukan konsep-konsep lain yang dieksplorasi dari perkembangan motif Batik Gedhog dan dapat mengintegrasikan konsep-konsep temuan tersebut dalam kegiatan pembelajaran serta implementasinya dalam pembelajaran. Untuk guru dan instansi Pendidikan diharapkan penelitian ini dapat dijadikan referensi untuk mengembangkan pembelajaran Ma</w:t>
      </w:r>
      <w:r w:rsidR="00687FC9">
        <w:t>tematika dalam mengaitkan buday</w:t>
      </w:r>
      <w:r w:rsidRPr="004E411A">
        <w:t>a</w:t>
      </w:r>
      <w:r w:rsidR="00687FC9">
        <w:t xml:space="preserve"> </w:t>
      </w:r>
      <w:r w:rsidR="00D115C8">
        <w:t>yang ada di suatu daerah.</w:t>
      </w:r>
    </w:p>
    <w:p w14:paraId="0B2E9225" w14:textId="4D52A042" w:rsidR="00AD7649" w:rsidRDefault="00AD7649" w:rsidP="00AD7649">
      <w:pPr>
        <w:pStyle w:val="batangtubuh"/>
      </w:pPr>
    </w:p>
    <w:p w14:paraId="1B3A9DFB" w14:textId="3123C7EE" w:rsidR="00D115C8" w:rsidRPr="00AD7649" w:rsidRDefault="00AD7649" w:rsidP="00AD7649">
      <w:pPr>
        <w:pStyle w:val="batangtubuh"/>
        <w:rPr>
          <w:b/>
        </w:rPr>
      </w:pPr>
      <w:r w:rsidRPr="00AD7649">
        <w:rPr>
          <w:b/>
        </w:rPr>
        <w:t>DAFTAR PUSTAKA</w:t>
      </w:r>
    </w:p>
    <w:sdt>
      <w:sdtPr>
        <w:rPr>
          <w:rFonts w:eastAsiaTheme="minorHAnsi" w:cstheme="minorBidi"/>
          <w:smallCaps w:val="0"/>
          <w:noProof w:val="0"/>
          <w:szCs w:val="22"/>
          <w:lang w:val="id-ID"/>
        </w:rPr>
        <w:id w:val="557822937"/>
        <w:docPartObj>
          <w:docPartGallery w:val="Bibliographies"/>
          <w:docPartUnique/>
        </w:docPartObj>
      </w:sdtPr>
      <w:sdtEndPr/>
      <w:sdtContent>
        <w:sdt>
          <w:sdtPr>
            <w:rPr>
              <w:rFonts w:eastAsiaTheme="minorHAnsi" w:cstheme="minorBidi"/>
              <w:smallCaps w:val="0"/>
              <w:noProof w:val="0"/>
              <w:szCs w:val="22"/>
              <w:lang w:val="id-ID"/>
            </w:rPr>
            <w:id w:val="111145805"/>
            <w:bibliography/>
          </w:sdtPr>
          <w:sdtEndPr/>
          <w:sdtContent>
            <w:p w14:paraId="49E3A94A" w14:textId="6222EFA8" w:rsidR="00D115C8" w:rsidRPr="00AD7649" w:rsidRDefault="00D115C8" w:rsidP="00AD7649">
              <w:pPr>
                <w:pStyle w:val="Heading1"/>
                <w:numPr>
                  <w:ilvl w:val="0"/>
                  <w:numId w:val="0"/>
                </w:numPr>
                <w:ind w:left="720" w:hanging="720"/>
                <w:jc w:val="both"/>
              </w:pPr>
              <w:r>
                <w:rPr>
                  <w:noProof w:val="0"/>
                </w:rPr>
                <w:fldChar w:fldCharType="begin"/>
              </w:r>
              <w:r>
                <w:instrText xml:space="preserve"> BIBLIOGRAPHY </w:instrText>
              </w:r>
              <w:r>
                <w:rPr>
                  <w:noProof w:val="0"/>
                </w:rPr>
                <w:fldChar w:fldCharType="separate"/>
              </w:r>
              <w:r>
                <w:t xml:space="preserve">Abdullah, A. (2017). Ethnomathematics In Perspective Of Sundanese Culture. </w:t>
              </w:r>
              <w:r w:rsidRPr="00AD7649">
                <w:rPr>
                  <w:i/>
                  <w:iCs/>
                </w:rPr>
                <w:t>Journal on Mathematics Education</w:t>
              </w:r>
              <w:r>
                <w:t>, 1-16.</w:t>
              </w:r>
            </w:p>
            <w:p w14:paraId="2C8FA7F2" w14:textId="77777777" w:rsidR="00D115C8" w:rsidRDefault="00D115C8" w:rsidP="00D115C8">
              <w:pPr>
                <w:pStyle w:val="Bibliography"/>
                <w:ind w:left="720" w:hanging="720"/>
                <w:rPr>
                  <w:noProof/>
                  <w:lang w:val="en-US"/>
                </w:rPr>
              </w:pPr>
              <w:r>
                <w:rPr>
                  <w:noProof/>
                  <w:lang w:val="en-US"/>
                </w:rPr>
                <w:t xml:space="preserve">Albanese, V. (2015). Enculturation with ethnomathematical microprojects. </w:t>
              </w:r>
              <w:r>
                <w:rPr>
                  <w:i/>
                  <w:iCs/>
                  <w:noProof/>
                  <w:lang w:val="en-US"/>
                </w:rPr>
                <w:t>From culture to mathematics</w:t>
              </w:r>
              <w:r>
                <w:rPr>
                  <w:noProof/>
                  <w:lang w:val="en-US"/>
                </w:rPr>
                <w:t>.</w:t>
              </w:r>
            </w:p>
            <w:p w14:paraId="3CE87694" w14:textId="77777777" w:rsidR="00D115C8" w:rsidRDefault="00D115C8" w:rsidP="00D115C8">
              <w:pPr>
                <w:pStyle w:val="Bibliography"/>
                <w:ind w:left="720" w:hanging="720"/>
                <w:rPr>
                  <w:noProof/>
                  <w:lang w:val="en-US"/>
                </w:rPr>
              </w:pPr>
              <w:r>
                <w:rPr>
                  <w:noProof/>
                  <w:lang w:val="en-US"/>
                </w:rPr>
                <w:t xml:space="preserve">Assagaf, d. L. (2018). </w:t>
              </w:r>
              <w:r>
                <w:rPr>
                  <w:i/>
                  <w:iCs/>
                  <w:noProof/>
                  <w:lang w:val="en-US"/>
                </w:rPr>
                <w:t>Menyayangi hewan dan tumbuhan.</w:t>
              </w:r>
              <w:r>
                <w:rPr>
                  <w:noProof/>
                  <w:lang w:val="en-US"/>
                </w:rPr>
                <w:t xml:space="preserve"> Jakarta: Kementerian Pendidikan dan Kebudayaan, 2018.</w:t>
              </w:r>
            </w:p>
            <w:p w14:paraId="3D19D5CC" w14:textId="77777777" w:rsidR="00D115C8" w:rsidRDefault="00D115C8" w:rsidP="00D115C8">
              <w:pPr>
                <w:pStyle w:val="Bibliography"/>
                <w:ind w:left="720" w:hanging="720"/>
                <w:rPr>
                  <w:noProof/>
                  <w:lang w:val="en-US"/>
                </w:rPr>
              </w:pPr>
              <w:r>
                <w:rPr>
                  <w:noProof/>
                  <w:lang w:val="en-US"/>
                </w:rPr>
                <w:t xml:space="preserve">Baedhowi. (2016). KURIKULUM TINGKAT SATUAN PENDIDIKAN (KTSP). </w:t>
              </w:r>
              <w:r>
                <w:rPr>
                  <w:i/>
                  <w:iCs/>
                  <w:noProof/>
                  <w:lang w:val="en-US"/>
                </w:rPr>
                <w:t xml:space="preserve">Jurnal Pendidikan Dan Kebudayaan, 13(65), </w:t>
              </w:r>
              <w:r>
                <w:rPr>
                  <w:noProof/>
                  <w:lang w:val="en-US"/>
                </w:rPr>
                <w:t>, 171-181.</w:t>
              </w:r>
            </w:p>
            <w:p w14:paraId="232BB845" w14:textId="77777777" w:rsidR="00D115C8" w:rsidRDefault="00D115C8" w:rsidP="00D115C8">
              <w:pPr>
                <w:pStyle w:val="Bibliography"/>
                <w:ind w:left="720" w:hanging="720"/>
                <w:rPr>
                  <w:noProof/>
                  <w:lang w:val="en-US"/>
                </w:rPr>
              </w:pPr>
              <w:r>
                <w:rPr>
                  <w:noProof/>
                  <w:lang w:val="en-US"/>
                </w:rPr>
                <w:t xml:space="preserve">Bandi, D. (1992/1993). </w:t>
              </w:r>
              <w:r>
                <w:rPr>
                  <w:i/>
                  <w:iCs/>
                  <w:noProof/>
                  <w:lang w:val="en-US"/>
                </w:rPr>
                <w:t>Batik Gedhog Tuban.</w:t>
              </w:r>
              <w:r>
                <w:rPr>
                  <w:noProof/>
                  <w:lang w:val="en-US"/>
                </w:rPr>
                <w:t xml:space="preserve"> Bagian Proyek Pembinaan Permuseuman Jawa Timur.</w:t>
              </w:r>
            </w:p>
            <w:p w14:paraId="0DEAB4D9" w14:textId="77777777" w:rsidR="00D115C8" w:rsidRDefault="00D115C8" w:rsidP="00D115C8">
              <w:pPr>
                <w:pStyle w:val="Bibliography"/>
                <w:ind w:left="720" w:hanging="720"/>
                <w:rPr>
                  <w:noProof/>
                  <w:lang w:val="en-US"/>
                </w:rPr>
              </w:pPr>
              <w:r>
                <w:rPr>
                  <w:noProof/>
                  <w:lang w:val="en-US"/>
                </w:rPr>
                <w:t xml:space="preserve">Ciptandi, F. S. (2016). Fungsi dan nilai pada kain batik tulis gedhog khas masyarakat di kecamatan kerek, kabupaten tuban, jawa timur. </w:t>
              </w:r>
              <w:r>
                <w:rPr>
                  <w:i/>
                  <w:iCs/>
                  <w:noProof/>
                  <w:lang w:val="en-US"/>
                </w:rPr>
                <w:t>Panggung 26</w:t>
              </w:r>
              <w:r>
                <w:rPr>
                  <w:noProof/>
                  <w:lang w:val="en-US"/>
                </w:rPr>
                <w:t>.</w:t>
              </w:r>
            </w:p>
            <w:p w14:paraId="00289C63" w14:textId="77777777" w:rsidR="00D115C8" w:rsidRDefault="00D115C8" w:rsidP="00D115C8">
              <w:pPr>
                <w:pStyle w:val="Bibliography"/>
                <w:ind w:left="720" w:hanging="720"/>
                <w:rPr>
                  <w:noProof/>
                  <w:lang w:val="en-US"/>
                </w:rPr>
              </w:pPr>
              <w:r>
                <w:rPr>
                  <w:noProof/>
                  <w:lang w:val="en-US"/>
                </w:rPr>
                <w:t xml:space="preserve">Creswell, J. (2002). Educational research: Planning, conducting, and evaluating quantitative. </w:t>
              </w:r>
              <w:r>
                <w:rPr>
                  <w:i/>
                  <w:iCs/>
                  <w:noProof/>
                  <w:lang w:val="en-US"/>
                </w:rPr>
                <w:t>Upper Saddle River, NJ: Prentice Hall.</w:t>
              </w:r>
              <w:r>
                <w:rPr>
                  <w:noProof/>
                  <w:lang w:val="en-US"/>
                </w:rPr>
                <w:t>, 146-166.</w:t>
              </w:r>
            </w:p>
            <w:p w14:paraId="3104343E" w14:textId="77777777" w:rsidR="00D115C8" w:rsidRDefault="00D115C8" w:rsidP="00D115C8">
              <w:pPr>
                <w:pStyle w:val="Bibliography"/>
                <w:ind w:left="720" w:hanging="720"/>
                <w:rPr>
                  <w:noProof/>
                  <w:lang w:val="en-US"/>
                </w:rPr>
              </w:pPr>
              <w:r>
                <w:rPr>
                  <w:noProof/>
                  <w:lang w:val="en-US"/>
                </w:rPr>
                <w:t xml:space="preserve">Devy, E. F. (2012). STUDI EKSPLORASI TENTANG MOTIF BATIK TULIS GEDOG DI KECAMATAN KEREK KABUPATEN TUBAN. </w:t>
              </w:r>
              <w:r>
                <w:rPr>
                  <w:i/>
                  <w:iCs/>
                  <w:noProof/>
                  <w:lang w:val="en-US"/>
                </w:rPr>
                <w:t>SKRIPSI Jurusan Tata Busana-Fakultas Teknik UM</w:t>
              </w:r>
              <w:r>
                <w:rPr>
                  <w:noProof/>
                  <w:lang w:val="en-US"/>
                </w:rPr>
                <w:t>.</w:t>
              </w:r>
            </w:p>
            <w:p w14:paraId="095503CC" w14:textId="77777777" w:rsidR="00D115C8" w:rsidRDefault="00D115C8" w:rsidP="00D115C8">
              <w:pPr>
                <w:pStyle w:val="Bibliography"/>
                <w:ind w:left="720" w:hanging="720"/>
                <w:rPr>
                  <w:noProof/>
                  <w:lang w:val="en-US"/>
                </w:rPr>
              </w:pPr>
              <w:r>
                <w:rPr>
                  <w:noProof/>
                  <w:lang w:val="en-US"/>
                </w:rPr>
                <w:t xml:space="preserve">Ervinawati, Y. (2019). Mathematical Exploration on Batik Gedog Tuban. </w:t>
              </w:r>
              <w:r>
                <w:rPr>
                  <w:i/>
                  <w:iCs/>
                  <w:noProof/>
                  <w:lang w:val="en-US"/>
                </w:rPr>
                <w:t>Jurnal Riset Pendidikan dan Inovasi Pembelajaran Matematika (JRPIPM) 3, no. 1</w:t>
              </w:r>
              <w:r>
                <w:rPr>
                  <w:noProof/>
                  <w:lang w:val="en-US"/>
                </w:rPr>
                <w:t>, 24-35.</w:t>
              </w:r>
            </w:p>
            <w:p w14:paraId="3A8872BC" w14:textId="77777777" w:rsidR="00D115C8" w:rsidRDefault="00D115C8" w:rsidP="00D115C8">
              <w:pPr>
                <w:pStyle w:val="Bibliography"/>
                <w:ind w:left="720" w:hanging="720"/>
                <w:rPr>
                  <w:noProof/>
                  <w:lang w:val="en-US"/>
                </w:rPr>
              </w:pPr>
              <w:r>
                <w:rPr>
                  <w:noProof/>
                  <w:lang w:val="en-US"/>
                </w:rPr>
                <w:t xml:space="preserve">Guba, E. a. (1989). Fourth generation evaluation. </w:t>
              </w:r>
              <w:r>
                <w:rPr>
                  <w:i/>
                  <w:iCs/>
                  <w:noProof/>
                  <w:lang w:val="en-US"/>
                </w:rPr>
                <w:t>Sage</w:t>
              </w:r>
              <w:r>
                <w:rPr>
                  <w:noProof/>
                  <w:lang w:val="en-US"/>
                </w:rPr>
                <w:t>.</w:t>
              </w:r>
            </w:p>
            <w:p w14:paraId="77B294A7" w14:textId="77777777" w:rsidR="00D115C8" w:rsidRDefault="00D115C8" w:rsidP="00D115C8">
              <w:pPr>
                <w:pStyle w:val="Bibliography"/>
                <w:ind w:left="720" w:hanging="720"/>
                <w:rPr>
                  <w:noProof/>
                  <w:lang w:val="en-US"/>
                </w:rPr>
              </w:pPr>
              <w:r>
                <w:rPr>
                  <w:noProof/>
                  <w:lang w:val="en-US"/>
                </w:rPr>
                <w:t xml:space="preserve">Kartikasari, D. W. (2017). Makna motif Batik Gedog sebagai refleksi karakter masyarakat Tuban. </w:t>
              </w:r>
              <w:r>
                <w:rPr>
                  <w:i/>
                  <w:iCs/>
                  <w:noProof/>
                  <w:lang w:val="en-US"/>
                </w:rPr>
                <w:t>Kajian Moral dan Kewarganegaraan 5</w:t>
              </w:r>
              <w:r>
                <w:rPr>
                  <w:noProof/>
                  <w:lang w:val="en-US"/>
                </w:rPr>
                <w:t>, 964.</w:t>
              </w:r>
            </w:p>
            <w:p w14:paraId="18FDCDF2" w14:textId="77777777" w:rsidR="00D115C8" w:rsidRDefault="00D115C8" w:rsidP="00D115C8">
              <w:pPr>
                <w:pStyle w:val="Bibliography"/>
                <w:ind w:left="720" w:hanging="720"/>
                <w:rPr>
                  <w:noProof/>
                  <w:lang w:val="en-US"/>
                </w:rPr>
              </w:pPr>
              <w:r>
                <w:rPr>
                  <w:noProof/>
                  <w:lang w:val="en-US"/>
                </w:rPr>
                <w:t xml:space="preserve">Khotimah, H. (2018). BATIK SEBAGAI WARISAN BUDAYA INDONESIA. </w:t>
              </w:r>
              <w:r>
                <w:rPr>
                  <w:i/>
                  <w:iCs/>
                  <w:noProof/>
                  <w:lang w:val="en-US"/>
                </w:rPr>
                <w:t>In Prosiding Seminar Nasional Bahasa dan Sastra Indonesia (SENASBASA)</w:t>
              </w:r>
              <w:r>
                <w:rPr>
                  <w:noProof/>
                  <w:lang w:val="en-US"/>
                </w:rPr>
                <w:t>, vol. 2, no. 2.</w:t>
              </w:r>
            </w:p>
            <w:p w14:paraId="5BD27961" w14:textId="77777777" w:rsidR="00D115C8" w:rsidRDefault="00D115C8" w:rsidP="00D115C8">
              <w:pPr>
                <w:pStyle w:val="Bibliography"/>
                <w:ind w:left="720" w:hanging="720"/>
                <w:rPr>
                  <w:noProof/>
                  <w:lang w:val="en-US"/>
                </w:rPr>
              </w:pPr>
              <w:r>
                <w:rPr>
                  <w:noProof/>
                  <w:lang w:val="en-US"/>
                </w:rPr>
                <w:t xml:space="preserve">Kina. (2013). </w:t>
              </w:r>
              <w:r>
                <w:rPr>
                  <w:i/>
                  <w:iCs/>
                  <w:noProof/>
                  <w:lang w:val="en-US"/>
                </w:rPr>
                <w:t>Batik Nusantara.</w:t>
              </w:r>
              <w:r>
                <w:rPr>
                  <w:noProof/>
                  <w:lang w:val="en-US"/>
                </w:rPr>
                <w:t xml:space="preserve"> Kina.</w:t>
              </w:r>
            </w:p>
            <w:p w14:paraId="34876E7B" w14:textId="77777777" w:rsidR="00D115C8" w:rsidRDefault="00D115C8" w:rsidP="00D115C8">
              <w:pPr>
                <w:pStyle w:val="Bibliography"/>
                <w:ind w:left="720" w:hanging="720"/>
                <w:rPr>
                  <w:noProof/>
                  <w:lang w:val="en-US"/>
                </w:rPr>
              </w:pPr>
              <w:r>
                <w:rPr>
                  <w:noProof/>
                  <w:lang w:val="en-US"/>
                </w:rPr>
                <w:t xml:space="preserve">Marsudi. (2013). Batik Gedog Tuban : Pengaruh Lingkungan Alam, Sosio Budaya dan Nilai Simbolik. </w:t>
              </w:r>
              <w:r>
                <w:rPr>
                  <w:i/>
                  <w:iCs/>
                  <w:noProof/>
                  <w:lang w:val="en-US"/>
                </w:rPr>
                <w:t>Jurnal Seni Rupa Unesa</w:t>
              </w:r>
              <w:r>
                <w:rPr>
                  <w:noProof/>
                  <w:lang w:val="en-US"/>
                </w:rPr>
                <w:t>, 161.</w:t>
              </w:r>
            </w:p>
            <w:p w14:paraId="4AA64245" w14:textId="77777777" w:rsidR="00D115C8" w:rsidRDefault="00D115C8" w:rsidP="00D115C8">
              <w:pPr>
                <w:pStyle w:val="Bibliography"/>
                <w:ind w:left="720" w:hanging="720"/>
                <w:rPr>
                  <w:noProof/>
                </w:rPr>
              </w:pPr>
              <w:r>
                <w:rPr>
                  <w:noProof/>
                </w:rPr>
                <w:t xml:space="preserve">Mezirow, K. P. (1991). Transformative Dimensions of Adult Learning. </w:t>
              </w:r>
              <w:r>
                <w:rPr>
                  <w:i/>
                  <w:iCs/>
                  <w:noProof/>
                </w:rPr>
                <w:t>ransformative Dimensions of Adult Learning. San Francisco</w:t>
              </w:r>
              <w:r>
                <w:rPr>
                  <w:noProof/>
                </w:rPr>
                <w:t>, 195-197.</w:t>
              </w:r>
            </w:p>
            <w:p w14:paraId="7C3F409D" w14:textId="77777777" w:rsidR="00D115C8" w:rsidRDefault="00D115C8" w:rsidP="00D115C8">
              <w:pPr>
                <w:pStyle w:val="Bibliography"/>
                <w:ind w:left="720" w:hanging="720"/>
                <w:rPr>
                  <w:noProof/>
                  <w:lang w:val="en-US"/>
                </w:rPr>
              </w:pPr>
              <w:r>
                <w:rPr>
                  <w:noProof/>
                  <w:lang w:val="en-US"/>
                </w:rPr>
                <w:t xml:space="preserve">Nugroho, H. (2020). </w:t>
              </w:r>
              <w:r>
                <w:rPr>
                  <w:i/>
                  <w:iCs/>
                  <w:noProof/>
                  <w:lang w:val="en-US"/>
                </w:rPr>
                <w:t>Pengertian Motif Batik dan Filosofinya.</w:t>
              </w:r>
              <w:r>
                <w:rPr>
                  <w:noProof/>
                  <w:lang w:val="en-US"/>
                </w:rPr>
                <w:t xml:space="preserve"> Kementrian Perindustrian RI.</w:t>
              </w:r>
            </w:p>
            <w:p w14:paraId="219ECE5C" w14:textId="77777777" w:rsidR="00D115C8" w:rsidRDefault="00D115C8" w:rsidP="00D115C8">
              <w:pPr>
                <w:pStyle w:val="Bibliography"/>
                <w:ind w:left="720" w:hanging="720"/>
                <w:rPr>
                  <w:noProof/>
                  <w:lang w:val="en-US"/>
                </w:rPr>
              </w:pPr>
              <w:r>
                <w:rPr>
                  <w:noProof/>
                  <w:lang w:val="en-US"/>
                </w:rPr>
                <w:t xml:space="preserve">Parmono, K. (2013). Nilai kearifan lokal dalam batik tradisional Kawung. </w:t>
              </w:r>
              <w:r>
                <w:rPr>
                  <w:i/>
                  <w:iCs/>
                  <w:noProof/>
                  <w:lang w:val="en-US"/>
                </w:rPr>
                <w:t xml:space="preserve">Jurnal Filsafat 23, no. 2 </w:t>
              </w:r>
              <w:r>
                <w:rPr>
                  <w:noProof/>
                  <w:lang w:val="en-US"/>
                </w:rPr>
                <w:t>, 134-136.</w:t>
              </w:r>
            </w:p>
            <w:p w14:paraId="645F54B2" w14:textId="77777777" w:rsidR="00D115C8" w:rsidRDefault="00D115C8" w:rsidP="00D115C8">
              <w:pPr>
                <w:pStyle w:val="Bibliography"/>
                <w:ind w:left="720" w:hanging="720"/>
                <w:rPr>
                  <w:noProof/>
                  <w:lang w:val="en-US"/>
                </w:rPr>
              </w:pPr>
              <w:r>
                <w:rPr>
                  <w:noProof/>
                  <w:lang w:val="en-US"/>
                </w:rPr>
                <w:t>Putri, A. D. (2020, September 12). Retrieved from Garis dan Sudut: Pengertian, Jenis, Hubungan: https://www.edura.id/blog/matematika/garis-dan-sudut/</w:t>
              </w:r>
            </w:p>
            <w:p w14:paraId="33145ED6" w14:textId="77777777" w:rsidR="00D115C8" w:rsidRDefault="00D115C8" w:rsidP="00D115C8">
              <w:pPr>
                <w:pStyle w:val="Bibliography"/>
                <w:ind w:left="720" w:hanging="720"/>
                <w:rPr>
                  <w:noProof/>
                  <w:lang w:val="en-US"/>
                </w:rPr>
              </w:pPr>
              <w:r>
                <w:rPr>
                  <w:noProof/>
                  <w:lang w:val="en-US"/>
                </w:rPr>
                <w:t xml:space="preserve">Qomariyah, N. V. (2017). PERKEMBANGAN INDUSTRI BATIK TULIS GEDOG TUBAN TAHUN 1997-2002. </w:t>
              </w:r>
              <w:r>
                <w:rPr>
                  <w:i/>
                  <w:iCs/>
                  <w:noProof/>
                  <w:lang w:val="en-US"/>
                </w:rPr>
                <w:t xml:space="preserve">Avatara 5, no. 1 </w:t>
              </w:r>
              <w:r>
                <w:rPr>
                  <w:noProof/>
                  <w:lang w:val="en-US"/>
                </w:rPr>
                <w:t>.</w:t>
              </w:r>
            </w:p>
            <w:p w14:paraId="6B55B753" w14:textId="77777777" w:rsidR="00D115C8" w:rsidRDefault="00D115C8" w:rsidP="00D115C8">
              <w:pPr>
                <w:pStyle w:val="Bibliography"/>
                <w:ind w:left="720" w:hanging="720"/>
                <w:rPr>
                  <w:noProof/>
                  <w:lang w:val="en-US"/>
                </w:rPr>
              </w:pPr>
              <w:r>
                <w:rPr>
                  <w:noProof/>
                  <w:lang w:val="en-US"/>
                </w:rPr>
                <w:t xml:space="preserve">Runika, S. F. (2019). Pelestarian batik tulis tenun Gedog di Kecamatan Kerek Kabupaten Tuban dalam tinjauan teori fungsionalisme struktural Robert K. Merton. </w:t>
              </w:r>
              <w:r>
                <w:rPr>
                  <w:i/>
                  <w:iCs/>
                  <w:noProof/>
                  <w:lang w:val="en-US"/>
                </w:rPr>
                <w:t>Doctoral dissertation, UIN Sunan Ampel Surabaya</w:t>
              </w:r>
              <w:r>
                <w:rPr>
                  <w:noProof/>
                  <w:lang w:val="en-US"/>
                </w:rPr>
                <w:t>.</w:t>
              </w:r>
            </w:p>
            <w:p w14:paraId="5266E1B0" w14:textId="77777777" w:rsidR="00D115C8" w:rsidRDefault="00D115C8" w:rsidP="00D115C8">
              <w:pPr>
                <w:pStyle w:val="Bibliography"/>
                <w:ind w:left="720" w:hanging="720"/>
                <w:rPr>
                  <w:noProof/>
                  <w:lang w:val="en-US"/>
                </w:rPr>
              </w:pPr>
              <w:r>
                <w:rPr>
                  <w:noProof/>
                  <w:lang w:val="en-US"/>
                </w:rPr>
                <w:t xml:space="preserve">Sari, G. G. (2018). Batik Gedhog Desa Kedungrejo-Tuban sebagai Sumber Belajar Berbasis Etnopedagogi di Sekolah Dasar. </w:t>
              </w:r>
              <w:r>
                <w:rPr>
                  <w:i/>
                  <w:iCs/>
                  <w:noProof/>
                  <w:lang w:val="en-US"/>
                </w:rPr>
                <w:t>Jurnal Penelitian Pendidikan Guru Sekolah Dasar 6</w:t>
              </w:r>
              <w:r>
                <w:rPr>
                  <w:noProof/>
                  <w:lang w:val="en-US"/>
                </w:rPr>
                <w:t>, no 10.</w:t>
              </w:r>
            </w:p>
            <w:p w14:paraId="2CB8A606" w14:textId="77777777" w:rsidR="00D115C8" w:rsidRDefault="00D115C8" w:rsidP="00D115C8">
              <w:pPr>
                <w:pStyle w:val="Bibliography"/>
                <w:ind w:left="720" w:hanging="720"/>
                <w:rPr>
                  <w:noProof/>
                  <w:lang w:val="en-US"/>
                </w:rPr>
              </w:pPr>
              <w:r>
                <w:rPr>
                  <w:noProof/>
                  <w:lang w:val="en-US"/>
                </w:rPr>
                <w:t>Taylor, P. C. (2015). Transformative science.</w:t>
              </w:r>
            </w:p>
            <w:p w14:paraId="42C5EE19" w14:textId="77777777" w:rsidR="00D115C8" w:rsidRDefault="00D115C8" w:rsidP="00D115C8">
              <w:pPr>
                <w:pStyle w:val="Bibliography"/>
                <w:ind w:left="720" w:hanging="720"/>
                <w:rPr>
                  <w:noProof/>
                  <w:lang w:val="en-US"/>
                </w:rPr>
              </w:pPr>
              <w:r>
                <w:rPr>
                  <w:noProof/>
                  <w:lang w:val="en-US"/>
                </w:rPr>
                <w:t xml:space="preserve">Taylor, P. T. (2012). Multi-Paradigmatic transformative research as/for teacher education. </w:t>
              </w:r>
              <w:r>
                <w:rPr>
                  <w:i/>
                  <w:iCs/>
                  <w:noProof/>
                  <w:lang w:val="en-US"/>
                </w:rPr>
                <w:t>An integral prespective. In K.G. Tobin, B.J. Fraser &amp; C. McRobbie (Eds), Second international handbook of science education. Springer.</w:t>
              </w:r>
              <w:r>
                <w:rPr>
                  <w:noProof/>
                  <w:lang w:val="en-US"/>
                </w:rPr>
                <w:t xml:space="preserve"> </w:t>
              </w:r>
            </w:p>
            <w:p w14:paraId="5D6B9985" w14:textId="638D6F81" w:rsidR="00D115C8" w:rsidRPr="00D115C8" w:rsidRDefault="00D115C8" w:rsidP="006A2640">
              <w:pPr>
                <w:pStyle w:val="Bibliography"/>
                <w:ind w:left="720" w:hanging="720"/>
                <w:rPr>
                  <w:noProof/>
                  <w:lang w:val="en-US"/>
                </w:rPr>
              </w:pPr>
              <w:r>
                <w:rPr>
                  <w:noProof/>
                  <w:lang w:val="en-US"/>
                </w:rPr>
                <w:t>Tohir, M. (2019). Modul Garis dan Sudut.</w:t>
              </w:r>
              <w:r>
                <w:rPr>
                  <w:b/>
                  <w:bCs/>
                  <w:noProof/>
                </w:rPr>
                <w:fldChar w:fldCharType="end"/>
              </w:r>
            </w:p>
          </w:sdtContent>
        </w:sdt>
      </w:sdtContent>
    </w:sdt>
    <w:sectPr w:rsidR="00D115C8" w:rsidRPr="00D115C8" w:rsidSect="00417420">
      <w:headerReference w:type="first" r:id="rId51"/>
      <w:type w:val="continuous"/>
      <w:pgSz w:w="11909" w:h="16834" w:code="9"/>
      <w:pgMar w:top="1377" w:right="1136" w:bottom="1418" w:left="1134" w:header="426" w:footer="720"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93B54E" w14:textId="77777777" w:rsidR="009A3997" w:rsidRDefault="009A3997">
      <w:pPr>
        <w:spacing w:after="0"/>
      </w:pPr>
      <w:r>
        <w:separator/>
      </w:r>
    </w:p>
  </w:endnote>
  <w:endnote w:type="continuationSeparator" w:id="0">
    <w:p w14:paraId="62786A7E" w14:textId="77777777" w:rsidR="009A3997" w:rsidRDefault="009A399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5397665"/>
      <w:docPartObj>
        <w:docPartGallery w:val="Page Numbers (Bottom of Page)"/>
        <w:docPartUnique/>
      </w:docPartObj>
    </w:sdtPr>
    <w:sdtEndPr>
      <w:rPr>
        <w:noProof/>
      </w:rPr>
    </w:sdtEndPr>
    <w:sdtContent>
      <w:p w14:paraId="1ED1B6B7" w14:textId="639DBE4B" w:rsidR="00945AAF" w:rsidRDefault="00945AAF">
        <w:pPr>
          <w:pStyle w:val="Footer"/>
        </w:pPr>
        <w:r>
          <w:fldChar w:fldCharType="begin"/>
        </w:r>
        <w:r>
          <w:instrText xml:space="preserve"> PAGE   \* MERGEFORMAT </w:instrText>
        </w:r>
        <w:r>
          <w:fldChar w:fldCharType="separate"/>
        </w:r>
        <w:r w:rsidR="00CB3979">
          <w:rPr>
            <w:noProof/>
          </w:rPr>
          <w:t>2156</w:t>
        </w:r>
        <w:r>
          <w:rPr>
            <w:noProof/>
          </w:rPr>
          <w:fldChar w:fldCharType="end"/>
        </w:r>
      </w:p>
    </w:sdtContent>
  </w:sdt>
  <w:p w14:paraId="24B7C111" w14:textId="77777777" w:rsidR="00945AAF" w:rsidRDefault="00945AAF" w:rsidP="00D935F0">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8298910"/>
      <w:docPartObj>
        <w:docPartGallery w:val="Page Numbers (Bottom of Page)"/>
        <w:docPartUnique/>
      </w:docPartObj>
    </w:sdtPr>
    <w:sdtEndPr>
      <w:rPr>
        <w:noProof/>
      </w:rPr>
    </w:sdtEndPr>
    <w:sdtContent>
      <w:p w14:paraId="76EB5C79" w14:textId="0106CB0D" w:rsidR="00945AAF" w:rsidRDefault="00945AAF">
        <w:pPr>
          <w:pStyle w:val="Footer"/>
        </w:pPr>
        <w:r>
          <w:fldChar w:fldCharType="begin"/>
        </w:r>
        <w:r>
          <w:instrText xml:space="preserve"> PAGE   \* MERGEFORMAT </w:instrText>
        </w:r>
        <w:r>
          <w:fldChar w:fldCharType="separate"/>
        </w:r>
        <w:r>
          <w:rPr>
            <w:noProof/>
          </w:rPr>
          <w:t>2156</w:t>
        </w:r>
        <w:r>
          <w:rPr>
            <w:noProof/>
          </w:rPr>
          <w:fldChar w:fldCharType="end"/>
        </w:r>
      </w:p>
    </w:sdtContent>
  </w:sdt>
  <w:p w14:paraId="76ED1E1A" w14:textId="0B8B8BE1" w:rsidR="00945AAF" w:rsidRPr="00EE153D" w:rsidRDefault="00945AAF">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2025676"/>
      <w:docPartObj>
        <w:docPartGallery w:val="Page Numbers (Bottom of Page)"/>
        <w:docPartUnique/>
      </w:docPartObj>
    </w:sdtPr>
    <w:sdtEndPr>
      <w:rPr>
        <w:noProof/>
      </w:rPr>
    </w:sdtEndPr>
    <w:sdtContent>
      <w:p w14:paraId="31DE2C8C" w14:textId="51598BF5" w:rsidR="00945AAF" w:rsidRDefault="00945AAF" w:rsidP="00D935F0">
        <w:pPr>
          <w:pStyle w:val="Footer"/>
        </w:pPr>
        <w:r>
          <w:fldChar w:fldCharType="begin"/>
        </w:r>
        <w:r>
          <w:instrText xml:space="preserve"> PAGE   \* MERGEFORMAT </w:instrText>
        </w:r>
        <w:r>
          <w:fldChar w:fldCharType="separate"/>
        </w:r>
        <w:r w:rsidR="007D505A">
          <w:rPr>
            <w:noProof/>
          </w:rPr>
          <w:t>2157</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6572126"/>
      <w:docPartObj>
        <w:docPartGallery w:val="Page Numbers (Bottom of Page)"/>
        <w:docPartUnique/>
      </w:docPartObj>
    </w:sdtPr>
    <w:sdtEndPr>
      <w:rPr>
        <w:noProof/>
      </w:rPr>
    </w:sdtEndPr>
    <w:sdtContent>
      <w:p w14:paraId="46296396" w14:textId="07A9DBB5" w:rsidR="00945AAF" w:rsidRDefault="00945AAF">
        <w:pPr>
          <w:pStyle w:val="Footer"/>
        </w:pPr>
        <w:r>
          <w:fldChar w:fldCharType="begin"/>
        </w:r>
        <w:r>
          <w:instrText xml:space="preserve"> PAGE   \* MERGEFORMAT </w:instrText>
        </w:r>
        <w:r>
          <w:fldChar w:fldCharType="separate"/>
        </w:r>
        <w:r w:rsidR="007D505A">
          <w:rPr>
            <w:noProof/>
          </w:rPr>
          <w:t>2168</w:t>
        </w:r>
        <w:r>
          <w:rPr>
            <w:noProof/>
          </w:rPr>
          <w:fldChar w:fldCharType="end"/>
        </w:r>
      </w:p>
    </w:sdtContent>
  </w:sdt>
  <w:p w14:paraId="38155AFA" w14:textId="77777777" w:rsidR="00945AAF" w:rsidRDefault="00945AAF" w:rsidP="00D935F0">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222846"/>
      <w:docPartObj>
        <w:docPartGallery w:val="Page Numbers (Bottom of Page)"/>
        <w:docPartUnique/>
      </w:docPartObj>
    </w:sdtPr>
    <w:sdtEndPr>
      <w:rPr>
        <w:noProof/>
      </w:rPr>
    </w:sdtEndPr>
    <w:sdtContent>
      <w:p w14:paraId="0374D86E" w14:textId="3335D43C" w:rsidR="00945AAF" w:rsidRDefault="00945AAF">
        <w:pPr>
          <w:pStyle w:val="Footer"/>
        </w:pPr>
        <w:r>
          <w:fldChar w:fldCharType="begin"/>
        </w:r>
        <w:r>
          <w:instrText xml:space="preserve"> PAGE   \* MERGEFORMAT </w:instrText>
        </w:r>
        <w:r>
          <w:fldChar w:fldCharType="separate"/>
        </w:r>
        <w:r w:rsidR="007D505A">
          <w:rPr>
            <w:noProof/>
          </w:rPr>
          <w:t>2169</w:t>
        </w:r>
        <w:r>
          <w:rPr>
            <w:noProof/>
          </w:rPr>
          <w:fldChar w:fldCharType="end"/>
        </w:r>
      </w:p>
    </w:sdtContent>
  </w:sdt>
  <w:p w14:paraId="2EC63F31" w14:textId="34DFA976" w:rsidR="00945AAF" w:rsidRPr="00EE153D" w:rsidRDefault="00945AAF" w:rsidP="00854324">
    <w:pPr>
      <w:pStyle w:val="Footer"/>
      <w:tabs>
        <w:tab w:val="clear" w:pos="4513"/>
        <w:tab w:val="left" w:pos="4528"/>
        <w:tab w:val="center" w:pos="4819"/>
      </w:tabs>
      <w:jc w:val="left"/>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DA1B8E" w14:textId="77777777" w:rsidR="009A3997" w:rsidRDefault="009A3997">
      <w:pPr>
        <w:spacing w:after="0"/>
      </w:pPr>
      <w:r>
        <w:separator/>
      </w:r>
    </w:p>
  </w:footnote>
  <w:footnote w:type="continuationSeparator" w:id="0">
    <w:p w14:paraId="33AE81BF" w14:textId="77777777" w:rsidR="009A3997" w:rsidRDefault="009A399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009D8C" w14:textId="171E2AA2" w:rsidR="00945AAF" w:rsidRPr="003904DD" w:rsidRDefault="004320DE">
    <w:pPr>
      <w:pStyle w:val="Header"/>
      <w:rPr>
        <w:lang w:val="id-ID"/>
      </w:rPr>
    </w:pPr>
    <w:r>
      <w:rPr>
        <w:noProof/>
        <w:lang w:val="id-ID" w:eastAsia="id-ID"/>
      </w:rPr>
      <w:pict w14:anchorId="6D4AC0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rsidR="00945AAF" w:rsidRPr="00D935F0">
      <w:rPr>
        <w:i/>
        <w:noProof/>
        <w:lang w:val="en-GB" w:eastAsia="id-ID"/>
      </w:rPr>
      <w:t xml:space="preserve"> JPGSD. Volum</w:t>
    </w:r>
    <w:r w:rsidR="00945AAF">
      <w:rPr>
        <w:i/>
        <w:noProof/>
        <w:lang w:val="en-GB" w:eastAsia="id-ID"/>
      </w:rPr>
      <w:t>e 09. No 4 Tahun 2021, 2155-2169</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3F3E9" w14:textId="3F3424FC" w:rsidR="00945AAF" w:rsidRPr="00D935F0" w:rsidRDefault="00945AAF" w:rsidP="00EE153D">
    <w:pPr>
      <w:pStyle w:val="Header"/>
      <w:rPr>
        <w:i/>
        <w:lang w:val="id-ID"/>
      </w:rPr>
    </w:pPr>
    <w:r w:rsidRPr="00D935F0">
      <w:rPr>
        <w:i/>
      </w:rPr>
      <w:t xml:space="preserve"> </w:t>
    </w:r>
    <w:r w:rsidRPr="00D935F0">
      <w:rPr>
        <w:i/>
        <w:noProof/>
        <w:lang w:val="en-GB" w:eastAsia="id-ID"/>
      </w:rPr>
      <w:t xml:space="preserve">JPGSD. </w:t>
    </w:r>
    <w:r>
      <w:rPr>
        <w:i/>
        <w:noProof/>
        <w:lang w:val="en-GB" w:eastAsia="id-ID"/>
      </w:rPr>
      <w:t>Volume 09. No 4 Tahun 2021, 2155-2169</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96BCB1" w14:textId="167FC19E" w:rsidR="00945AAF" w:rsidRPr="00D935F0" w:rsidRDefault="00945AAF">
    <w:pPr>
      <w:pStyle w:val="Header"/>
      <w:rPr>
        <w:i/>
      </w:rPr>
    </w:pPr>
    <w:r w:rsidRPr="00D935F0">
      <w:rPr>
        <w:i/>
      </w:rPr>
      <w:t>Studi Etnomatematika Pada Perkembangan Motif Batik Gedhog Tuban</w:t>
    </w:r>
    <w:r w:rsidR="004320DE">
      <w:rPr>
        <w:i/>
        <w:noProof/>
        <w:lang w:val="id-ID" w:eastAsia="id-ID"/>
      </w:rPr>
      <w:pict w14:anchorId="0BBA6F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8361E" w14:textId="2AA7E277" w:rsidR="00945AAF" w:rsidRPr="00417420" w:rsidRDefault="00945AAF" w:rsidP="00417420">
    <w:pPr>
      <w:pStyle w:val="Header"/>
    </w:pPr>
    <w:r>
      <w:rPr>
        <w:i/>
        <w:noProof/>
        <w:lang w:val="en-GB" w:eastAsia="id-ID"/>
      </w:rPr>
      <w:t>J</w:t>
    </w:r>
    <w:r w:rsidRPr="00D935F0">
      <w:rPr>
        <w:i/>
        <w:noProof/>
        <w:lang w:val="en-GB" w:eastAsia="id-ID"/>
      </w:rPr>
      <w:t>PGSD. Volum</w:t>
    </w:r>
    <w:r>
      <w:rPr>
        <w:i/>
        <w:noProof/>
        <w:lang w:val="en-GB" w:eastAsia="id-ID"/>
      </w:rPr>
      <w:t>e 09. No 4 Tahun 2021, 2155-2169</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EAE7C2" w14:textId="444ED818" w:rsidR="00945AAF" w:rsidRPr="00D935F0" w:rsidRDefault="00945AAF" w:rsidP="00417420">
    <w:pPr>
      <w:pStyle w:val="Header"/>
      <w:rPr>
        <w:i/>
        <w:lang w:val="id-ID"/>
      </w:rPr>
    </w:pPr>
  </w:p>
  <w:p w14:paraId="324EAC59" w14:textId="0B55A0CC" w:rsidR="00945AAF" w:rsidRPr="003904DD" w:rsidRDefault="002A6C98" w:rsidP="00EE153D">
    <w:pPr>
      <w:pStyle w:val="Header"/>
      <w:rPr>
        <w:lang w:val="id-ID"/>
      </w:rPr>
    </w:pPr>
    <w:r>
      <w:rPr>
        <w:i/>
        <w:noProof/>
        <w:lang w:val="id-ID" w:eastAsia="id-ID"/>
      </w:rPr>
      <w:drawing>
        <wp:anchor distT="0" distB="0" distL="114300" distR="114300" simplePos="0" relativeHeight="251667456" behindDoc="1" locked="0" layoutInCell="0" allowOverlap="1" wp14:anchorId="0594A370" wp14:editId="634C90A3">
          <wp:simplePos x="0" y="0"/>
          <wp:positionH relativeFrom="margin">
            <wp:align>center</wp:align>
          </wp:positionH>
          <wp:positionV relativeFrom="margin">
            <wp:align>center</wp:align>
          </wp:positionV>
          <wp:extent cx="6119495" cy="6119495"/>
          <wp:effectExtent l="0" t="0" r="0" b="0"/>
          <wp:wrapNone/>
          <wp:docPr id="46" name="Picture 6"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470611" w14:textId="6AC087A6" w:rsidR="00F90E76" w:rsidRPr="00417420" w:rsidRDefault="002A6C98" w:rsidP="00F90E76">
    <w:pPr>
      <w:pStyle w:val="Header"/>
    </w:pPr>
    <w:r>
      <w:rPr>
        <w:i/>
        <w:noProof/>
        <w:lang w:val="id-ID" w:eastAsia="id-ID"/>
      </w:rPr>
      <w:drawing>
        <wp:anchor distT="0" distB="0" distL="114300" distR="114300" simplePos="0" relativeHeight="251663360" behindDoc="1" locked="0" layoutInCell="0" allowOverlap="1" wp14:anchorId="77E32AB5" wp14:editId="796CFF45">
          <wp:simplePos x="0" y="0"/>
          <wp:positionH relativeFrom="margin">
            <wp:align>center</wp:align>
          </wp:positionH>
          <wp:positionV relativeFrom="margin">
            <wp:align>center</wp:align>
          </wp:positionV>
          <wp:extent cx="6119495" cy="6119495"/>
          <wp:effectExtent l="0" t="0" r="0" b="0"/>
          <wp:wrapNone/>
          <wp:docPr id="41" name="Picture 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r w:rsidR="00F90E76" w:rsidRPr="00F90E76">
      <w:rPr>
        <w:i/>
        <w:noProof/>
        <w:lang w:val="en-GB" w:eastAsia="id-ID"/>
      </w:rPr>
      <w:t xml:space="preserve"> </w:t>
    </w:r>
    <w:r w:rsidR="00F90E76">
      <w:rPr>
        <w:i/>
        <w:noProof/>
        <w:lang w:val="en-GB" w:eastAsia="id-ID"/>
      </w:rPr>
      <w:t>J</w:t>
    </w:r>
    <w:r w:rsidR="00F90E76" w:rsidRPr="00D935F0">
      <w:rPr>
        <w:i/>
        <w:noProof/>
        <w:lang w:val="en-GB" w:eastAsia="id-ID"/>
      </w:rPr>
      <w:t>PGSD. Volum</w:t>
    </w:r>
    <w:r w:rsidR="00F90E76">
      <w:rPr>
        <w:i/>
        <w:noProof/>
        <w:lang w:val="en-GB" w:eastAsia="id-ID"/>
      </w:rPr>
      <w:t>e 09. No 4 Tahun 2021, 2155-2169</w:t>
    </w:r>
  </w:p>
  <w:p w14:paraId="60EA4D33" w14:textId="05E98E09" w:rsidR="00945AAF" w:rsidRDefault="00945AAF">
    <w:pPr>
      <w:pStyle w:val="Header"/>
      <w:rPr>
        <w:i/>
      </w:rPr>
    </w:pPr>
  </w:p>
  <w:p w14:paraId="310798FC" w14:textId="77777777" w:rsidR="00F90E76" w:rsidRPr="00D935F0" w:rsidRDefault="00F90E76">
    <w:pPr>
      <w:pStyle w:val="Header"/>
      <w:rPr>
        <w:i/>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3E763" w14:textId="75754494" w:rsidR="00F90E76" w:rsidRDefault="00F90E76">
    <w:pPr>
      <w:pStyle w:val="Header"/>
      <w:rPr>
        <w:i/>
      </w:rPr>
    </w:pPr>
    <w:r>
      <w:rPr>
        <w:i/>
        <w:noProof/>
        <w:lang w:val="id-ID" w:eastAsia="id-ID"/>
      </w:rPr>
      <w:drawing>
        <wp:anchor distT="0" distB="0" distL="114300" distR="114300" simplePos="0" relativeHeight="251669504" behindDoc="1" locked="0" layoutInCell="0" allowOverlap="1" wp14:anchorId="5F95835B" wp14:editId="05DD1E64">
          <wp:simplePos x="0" y="0"/>
          <wp:positionH relativeFrom="margin">
            <wp:align>center</wp:align>
          </wp:positionH>
          <wp:positionV relativeFrom="margin">
            <wp:align>center</wp:align>
          </wp:positionV>
          <wp:extent cx="6119495" cy="6119495"/>
          <wp:effectExtent l="0" t="0" r="0" b="0"/>
          <wp:wrapNone/>
          <wp:docPr id="476" name="Picture 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p w14:paraId="0DF087C7" w14:textId="77777777" w:rsidR="00F90E76" w:rsidRPr="00D935F0" w:rsidRDefault="00F90E76">
    <w:pPr>
      <w:pStyle w:val="Header"/>
      <w:rPr>
        <w:i/>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84EC6"/>
    <w:multiLevelType w:val="hybridMultilevel"/>
    <w:tmpl w:val="3E603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4E0801"/>
    <w:multiLevelType w:val="hybridMultilevel"/>
    <w:tmpl w:val="A15CCA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C93DF5"/>
    <w:multiLevelType w:val="hybridMultilevel"/>
    <w:tmpl w:val="43D250E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843300"/>
    <w:multiLevelType w:val="hybridMultilevel"/>
    <w:tmpl w:val="7932088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F60257"/>
    <w:multiLevelType w:val="hybridMultilevel"/>
    <w:tmpl w:val="C638E962"/>
    <w:lvl w:ilvl="0" w:tplc="2EAAB4F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0C2223DE"/>
    <w:multiLevelType w:val="hybridMultilevel"/>
    <w:tmpl w:val="6CE89B9E"/>
    <w:lvl w:ilvl="0" w:tplc="04210011">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15:restartNumberingAfterBreak="0">
    <w:nsid w:val="0E6431FF"/>
    <w:multiLevelType w:val="hybridMultilevel"/>
    <w:tmpl w:val="D5AEF9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2D47004"/>
    <w:multiLevelType w:val="hybridMultilevel"/>
    <w:tmpl w:val="4F8655B0"/>
    <w:lvl w:ilvl="0" w:tplc="04210001">
      <w:start w:val="1"/>
      <w:numFmt w:val="bullet"/>
      <w:lvlText w:val=""/>
      <w:lvlJc w:val="left"/>
      <w:pPr>
        <w:ind w:left="1364" w:hanging="360"/>
      </w:pPr>
      <w:rPr>
        <w:rFonts w:ascii="Symbol" w:hAnsi="Symbol" w:hint="default"/>
      </w:rPr>
    </w:lvl>
    <w:lvl w:ilvl="1" w:tplc="04210003" w:tentative="1">
      <w:start w:val="1"/>
      <w:numFmt w:val="bullet"/>
      <w:lvlText w:val="o"/>
      <w:lvlJc w:val="left"/>
      <w:pPr>
        <w:ind w:left="2084" w:hanging="360"/>
      </w:pPr>
      <w:rPr>
        <w:rFonts w:ascii="Courier New" w:hAnsi="Courier New" w:cs="Courier New" w:hint="default"/>
      </w:rPr>
    </w:lvl>
    <w:lvl w:ilvl="2" w:tplc="04210005" w:tentative="1">
      <w:start w:val="1"/>
      <w:numFmt w:val="bullet"/>
      <w:lvlText w:val=""/>
      <w:lvlJc w:val="left"/>
      <w:pPr>
        <w:ind w:left="2804" w:hanging="360"/>
      </w:pPr>
      <w:rPr>
        <w:rFonts w:ascii="Wingdings" w:hAnsi="Wingdings" w:hint="default"/>
      </w:rPr>
    </w:lvl>
    <w:lvl w:ilvl="3" w:tplc="04210001" w:tentative="1">
      <w:start w:val="1"/>
      <w:numFmt w:val="bullet"/>
      <w:lvlText w:val=""/>
      <w:lvlJc w:val="left"/>
      <w:pPr>
        <w:ind w:left="3524" w:hanging="360"/>
      </w:pPr>
      <w:rPr>
        <w:rFonts w:ascii="Symbol" w:hAnsi="Symbol" w:hint="default"/>
      </w:rPr>
    </w:lvl>
    <w:lvl w:ilvl="4" w:tplc="04210003" w:tentative="1">
      <w:start w:val="1"/>
      <w:numFmt w:val="bullet"/>
      <w:lvlText w:val="o"/>
      <w:lvlJc w:val="left"/>
      <w:pPr>
        <w:ind w:left="4244" w:hanging="360"/>
      </w:pPr>
      <w:rPr>
        <w:rFonts w:ascii="Courier New" w:hAnsi="Courier New" w:cs="Courier New" w:hint="default"/>
      </w:rPr>
    </w:lvl>
    <w:lvl w:ilvl="5" w:tplc="04210005" w:tentative="1">
      <w:start w:val="1"/>
      <w:numFmt w:val="bullet"/>
      <w:lvlText w:val=""/>
      <w:lvlJc w:val="left"/>
      <w:pPr>
        <w:ind w:left="4964" w:hanging="360"/>
      </w:pPr>
      <w:rPr>
        <w:rFonts w:ascii="Wingdings" w:hAnsi="Wingdings" w:hint="default"/>
      </w:rPr>
    </w:lvl>
    <w:lvl w:ilvl="6" w:tplc="04210001" w:tentative="1">
      <w:start w:val="1"/>
      <w:numFmt w:val="bullet"/>
      <w:lvlText w:val=""/>
      <w:lvlJc w:val="left"/>
      <w:pPr>
        <w:ind w:left="5684" w:hanging="360"/>
      </w:pPr>
      <w:rPr>
        <w:rFonts w:ascii="Symbol" w:hAnsi="Symbol" w:hint="default"/>
      </w:rPr>
    </w:lvl>
    <w:lvl w:ilvl="7" w:tplc="04210003" w:tentative="1">
      <w:start w:val="1"/>
      <w:numFmt w:val="bullet"/>
      <w:lvlText w:val="o"/>
      <w:lvlJc w:val="left"/>
      <w:pPr>
        <w:ind w:left="6404" w:hanging="360"/>
      </w:pPr>
      <w:rPr>
        <w:rFonts w:ascii="Courier New" w:hAnsi="Courier New" w:cs="Courier New" w:hint="default"/>
      </w:rPr>
    </w:lvl>
    <w:lvl w:ilvl="8" w:tplc="04210005" w:tentative="1">
      <w:start w:val="1"/>
      <w:numFmt w:val="bullet"/>
      <w:lvlText w:val=""/>
      <w:lvlJc w:val="left"/>
      <w:pPr>
        <w:ind w:left="7124" w:hanging="360"/>
      </w:pPr>
      <w:rPr>
        <w:rFonts w:ascii="Wingdings" w:hAnsi="Wingdings" w:hint="default"/>
      </w:rPr>
    </w:lvl>
  </w:abstractNum>
  <w:abstractNum w:abstractNumId="8" w15:restartNumberingAfterBreak="0">
    <w:nsid w:val="1BD56F8C"/>
    <w:multiLevelType w:val="hybridMultilevel"/>
    <w:tmpl w:val="9E6E873E"/>
    <w:lvl w:ilvl="0" w:tplc="04210011">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23D43CB1"/>
    <w:multiLevelType w:val="hybridMultilevel"/>
    <w:tmpl w:val="10701E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B52333C"/>
    <w:multiLevelType w:val="hybridMultilevel"/>
    <w:tmpl w:val="74F8DD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DAB2682"/>
    <w:multiLevelType w:val="hybridMultilevel"/>
    <w:tmpl w:val="E2BE387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2E8270E2"/>
    <w:multiLevelType w:val="hybridMultilevel"/>
    <w:tmpl w:val="D37601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4" w15:restartNumberingAfterBreak="0">
    <w:nsid w:val="39094343"/>
    <w:multiLevelType w:val="hybridMultilevel"/>
    <w:tmpl w:val="27D2F3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39CF7D59"/>
    <w:multiLevelType w:val="hybridMultilevel"/>
    <w:tmpl w:val="1074A82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E771736"/>
    <w:multiLevelType w:val="hybridMultilevel"/>
    <w:tmpl w:val="57F6C9F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83F5165"/>
    <w:multiLevelType w:val="hybridMultilevel"/>
    <w:tmpl w:val="A358F3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306A23"/>
    <w:multiLevelType w:val="hybridMultilevel"/>
    <w:tmpl w:val="36526362"/>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0" w15:restartNumberingAfterBreak="0">
    <w:nsid w:val="51A43AF9"/>
    <w:multiLevelType w:val="hybridMultilevel"/>
    <w:tmpl w:val="FA3C78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F2D0CDB"/>
    <w:multiLevelType w:val="hybridMultilevel"/>
    <w:tmpl w:val="9ABEDE9E"/>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2" w15:restartNumberingAfterBreak="0">
    <w:nsid w:val="5FB85D1B"/>
    <w:multiLevelType w:val="hybridMultilevel"/>
    <w:tmpl w:val="5606858C"/>
    <w:lvl w:ilvl="0" w:tplc="16A0452E">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62BF787D"/>
    <w:multiLevelType w:val="hybridMultilevel"/>
    <w:tmpl w:val="2764A77C"/>
    <w:lvl w:ilvl="0" w:tplc="B5B67A38">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4" w15:restartNumberingAfterBreak="0">
    <w:nsid w:val="64640FB4"/>
    <w:multiLevelType w:val="hybridMultilevel"/>
    <w:tmpl w:val="E3F834F0"/>
    <w:lvl w:ilvl="0" w:tplc="4F5AAFF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15:restartNumberingAfterBreak="0">
    <w:nsid w:val="691B089C"/>
    <w:multiLevelType w:val="hybridMultilevel"/>
    <w:tmpl w:val="F4B8FAE6"/>
    <w:lvl w:ilvl="0" w:tplc="411E65F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6" w15:restartNumberingAfterBreak="0">
    <w:nsid w:val="6B1C4E50"/>
    <w:multiLevelType w:val="hybridMultilevel"/>
    <w:tmpl w:val="4F2A78C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C79396B"/>
    <w:multiLevelType w:val="hybridMultilevel"/>
    <w:tmpl w:val="55EA7B90"/>
    <w:lvl w:ilvl="0" w:tplc="0421000F">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8" w15:restartNumberingAfterBreak="0">
    <w:nsid w:val="746C2216"/>
    <w:multiLevelType w:val="hybridMultilevel"/>
    <w:tmpl w:val="DD4AE8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CC5677C"/>
    <w:multiLevelType w:val="hybridMultilevel"/>
    <w:tmpl w:val="88EE8BD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3"/>
  </w:num>
  <w:num w:numId="2">
    <w:abstractNumId w:val="17"/>
  </w:num>
  <w:num w:numId="3">
    <w:abstractNumId w:val="22"/>
  </w:num>
  <w:num w:numId="4">
    <w:abstractNumId w:val="21"/>
  </w:num>
  <w:num w:numId="5">
    <w:abstractNumId w:val="27"/>
  </w:num>
  <w:num w:numId="6">
    <w:abstractNumId w:val="14"/>
  </w:num>
  <w:num w:numId="7">
    <w:abstractNumId w:val="29"/>
  </w:num>
  <w:num w:numId="8">
    <w:abstractNumId w:val="25"/>
  </w:num>
  <w:num w:numId="9">
    <w:abstractNumId w:val="19"/>
  </w:num>
  <w:num w:numId="10">
    <w:abstractNumId w:val="24"/>
  </w:num>
  <w:num w:numId="11">
    <w:abstractNumId w:val="11"/>
  </w:num>
  <w:num w:numId="12">
    <w:abstractNumId w:val="4"/>
  </w:num>
  <w:num w:numId="13">
    <w:abstractNumId w:val="7"/>
  </w:num>
  <w:num w:numId="14">
    <w:abstractNumId w:val="28"/>
  </w:num>
  <w:num w:numId="15">
    <w:abstractNumId w:val="5"/>
  </w:num>
  <w:num w:numId="16">
    <w:abstractNumId w:val="2"/>
  </w:num>
  <w:num w:numId="17">
    <w:abstractNumId w:val="23"/>
  </w:num>
  <w:num w:numId="18">
    <w:abstractNumId w:val="15"/>
  </w:num>
  <w:num w:numId="19">
    <w:abstractNumId w:val="26"/>
  </w:num>
  <w:num w:numId="20">
    <w:abstractNumId w:val="16"/>
  </w:num>
  <w:num w:numId="21">
    <w:abstractNumId w:val="8"/>
  </w:num>
  <w:num w:numId="22">
    <w:abstractNumId w:val="10"/>
  </w:num>
  <w:num w:numId="23">
    <w:abstractNumId w:val="9"/>
  </w:num>
  <w:num w:numId="24">
    <w:abstractNumId w:val="1"/>
  </w:num>
  <w:num w:numId="25">
    <w:abstractNumId w:val="12"/>
  </w:num>
  <w:num w:numId="26">
    <w:abstractNumId w:val="3"/>
  </w:num>
  <w:num w:numId="27">
    <w:abstractNumId w:val="18"/>
  </w:num>
  <w:num w:numId="28">
    <w:abstractNumId w:val="0"/>
  </w:num>
  <w:num w:numId="29">
    <w:abstractNumId w:val="6"/>
  </w:num>
  <w:num w:numId="30">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65B6"/>
    <w:rsid w:val="00000D05"/>
    <w:rsid w:val="00001B1B"/>
    <w:rsid w:val="00003590"/>
    <w:rsid w:val="00005833"/>
    <w:rsid w:val="00005DE1"/>
    <w:rsid w:val="00007EEB"/>
    <w:rsid w:val="00014B56"/>
    <w:rsid w:val="000153CE"/>
    <w:rsid w:val="0001598C"/>
    <w:rsid w:val="00023EB4"/>
    <w:rsid w:val="000323CD"/>
    <w:rsid w:val="00037003"/>
    <w:rsid w:val="0003770F"/>
    <w:rsid w:val="00046BD4"/>
    <w:rsid w:val="00047D59"/>
    <w:rsid w:val="00051939"/>
    <w:rsid w:val="00051FDC"/>
    <w:rsid w:val="000550A7"/>
    <w:rsid w:val="00055327"/>
    <w:rsid w:val="00055B55"/>
    <w:rsid w:val="000639C1"/>
    <w:rsid w:val="00067AC6"/>
    <w:rsid w:val="00070CA9"/>
    <w:rsid w:val="00072391"/>
    <w:rsid w:val="000764F0"/>
    <w:rsid w:val="00077C15"/>
    <w:rsid w:val="00087FC9"/>
    <w:rsid w:val="00090D08"/>
    <w:rsid w:val="00092604"/>
    <w:rsid w:val="00092B87"/>
    <w:rsid w:val="0009360D"/>
    <w:rsid w:val="00093FF1"/>
    <w:rsid w:val="00096B79"/>
    <w:rsid w:val="00097911"/>
    <w:rsid w:val="000A0037"/>
    <w:rsid w:val="000A5F8C"/>
    <w:rsid w:val="000A68C7"/>
    <w:rsid w:val="000B2E3A"/>
    <w:rsid w:val="000B6FE5"/>
    <w:rsid w:val="000D0AC9"/>
    <w:rsid w:val="000D2752"/>
    <w:rsid w:val="000D52C3"/>
    <w:rsid w:val="000D6160"/>
    <w:rsid w:val="000D698C"/>
    <w:rsid w:val="000E06BE"/>
    <w:rsid w:val="000E6D9E"/>
    <w:rsid w:val="000F2FFE"/>
    <w:rsid w:val="000F3644"/>
    <w:rsid w:val="0010240E"/>
    <w:rsid w:val="001045D0"/>
    <w:rsid w:val="00110CCB"/>
    <w:rsid w:val="00114917"/>
    <w:rsid w:val="001159F7"/>
    <w:rsid w:val="0011639F"/>
    <w:rsid w:val="00121EAE"/>
    <w:rsid w:val="00122C00"/>
    <w:rsid w:val="00124DB8"/>
    <w:rsid w:val="001308C5"/>
    <w:rsid w:val="001329F6"/>
    <w:rsid w:val="00134128"/>
    <w:rsid w:val="001345D9"/>
    <w:rsid w:val="00134ACA"/>
    <w:rsid w:val="00135AF4"/>
    <w:rsid w:val="001373C3"/>
    <w:rsid w:val="00137DEA"/>
    <w:rsid w:val="00142DD8"/>
    <w:rsid w:val="00146CAC"/>
    <w:rsid w:val="001476FB"/>
    <w:rsid w:val="00152E87"/>
    <w:rsid w:val="00154A54"/>
    <w:rsid w:val="001565B6"/>
    <w:rsid w:val="00157E5D"/>
    <w:rsid w:val="0016452F"/>
    <w:rsid w:val="001725C1"/>
    <w:rsid w:val="001730B7"/>
    <w:rsid w:val="00175E69"/>
    <w:rsid w:val="0018261C"/>
    <w:rsid w:val="00183A77"/>
    <w:rsid w:val="00185953"/>
    <w:rsid w:val="00186DAE"/>
    <w:rsid w:val="00190330"/>
    <w:rsid w:val="00195D2E"/>
    <w:rsid w:val="001A087A"/>
    <w:rsid w:val="001A3B96"/>
    <w:rsid w:val="001A45ED"/>
    <w:rsid w:val="001A5124"/>
    <w:rsid w:val="001A5FE0"/>
    <w:rsid w:val="001A77B4"/>
    <w:rsid w:val="001C14FC"/>
    <w:rsid w:val="001C3C37"/>
    <w:rsid w:val="001C5045"/>
    <w:rsid w:val="001C6FF2"/>
    <w:rsid w:val="001D04B4"/>
    <w:rsid w:val="001D3A2F"/>
    <w:rsid w:val="001D3C63"/>
    <w:rsid w:val="001D504A"/>
    <w:rsid w:val="001D6095"/>
    <w:rsid w:val="001E1199"/>
    <w:rsid w:val="001E3C44"/>
    <w:rsid w:val="001F57C4"/>
    <w:rsid w:val="001F7442"/>
    <w:rsid w:val="00201726"/>
    <w:rsid w:val="00203F8B"/>
    <w:rsid w:val="00205F56"/>
    <w:rsid w:val="00207204"/>
    <w:rsid w:val="002141F9"/>
    <w:rsid w:val="002149E9"/>
    <w:rsid w:val="00216B3E"/>
    <w:rsid w:val="00217E58"/>
    <w:rsid w:val="0022018D"/>
    <w:rsid w:val="00220FE2"/>
    <w:rsid w:val="0022176E"/>
    <w:rsid w:val="002225E0"/>
    <w:rsid w:val="002245E9"/>
    <w:rsid w:val="00227C4D"/>
    <w:rsid w:val="00232B67"/>
    <w:rsid w:val="002342D6"/>
    <w:rsid w:val="0023730C"/>
    <w:rsid w:val="00241E3D"/>
    <w:rsid w:val="00242E47"/>
    <w:rsid w:val="0024532B"/>
    <w:rsid w:val="0024593C"/>
    <w:rsid w:val="0025114E"/>
    <w:rsid w:val="00256272"/>
    <w:rsid w:val="0025727E"/>
    <w:rsid w:val="00260387"/>
    <w:rsid w:val="00267A66"/>
    <w:rsid w:val="00274195"/>
    <w:rsid w:val="0027592E"/>
    <w:rsid w:val="00281861"/>
    <w:rsid w:val="00281BD1"/>
    <w:rsid w:val="0028614C"/>
    <w:rsid w:val="002936CD"/>
    <w:rsid w:val="00294166"/>
    <w:rsid w:val="002959FA"/>
    <w:rsid w:val="00296A46"/>
    <w:rsid w:val="00297D1F"/>
    <w:rsid w:val="00297ED7"/>
    <w:rsid w:val="002A0CB3"/>
    <w:rsid w:val="002A2109"/>
    <w:rsid w:val="002A6C98"/>
    <w:rsid w:val="002B06D5"/>
    <w:rsid w:val="002B1217"/>
    <w:rsid w:val="002B2A31"/>
    <w:rsid w:val="002B34C6"/>
    <w:rsid w:val="002B36D8"/>
    <w:rsid w:val="002B77A5"/>
    <w:rsid w:val="002B7CFB"/>
    <w:rsid w:val="002C3C08"/>
    <w:rsid w:val="002C703E"/>
    <w:rsid w:val="002C7CD0"/>
    <w:rsid w:val="002D3FFD"/>
    <w:rsid w:val="002E0874"/>
    <w:rsid w:val="002E2FDB"/>
    <w:rsid w:val="002F1A21"/>
    <w:rsid w:val="002F6377"/>
    <w:rsid w:val="00300D77"/>
    <w:rsid w:val="00301963"/>
    <w:rsid w:val="003054AC"/>
    <w:rsid w:val="00311F44"/>
    <w:rsid w:val="00312427"/>
    <w:rsid w:val="00314621"/>
    <w:rsid w:val="00316893"/>
    <w:rsid w:val="00317368"/>
    <w:rsid w:val="00323E9D"/>
    <w:rsid w:val="00325FAC"/>
    <w:rsid w:val="00330E11"/>
    <w:rsid w:val="003310D2"/>
    <w:rsid w:val="0033112E"/>
    <w:rsid w:val="00337BED"/>
    <w:rsid w:val="00337F09"/>
    <w:rsid w:val="00340E2F"/>
    <w:rsid w:val="00342774"/>
    <w:rsid w:val="003434A2"/>
    <w:rsid w:val="00344755"/>
    <w:rsid w:val="00346DBC"/>
    <w:rsid w:val="00351A66"/>
    <w:rsid w:val="0035232C"/>
    <w:rsid w:val="0035621C"/>
    <w:rsid w:val="00356AB5"/>
    <w:rsid w:val="00360323"/>
    <w:rsid w:val="00360665"/>
    <w:rsid w:val="00362C81"/>
    <w:rsid w:val="00367C6A"/>
    <w:rsid w:val="00370FB0"/>
    <w:rsid w:val="00373792"/>
    <w:rsid w:val="00374014"/>
    <w:rsid w:val="003744EF"/>
    <w:rsid w:val="00374927"/>
    <w:rsid w:val="00380707"/>
    <w:rsid w:val="003857F3"/>
    <w:rsid w:val="00391E4A"/>
    <w:rsid w:val="00393495"/>
    <w:rsid w:val="0039681D"/>
    <w:rsid w:val="003A08D3"/>
    <w:rsid w:val="003A181A"/>
    <w:rsid w:val="003A6A71"/>
    <w:rsid w:val="003B06B6"/>
    <w:rsid w:val="003B7416"/>
    <w:rsid w:val="003C174B"/>
    <w:rsid w:val="003C4DF9"/>
    <w:rsid w:val="003D3093"/>
    <w:rsid w:val="003D33D4"/>
    <w:rsid w:val="003D3E4B"/>
    <w:rsid w:val="003D40C6"/>
    <w:rsid w:val="003E1711"/>
    <w:rsid w:val="003E2307"/>
    <w:rsid w:val="003E4397"/>
    <w:rsid w:val="003E6DD3"/>
    <w:rsid w:val="003E78E3"/>
    <w:rsid w:val="003F6843"/>
    <w:rsid w:val="0040408C"/>
    <w:rsid w:val="004076BD"/>
    <w:rsid w:val="0041037B"/>
    <w:rsid w:val="00412245"/>
    <w:rsid w:val="00413D0E"/>
    <w:rsid w:val="00417420"/>
    <w:rsid w:val="00420B3D"/>
    <w:rsid w:val="00430CA9"/>
    <w:rsid w:val="00431543"/>
    <w:rsid w:val="00432E53"/>
    <w:rsid w:val="00433F89"/>
    <w:rsid w:val="00436617"/>
    <w:rsid w:val="00442057"/>
    <w:rsid w:val="004421AF"/>
    <w:rsid w:val="00452C75"/>
    <w:rsid w:val="004536EF"/>
    <w:rsid w:val="004540F4"/>
    <w:rsid w:val="0046518A"/>
    <w:rsid w:val="004656AD"/>
    <w:rsid w:val="00467EFB"/>
    <w:rsid w:val="004712E5"/>
    <w:rsid w:val="00472942"/>
    <w:rsid w:val="0047357E"/>
    <w:rsid w:val="00473AF0"/>
    <w:rsid w:val="0047769D"/>
    <w:rsid w:val="00477D54"/>
    <w:rsid w:val="00481791"/>
    <w:rsid w:val="00481CBD"/>
    <w:rsid w:val="00485F7D"/>
    <w:rsid w:val="00492B34"/>
    <w:rsid w:val="004A1C1E"/>
    <w:rsid w:val="004A5BC9"/>
    <w:rsid w:val="004B092E"/>
    <w:rsid w:val="004B374E"/>
    <w:rsid w:val="004B57C1"/>
    <w:rsid w:val="004B767B"/>
    <w:rsid w:val="004C18D4"/>
    <w:rsid w:val="004C427A"/>
    <w:rsid w:val="004D129B"/>
    <w:rsid w:val="004D14A5"/>
    <w:rsid w:val="004D1CBB"/>
    <w:rsid w:val="004D31EB"/>
    <w:rsid w:val="004E411A"/>
    <w:rsid w:val="004E682C"/>
    <w:rsid w:val="004E6F65"/>
    <w:rsid w:val="004E7CDC"/>
    <w:rsid w:val="004F011A"/>
    <w:rsid w:val="004F1BFF"/>
    <w:rsid w:val="004F20A5"/>
    <w:rsid w:val="004F4F94"/>
    <w:rsid w:val="00500D65"/>
    <w:rsid w:val="0050109E"/>
    <w:rsid w:val="00501BCD"/>
    <w:rsid w:val="005026C1"/>
    <w:rsid w:val="00503C61"/>
    <w:rsid w:val="0050675C"/>
    <w:rsid w:val="00512EEA"/>
    <w:rsid w:val="00515D3C"/>
    <w:rsid w:val="00517A3B"/>
    <w:rsid w:val="0052291F"/>
    <w:rsid w:val="0052315E"/>
    <w:rsid w:val="00523FE6"/>
    <w:rsid w:val="00531D8E"/>
    <w:rsid w:val="00534FA0"/>
    <w:rsid w:val="00536815"/>
    <w:rsid w:val="00536C30"/>
    <w:rsid w:val="005438F1"/>
    <w:rsid w:val="0054472A"/>
    <w:rsid w:val="00545938"/>
    <w:rsid w:val="005502DC"/>
    <w:rsid w:val="00553EB0"/>
    <w:rsid w:val="00553F11"/>
    <w:rsid w:val="00554170"/>
    <w:rsid w:val="00562482"/>
    <w:rsid w:val="005626F4"/>
    <w:rsid w:val="00562B1E"/>
    <w:rsid w:val="0056372B"/>
    <w:rsid w:val="00563D70"/>
    <w:rsid w:val="00564C1A"/>
    <w:rsid w:val="00564E6E"/>
    <w:rsid w:val="005714CF"/>
    <w:rsid w:val="00573E2B"/>
    <w:rsid w:val="00576FEA"/>
    <w:rsid w:val="00577495"/>
    <w:rsid w:val="00580E55"/>
    <w:rsid w:val="00584F66"/>
    <w:rsid w:val="0058564A"/>
    <w:rsid w:val="00585651"/>
    <w:rsid w:val="005862F0"/>
    <w:rsid w:val="00593C71"/>
    <w:rsid w:val="00594899"/>
    <w:rsid w:val="00595298"/>
    <w:rsid w:val="005A298E"/>
    <w:rsid w:val="005A402A"/>
    <w:rsid w:val="005A5116"/>
    <w:rsid w:val="005B01F0"/>
    <w:rsid w:val="005B3973"/>
    <w:rsid w:val="005B3B24"/>
    <w:rsid w:val="005B3E65"/>
    <w:rsid w:val="005C3641"/>
    <w:rsid w:val="005C409F"/>
    <w:rsid w:val="005C61A5"/>
    <w:rsid w:val="005C69B7"/>
    <w:rsid w:val="005D0585"/>
    <w:rsid w:val="005D2AA6"/>
    <w:rsid w:val="005D4C96"/>
    <w:rsid w:val="005E324A"/>
    <w:rsid w:val="005E5F38"/>
    <w:rsid w:val="005E6676"/>
    <w:rsid w:val="005E79B0"/>
    <w:rsid w:val="005F0BB8"/>
    <w:rsid w:val="005F25A8"/>
    <w:rsid w:val="005F4150"/>
    <w:rsid w:val="005F44C4"/>
    <w:rsid w:val="005F50FA"/>
    <w:rsid w:val="005F6BC3"/>
    <w:rsid w:val="00601B42"/>
    <w:rsid w:val="00602231"/>
    <w:rsid w:val="00605A8E"/>
    <w:rsid w:val="00607470"/>
    <w:rsid w:val="00613985"/>
    <w:rsid w:val="00613C99"/>
    <w:rsid w:val="00616479"/>
    <w:rsid w:val="00621AC1"/>
    <w:rsid w:val="006228E2"/>
    <w:rsid w:val="006245BA"/>
    <w:rsid w:val="00630C95"/>
    <w:rsid w:val="00632C52"/>
    <w:rsid w:val="00633712"/>
    <w:rsid w:val="006347E5"/>
    <w:rsid w:val="0063624C"/>
    <w:rsid w:val="0064049D"/>
    <w:rsid w:val="00642BB5"/>
    <w:rsid w:val="00644112"/>
    <w:rsid w:val="006466E3"/>
    <w:rsid w:val="00646F4C"/>
    <w:rsid w:val="006541A0"/>
    <w:rsid w:val="0065685D"/>
    <w:rsid w:val="00656E22"/>
    <w:rsid w:val="006615AE"/>
    <w:rsid w:val="00662AF2"/>
    <w:rsid w:val="006631A1"/>
    <w:rsid w:val="00663410"/>
    <w:rsid w:val="00665AAD"/>
    <w:rsid w:val="006667D4"/>
    <w:rsid w:val="006736DD"/>
    <w:rsid w:val="00673EF6"/>
    <w:rsid w:val="00674838"/>
    <w:rsid w:val="006763D1"/>
    <w:rsid w:val="00681A9A"/>
    <w:rsid w:val="00687FC9"/>
    <w:rsid w:val="00692277"/>
    <w:rsid w:val="006931D7"/>
    <w:rsid w:val="00694740"/>
    <w:rsid w:val="00694895"/>
    <w:rsid w:val="00696866"/>
    <w:rsid w:val="00696D9D"/>
    <w:rsid w:val="006A0992"/>
    <w:rsid w:val="006A2640"/>
    <w:rsid w:val="006A39BB"/>
    <w:rsid w:val="006A442D"/>
    <w:rsid w:val="006A6027"/>
    <w:rsid w:val="006B2A82"/>
    <w:rsid w:val="006C1D0F"/>
    <w:rsid w:val="006C4908"/>
    <w:rsid w:val="006C4C59"/>
    <w:rsid w:val="006C5308"/>
    <w:rsid w:val="006C6D66"/>
    <w:rsid w:val="006C7C5F"/>
    <w:rsid w:val="006D0955"/>
    <w:rsid w:val="006D195E"/>
    <w:rsid w:val="006D50A2"/>
    <w:rsid w:val="006D6781"/>
    <w:rsid w:val="006D6C1D"/>
    <w:rsid w:val="006D6CE8"/>
    <w:rsid w:val="006E56FE"/>
    <w:rsid w:val="006F106D"/>
    <w:rsid w:val="006F136E"/>
    <w:rsid w:val="006F1BC6"/>
    <w:rsid w:val="006F7C89"/>
    <w:rsid w:val="00701868"/>
    <w:rsid w:val="0071062A"/>
    <w:rsid w:val="00711185"/>
    <w:rsid w:val="00713B07"/>
    <w:rsid w:val="007148D5"/>
    <w:rsid w:val="00714A7A"/>
    <w:rsid w:val="00714B2B"/>
    <w:rsid w:val="00720B82"/>
    <w:rsid w:val="00721BD2"/>
    <w:rsid w:val="00727C7F"/>
    <w:rsid w:val="007313E0"/>
    <w:rsid w:val="00732648"/>
    <w:rsid w:val="007335E0"/>
    <w:rsid w:val="00735314"/>
    <w:rsid w:val="00735F1B"/>
    <w:rsid w:val="00736C85"/>
    <w:rsid w:val="00740BA9"/>
    <w:rsid w:val="00741B5B"/>
    <w:rsid w:val="00743845"/>
    <w:rsid w:val="00745DFB"/>
    <w:rsid w:val="0075024F"/>
    <w:rsid w:val="00750D48"/>
    <w:rsid w:val="00753517"/>
    <w:rsid w:val="00754ED1"/>
    <w:rsid w:val="007614E3"/>
    <w:rsid w:val="00766258"/>
    <w:rsid w:val="00766FED"/>
    <w:rsid w:val="00774ABB"/>
    <w:rsid w:val="007770AA"/>
    <w:rsid w:val="00784C53"/>
    <w:rsid w:val="00794B02"/>
    <w:rsid w:val="00795937"/>
    <w:rsid w:val="007A3FA9"/>
    <w:rsid w:val="007A5788"/>
    <w:rsid w:val="007A5DC2"/>
    <w:rsid w:val="007A60EE"/>
    <w:rsid w:val="007A6139"/>
    <w:rsid w:val="007A69CB"/>
    <w:rsid w:val="007B14D3"/>
    <w:rsid w:val="007B2552"/>
    <w:rsid w:val="007B2ADD"/>
    <w:rsid w:val="007B40F5"/>
    <w:rsid w:val="007C1D25"/>
    <w:rsid w:val="007C3E0C"/>
    <w:rsid w:val="007C5ED2"/>
    <w:rsid w:val="007D0F6F"/>
    <w:rsid w:val="007D1124"/>
    <w:rsid w:val="007D4DBE"/>
    <w:rsid w:val="007D505A"/>
    <w:rsid w:val="007D6DAF"/>
    <w:rsid w:val="007E109D"/>
    <w:rsid w:val="007E440E"/>
    <w:rsid w:val="007E5540"/>
    <w:rsid w:val="007F0B6C"/>
    <w:rsid w:val="007F5279"/>
    <w:rsid w:val="007F765F"/>
    <w:rsid w:val="0081030A"/>
    <w:rsid w:val="008131C2"/>
    <w:rsid w:val="00814D53"/>
    <w:rsid w:val="0081597D"/>
    <w:rsid w:val="00817089"/>
    <w:rsid w:val="008171CA"/>
    <w:rsid w:val="00822F70"/>
    <w:rsid w:val="00835124"/>
    <w:rsid w:val="0083753C"/>
    <w:rsid w:val="008379B2"/>
    <w:rsid w:val="00840900"/>
    <w:rsid w:val="00841959"/>
    <w:rsid w:val="00845401"/>
    <w:rsid w:val="00846233"/>
    <w:rsid w:val="008500DF"/>
    <w:rsid w:val="00851217"/>
    <w:rsid w:val="00852DD8"/>
    <w:rsid w:val="00854324"/>
    <w:rsid w:val="00856056"/>
    <w:rsid w:val="008610F9"/>
    <w:rsid w:val="0086193A"/>
    <w:rsid w:val="008648D9"/>
    <w:rsid w:val="008659DF"/>
    <w:rsid w:val="00865C3F"/>
    <w:rsid w:val="0086698C"/>
    <w:rsid w:val="008765C6"/>
    <w:rsid w:val="00877036"/>
    <w:rsid w:val="00881238"/>
    <w:rsid w:val="00885584"/>
    <w:rsid w:val="00886125"/>
    <w:rsid w:val="008861DE"/>
    <w:rsid w:val="0089072F"/>
    <w:rsid w:val="00891850"/>
    <w:rsid w:val="00892FF5"/>
    <w:rsid w:val="0089673E"/>
    <w:rsid w:val="008A2B08"/>
    <w:rsid w:val="008A31E9"/>
    <w:rsid w:val="008B0AF5"/>
    <w:rsid w:val="008B4C0F"/>
    <w:rsid w:val="008B596C"/>
    <w:rsid w:val="008B71CC"/>
    <w:rsid w:val="008C0278"/>
    <w:rsid w:val="008C31FD"/>
    <w:rsid w:val="008C413C"/>
    <w:rsid w:val="008C58EC"/>
    <w:rsid w:val="008C5F0D"/>
    <w:rsid w:val="008D1944"/>
    <w:rsid w:val="008D2450"/>
    <w:rsid w:val="008D49F7"/>
    <w:rsid w:val="008D5160"/>
    <w:rsid w:val="008D5840"/>
    <w:rsid w:val="008D58D0"/>
    <w:rsid w:val="008D6036"/>
    <w:rsid w:val="008D61E9"/>
    <w:rsid w:val="008E01D9"/>
    <w:rsid w:val="008E2BD6"/>
    <w:rsid w:val="008E4A1F"/>
    <w:rsid w:val="008F45DF"/>
    <w:rsid w:val="008F70E4"/>
    <w:rsid w:val="00903253"/>
    <w:rsid w:val="0090345A"/>
    <w:rsid w:val="00906499"/>
    <w:rsid w:val="009079A7"/>
    <w:rsid w:val="00910D3C"/>
    <w:rsid w:val="00913585"/>
    <w:rsid w:val="0091442B"/>
    <w:rsid w:val="009144BF"/>
    <w:rsid w:val="00916A1A"/>
    <w:rsid w:val="00920F50"/>
    <w:rsid w:val="00923B79"/>
    <w:rsid w:val="00925131"/>
    <w:rsid w:val="00927D08"/>
    <w:rsid w:val="00930998"/>
    <w:rsid w:val="00933754"/>
    <w:rsid w:val="00933D76"/>
    <w:rsid w:val="009344E6"/>
    <w:rsid w:val="0093732A"/>
    <w:rsid w:val="00940C00"/>
    <w:rsid w:val="0094282B"/>
    <w:rsid w:val="00944B00"/>
    <w:rsid w:val="00945AAF"/>
    <w:rsid w:val="00947995"/>
    <w:rsid w:val="0095014A"/>
    <w:rsid w:val="00951CF2"/>
    <w:rsid w:val="00964598"/>
    <w:rsid w:val="00970362"/>
    <w:rsid w:val="00974D94"/>
    <w:rsid w:val="00975D9F"/>
    <w:rsid w:val="00982CB8"/>
    <w:rsid w:val="009845D3"/>
    <w:rsid w:val="009851F4"/>
    <w:rsid w:val="00985E05"/>
    <w:rsid w:val="00987EEE"/>
    <w:rsid w:val="00992B93"/>
    <w:rsid w:val="00993A54"/>
    <w:rsid w:val="00993E07"/>
    <w:rsid w:val="0099508C"/>
    <w:rsid w:val="009A1369"/>
    <w:rsid w:val="009A1C49"/>
    <w:rsid w:val="009A3997"/>
    <w:rsid w:val="009A3A5F"/>
    <w:rsid w:val="009A5F5C"/>
    <w:rsid w:val="009B0374"/>
    <w:rsid w:val="009B0D89"/>
    <w:rsid w:val="009B4002"/>
    <w:rsid w:val="009B7D31"/>
    <w:rsid w:val="009C2E2F"/>
    <w:rsid w:val="009C43A6"/>
    <w:rsid w:val="009C4D07"/>
    <w:rsid w:val="009C734E"/>
    <w:rsid w:val="009D0DED"/>
    <w:rsid w:val="009D1F94"/>
    <w:rsid w:val="009D35E4"/>
    <w:rsid w:val="009D47A8"/>
    <w:rsid w:val="009D4D2D"/>
    <w:rsid w:val="009D784D"/>
    <w:rsid w:val="009E1887"/>
    <w:rsid w:val="009E269A"/>
    <w:rsid w:val="009E3D6F"/>
    <w:rsid w:val="009F2812"/>
    <w:rsid w:val="009F2A9F"/>
    <w:rsid w:val="009F47F8"/>
    <w:rsid w:val="009F561D"/>
    <w:rsid w:val="009F64F0"/>
    <w:rsid w:val="00A0092E"/>
    <w:rsid w:val="00A00CEB"/>
    <w:rsid w:val="00A02451"/>
    <w:rsid w:val="00A0451F"/>
    <w:rsid w:val="00A06612"/>
    <w:rsid w:val="00A12C5E"/>
    <w:rsid w:val="00A139D0"/>
    <w:rsid w:val="00A14C5F"/>
    <w:rsid w:val="00A157C9"/>
    <w:rsid w:val="00A158A8"/>
    <w:rsid w:val="00A16451"/>
    <w:rsid w:val="00A203E1"/>
    <w:rsid w:val="00A2654E"/>
    <w:rsid w:val="00A31AA9"/>
    <w:rsid w:val="00A401B7"/>
    <w:rsid w:val="00A40F3A"/>
    <w:rsid w:val="00A4440E"/>
    <w:rsid w:val="00A477DB"/>
    <w:rsid w:val="00A50DEB"/>
    <w:rsid w:val="00A53C90"/>
    <w:rsid w:val="00A54F95"/>
    <w:rsid w:val="00A567FD"/>
    <w:rsid w:val="00A630C3"/>
    <w:rsid w:val="00A6488A"/>
    <w:rsid w:val="00A66E44"/>
    <w:rsid w:val="00A72585"/>
    <w:rsid w:val="00A72AAA"/>
    <w:rsid w:val="00A8002D"/>
    <w:rsid w:val="00A8312E"/>
    <w:rsid w:val="00A87C50"/>
    <w:rsid w:val="00A95732"/>
    <w:rsid w:val="00A9687D"/>
    <w:rsid w:val="00AA1336"/>
    <w:rsid w:val="00AA402E"/>
    <w:rsid w:val="00AA5344"/>
    <w:rsid w:val="00AA5634"/>
    <w:rsid w:val="00AA6089"/>
    <w:rsid w:val="00AB030C"/>
    <w:rsid w:val="00AB29A0"/>
    <w:rsid w:val="00AB2F41"/>
    <w:rsid w:val="00AB42F4"/>
    <w:rsid w:val="00AB5B40"/>
    <w:rsid w:val="00AC4158"/>
    <w:rsid w:val="00AD0A91"/>
    <w:rsid w:val="00AD27F9"/>
    <w:rsid w:val="00AD2FD7"/>
    <w:rsid w:val="00AD39D6"/>
    <w:rsid w:val="00AD4791"/>
    <w:rsid w:val="00AD4799"/>
    <w:rsid w:val="00AD62B1"/>
    <w:rsid w:val="00AD62C2"/>
    <w:rsid w:val="00AD6BAF"/>
    <w:rsid w:val="00AD7546"/>
    <w:rsid w:val="00AD7649"/>
    <w:rsid w:val="00AD7BAB"/>
    <w:rsid w:val="00AE1E97"/>
    <w:rsid w:val="00AE371B"/>
    <w:rsid w:val="00AE3AF5"/>
    <w:rsid w:val="00AE5236"/>
    <w:rsid w:val="00AF5D5E"/>
    <w:rsid w:val="00AF7395"/>
    <w:rsid w:val="00B00D76"/>
    <w:rsid w:val="00B052CC"/>
    <w:rsid w:val="00B105AD"/>
    <w:rsid w:val="00B166D7"/>
    <w:rsid w:val="00B16BDA"/>
    <w:rsid w:val="00B17993"/>
    <w:rsid w:val="00B221AF"/>
    <w:rsid w:val="00B23F16"/>
    <w:rsid w:val="00B2475B"/>
    <w:rsid w:val="00B25C52"/>
    <w:rsid w:val="00B267C1"/>
    <w:rsid w:val="00B30781"/>
    <w:rsid w:val="00B30EF4"/>
    <w:rsid w:val="00B37288"/>
    <w:rsid w:val="00B41677"/>
    <w:rsid w:val="00B4656D"/>
    <w:rsid w:val="00B47E65"/>
    <w:rsid w:val="00B52F58"/>
    <w:rsid w:val="00B52FFE"/>
    <w:rsid w:val="00B53025"/>
    <w:rsid w:val="00B60766"/>
    <w:rsid w:val="00B60AFF"/>
    <w:rsid w:val="00B62FA7"/>
    <w:rsid w:val="00B65C1D"/>
    <w:rsid w:val="00B67BF8"/>
    <w:rsid w:val="00B711E3"/>
    <w:rsid w:val="00B875C7"/>
    <w:rsid w:val="00B90E1B"/>
    <w:rsid w:val="00B931BC"/>
    <w:rsid w:val="00B94E0B"/>
    <w:rsid w:val="00B96B56"/>
    <w:rsid w:val="00B97435"/>
    <w:rsid w:val="00BA0BA5"/>
    <w:rsid w:val="00BA4817"/>
    <w:rsid w:val="00BA4E9B"/>
    <w:rsid w:val="00BA59E3"/>
    <w:rsid w:val="00BB262B"/>
    <w:rsid w:val="00BB352A"/>
    <w:rsid w:val="00BB652C"/>
    <w:rsid w:val="00BB760F"/>
    <w:rsid w:val="00BC639A"/>
    <w:rsid w:val="00BD3F02"/>
    <w:rsid w:val="00BD6851"/>
    <w:rsid w:val="00BD6B8D"/>
    <w:rsid w:val="00BE1BF7"/>
    <w:rsid w:val="00BE741D"/>
    <w:rsid w:val="00C01338"/>
    <w:rsid w:val="00C11762"/>
    <w:rsid w:val="00C11FB5"/>
    <w:rsid w:val="00C12F10"/>
    <w:rsid w:val="00C1302A"/>
    <w:rsid w:val="00C137D1"/>
    <w:rsid w:val="00C13914"/>
    <w:rsid w:val="00C15C58"/>
    <w:rsid w:val="00C1787A"/>
    <w:rsid w:val="00C220CA"/>
    <w:rsid w:val="00C263F6"/>
    <w:rsid w:val="00C26B65"/>
    <w:rsid w:val="00C26E64"/>
    <w:rsid w:val="00C3379F"/>
    <w:rsid w:val="00C34AED"/>
    <w:rsid w:val="00C418E0"/>
    <w:rsid w:val="00C423CF"/>
    <w:rsid w:val="00C42C60"/>
    <w:rsid w:val="00C47A3F"/>
    <w:rsid w:val="00C56119"/>
    <w:rsid w:val="00C57401"/>
    <w:rsid w:val="00C6250E"/>
    <w:rsid w:val="00C73DF7"/>
    <w:rsid w:val="00C7442E"/>
    <w:rsid w:val="00C759F3"/>
    <w:rsid w:val="00C75C8C"/>
    <w:rsid w:val="00C8346D"/>
    <w:rsid w:val="00C84137"/>
    <w:rsid w:val="00C86F01"/>
    <w:rsid w:val="00C91EF1"/>
    <w:rsid w:val="00C92A11"/>
    <w:rsid w:val="00C92C8A"/>
    <w:rsid w:val="00C934E0"/>
    <w:rsid w:val="00C9360E"/>
    <w:rsid w:val="00C93ADC"/>
    <w:rsid w:val="00C9651E"/>
    <w:rsid w:val="00CA3AE0"/>
    <w:rsid w:val="00CA4046"/>
    <w:rsid w:val="00CA464F"/>
    <w:rsid w:val="00CB2FCE"/>
    <w:rsid w:val="00CB35A9"/>
    <w:rsid w:val="00CB3979"/>
    <w:rsid w:val="00CB4BC8"/>
    <w:rsid w:val="00CB513E"/>
    <w:rsid w:val="00CB61C6"/>
    <w:rsid w:val="00CB669E"/>
    <w:rsid w:val="00CC5660"/>
    <w:rsid w:val="00CC771C"/>
    <w:rsid w:val="00CD2FF6"/>
    <w:rsid w:val="00CD3FD6"/>
    <w:rsid w:val="00CD7C82"/>
    <w:rsid w:val="00CE24F0"/>
    <w:rsid w:val="00CE3B04"/>
    <w:rsid w:val="00CE6BDD"/>
    <w:rsid w:val="00CF19D1"/>
    <w:rsid w:val="00CF7514"/>
    <w:rsid w:val="00D0016E"/>
    <w:rsid w:val="00D017F8"/>
    <w:rsid w:val="00D0232A"/>
    <w:rsid w:val="00D04EB2"/>
    <w:rsid w:val="00D113E7"/>
    <w:rsid w:val="00D115C8"/>
    <w:rsid w:val="00D13895"/>
    <w:rsid w:val="00D170DF"/>
    <w:rsid w:val="00D1716B"/>
    <w:rsid w:val="00D1781C"/>
    <w:rsid w:val="00D226B6"/>
    <w:rsid w:val="00D36E3E"/>
    <w:rsid w:val="00D37A1F"/>
    <w:rsid w:val="00D4215F"/>
    <w:rsid w:val="00D43165"/>
    <w:rsid w:val="00D4434A"/>
    <w:rsid w:val="00D44DB0"/>
    <w:rsid w:val="00D455C9"/>
    <w:rsid w:val="00D5087F"/>
    <w:rsid w:val="00D51877"/>
    <w:rsid w:val="00D55319"/>
    <w:rsid w:val="00D62FEC"/>
    <w:rsid w:val="00D631E6"/>
    <w:rsid w:val="00D66979"/>
    <w:rsid w:val="00D70C24"/>
    <w:rsid w:val="00D73AD8"/>
    <w:rsid w:val="00D83567"/>
    <w:rsid w:val="00D84175"/>
    <w:rsid w:val="00D864E3"/>
    <w:rsid w:val="00D870FD"/>
    <w:rsid w:val="00D91B95"/>
    <w:rsid w:val="00D935F0"/>
    <w:rsid w:val="00D93855"/>
    <w:rsid w:val="00D93F1C"/>
    <w:rsid w:val="00D95AC5"/>
    <w:rsid w:val="00D968F9"/>
    <w:rsid w:val="00DA13E4"/>
    <w:rsid w:val="00DA483C"/>
    <w:rsid w:val="00DA763A"/>
    <w:rsid w:val="00DB0CE0"/>
    <w:rsid w:val="00DB7B39"/>
    <w:rsid w:val="00DC3A84"/>
    <w:rsid w:val="00DC3A8D"/>
    <w:rsid w:val="00DC4D35"/>
    <w:rsid w:val="00DC714B"/>
    <w:rsid w:val="00DD2F6A"/>
    <w:rsid w:val="00DD4F4C"/>
    <w:rsid w:val="00DD7465"/>
    <w:rsid w:val="00DE2086"/>
    <w:rsid w:val="00DE38A2"/>
    <w:rsid w:val="00DE51ED"/>
    <w:rsid w:val="00DE64F3"/>
    <w:rsid w:val="00DE66C3"/>
    <w:rsid w:val="00DF241D"/>
    <w:rsid w:val="00DF2499"/>
    <w:rsid w:val="00DF2845"/>
    <w:rsid w:val="00DF3E29"/>
    <w:rsid w:val="00E012B9"/>
    <w:rsid w:val="00E03FD6"/>
    <w:rsid w:val="00E0777C"/>
    <w:rsid w:val="00E10D46"/>
    <w:rsid w:val="00E1296E"/>
    <w:rsid w:val="00E1468B"/>
    <w:rsid w:val="00E14A5A"/>
    <w:rsid w:val="00E17597"/>
    <w:rsid w:val="00E20A2D"/>
    <w:rsid w:val="00E2787B"/>
    <w:rsid w:val="00E31DC3"/>
    <w:rsid w:val="00E33481"/>
    <w:rsid w:val="00E345A1"/>
    <w:rsid w:val="00E3464C"/>
    <w:rsid w:val="00E35840"/>
    <w:rsid w:val="00E409CD"/>
    <w:rsid w:val="00E43D3E"/>
    <w:rsid w:val="00E4404D"/>
    <w:rsid w:val="00E45AE8"/>
    <w:rsid w:val="00E514FB"/>
    <w:rsid w:val="00E547D9"/>
    <w:rsid w:val="00E579F7"/>
    <w:rsid w:val="00E57AAC"/>
    <w:rsid w:val="00E604A5"/>
    <w:rsid w:val="00E619F3"/>
    <w:rsid w:val="00E65A75"/>
    <w:rsid w:val="00E6651C"/>
    <w:rsid w:val="00E67933"/>
    <w:rsid w:val="00E702AF"/>
    <w:rsid w:val="00E829F4"/>
    <w:rsid w:val="00EA4351"/>
    <w:rsid w:val="00EA47F6"/>
    <w:rsid w:val="00EA76D3"/>
    <w:rsid w:val="00EB1994"/>
    <w:rsid w:val="00EB2BD9"/>
    <w:rsid w:val="00EB346B"/>
    <w:rsid w:val="00EB35BA"/>
    <w:rsid w:val="00EB55D9"/>
    <w:rsid w:val="00EC1A06"/>
    <w:rsid w:val="00EC1C6F"/>
    <w:rsid w:val="00EC2218"/>
    <w:rsid w:val="00ED0482"/>
    <w:rsid w:val="00ED1182"/>
    <w:rsid w:val="00ED1635"/>
    <w:rsid w:val="00ED2EA7"/>
    <w:rsid w:val="00ED3850"/>
    <w:rsid w:val="00EE153D"/>
    <w:rsid w:val="00EE33E7"/>
    <w:rsid w:val="00EE371D"/>
    <w:rsid w:val="00EE5418"/>
    <w:rsid w:val="00EF0E39"/>
    <w:rsid w:val="00EF3CA2"/>
    <w:rsid w:val="00EF4175"/>
    <w:rsid w:val="00EF56E1"/>
    <w:rsid w:val="00EF6711"/>
    <w:rsid w:val="00EF6ED3"/>
    <w:rsid w:val="00EF70B1"/>
    <w:rsid w:val="00EF7167"/>
    <w:rsid w:val="00F0043C"/>
    <w:rsid w:val="00F02836"/>
    <w:rsid w:val="00F0378F"/>
    <w:rsid w:val="00F05097"/>
    <w:rsid w:val="00F0566A"/>
    <w:rsid w:val="00F06BC4"/>
    <w:rsid w:val="00F1182E"/>
    <w:rsid w:val="00F120F1"/>
    <w:rsid w:val="00F15AB4"/>
    <w:rsid w:val="00F1692C"/>
    <w:rsid w:val="00F178BC"/>
    <w:rsid w:val="00F20891"/>
    <w:rsid w:val="00F21220"/>
    <w:rsid w:val="00F23936"/>
    <w:rsid w:val="00F25F86"/>
    <w:rsid w:val="00F27AEA"/>
    <w:rsid w:val="00F3190E"/>
    <w:rsid w:val="00F3390C"/>
    <w:rsid w:val="00F350F6"/>
    <w:rsid w:val="00F351CE"/>
    <w:rsid w:val="00F41021"/>
    <w:rsid w:val="00F41E5A"/>
    <w:rsid w:val="00F43992"/>
    <w:rsid w:val="00F46FA4"/>
    <w:rsid w:val="00F47F70"/>
    <w:rsid w:val="00F57124"/>
    <w:rsid w:val="00F60252"/>
    <w:rsid w:val="00F616A4"/>
    <w:rsid w:val="00F62B55"/>
    <w:rsid w:val="00F633E5"/>
    <w:rsid w:val="00F63EE2"/>
    <w:rsid w:val="00F66695"/>
    <w:rsid w:val="00F7156F"/>
    <w:rsid w:val="00F74F07"/>
    <w:rsid w:val="00F82C9D"/>
    <w:rsid w:val="00F87F16"/>
    <w:rsid w:val="00F90E76"/>
    <w:rsid w:val="00F971B8"/>
    <w:rsid w:val="00F97480"/>
    <w:rsid w:val="00F97D5D"/>
    <w:rsid w:val="00FA0735"/>
    <w:rsid w:val="00FA07AC"/>
    <w:rsid w:val="00FA1E87"/>
    <w:rsid w:val="00FA565F"/>
    <w:rsid w:val="00FA6D3E"/>
    <w:rsid w:val="00FB41B3"/>
    <w:rsid w:val="00FB778C"/>
    <w:rsid w:val="00FB78CB"/>
    <w:rsid w:val="00FC0291"/>
    <w:rsid w:val="00FC32AC"/>
    <w:rsid w:val="00FC3626"/>
    <w:rsid w:val="00FC7686"/>
    <w:rsid w:val="00FD3967"/>
    <w:rsid w:val="00FD430C"/>
    <w:rsid w:val="00FD5565"/>
    <w:rsid w:val="00FD6993"/>
    <w:rsid w:val="00FE1808"/>
    <w:rsid w:val="00FE2FFC"/>
    <w:rsid w:val="00FE5F40"/>
    <w:rsid w:val="00FE5F84"/>
    <w:rsid w:val="00FF3A36"/>
    <w:rsid w:val="00FF434F"/>
    <w:rsid w:val="00FF56AD"/>
    <w:rsid w:val="00FF6B61"/>
    <w:rsid w:val="00FF7D2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A254EC7"/>
  <w15:docId w15:val="{34BBCA67-0831-41B8-86B9-00316995F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51ED"/>
    <w:pPr>
      <w:spacing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1565B6"/>
    <w:pPr>
      <w:keepNext/>
      <w:keepLines/>
      <w:numPr>
        <w:numId w:val="2"/>
      </w:numPr>
      <w:tabs>
        <w:tab w:val="left" w:pos="216"/>
      </w:tabs>
      <w:spacing w:before="160" w:after="80"/>
      <w:jc w:val="center"/>
      <w:outlineLvl w:val="0"/>
    </w:pPr>
    <w:rPr>
      <w:rFonts w:eastAsia="SimSun" w:cs="Times New Roman"/>
      <w:smallCaps/>
      <w:noProof/>
      <w:szCs w:val="20"/>
      <w:lang w:val="en-US"/>
    </w:rPr>
  </w:style>
  <w:style w:type="paragraph" w:styleId="Heading2">
    <w:name w:val="heading 2"/>
    <w:basedOn w:val="Normal"/>
    <w:next w:val="Normal"/>
    <w:link w:val="Heading2Char"/>
    <w:qFormat/>
    <w:rsid w:val="001565B6"/>
    <w:pPr>
      <w:keepNext/>
      <w:keepLines/>
      <w:numPr>
        <w:ilvl w:val="1"/>
        <w:numId w:val="2"/>
      </w:numPr>
      <w:spacing w:before="120" w:after="60"/>
      <w:outlineLvl w:val="1"/>
    </w:pPr>
    <w:rPr>
      <w:rFonts w:eastAsia="SimSun" w:cs="Times New Roman"/>
      <w:i/>
      <w:iCs/>
      <w:noProof/>
      <w:szCs w:val="20"/>
      <w:lang w:val="en-US"/>
    </w:rPr>
  </w:style>
  <w:style w:type="paragraph" w:styleId="Heading3">
    <w:name w:val="heading 3"/>
    <w:basedOn w:val="Normal"/>
    <w:next w:val="Normal"/>
    <w:link w:val="Heading3Char"/>
    <w:qFormat/>
    <w:rsid w:val="001565B6"/>
    <w:pPr>
      <w:numPr>
        <w:ilvl w:val="2"/>
        <w:numId w:val="2"/>
      </w:numPr>
      <w:spacing w:after="0" w:line="240" w:lineRule="exact"/>
      <w:outlineLvl w:val="2"/>
    </w:pPr>
    <w:rPr>
      <w:rFonts w:eastAsia="SimSun" w:cs="Times New Roman"/>
      <w:i/>
      <w:iCs/>
      <w:noProof/>
      <w:szCs w:val="20"/>
      <w:lang w:val="en-US"/>
    </w:rPr>
  </w:style>
  <w:style w:type="paragraph" w:styleId="Heading4">
    <w:name w:val="heading 4"/>
    <w:basedOn w:val="Normal"/>
    <w:next w:val="Normal"/>
    <w:link w:val="Heading4Char"/>
    <w:qFormat/>
    <w:rsid w:val="001565B6"/>
    <w:pPr>
      <w:numPr>
        <w:ilvl w:val="3"/>
        <w:numId w:val="2"/>
      </w:numPr>
      <w:spacing w:before="40" w:after="40"/>
      <w:outlineLvl w:val="3"/>
    </w:pPr>
    <w:rPr>
      <w:rFonts w:eastAsia="SimSun" w:cs="Times New Roman"/>
      <w:i/>
      <w:iCs/>
      <w:noProof/>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65B6"/>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1565B6"/>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1565B6"/>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1565B6"/>
    <w:rPr>
      <w:rFonts w:ascii="Times New Roman" w:eastAsia="SimSun" w:hAnsi="Times New Roman" w:cs="Times New Roman"/>
      <w:i/>
      <w:iCs/>
      <w:noProof/>
      <w:sz w:val="20"/>
      <w:szCs w:val="20"/>
      <w:lang w:val="en-US"/>
    </w:rPr>
  </w:style>
  <w:style w:type="paragraph" w:customStyle="1" w:styleId="Affiliation">
    <w:name w:val="Affiliation"/>
    <w:rsid w:val="001565B6"/>
    <w:pPr>
      <w:spacing w:after="0" w:line="240" w:lineRule="auto"/>
      <w:jc w:val="center"/>
    </w:pPr>
    <w:rPr>
      <w:rFonts w:ascii="Times New Roman" w:eastAsia="SimSun" w:hAnsi="Times New Roman" w:cs="Times New Roman"/>
      <w:sz w:val="20"/>
      <w:szCs w:val="20"/>
      <w:lang w:val="en-US"/>
    </w:rPr>
  </w:style>
  <w:style w:type="paragraph" w:styleId="BodyText">
    <w:name w:val="Body Text"/>
    <w:basedOn w:val="Normal"/>
    <w:link w:val="BodyTextChar"/>
    <w:rsid w:val="001565B6"/>
    <w:pPr>
      <w:spacing w:after="0" w:line="360" w:lineRule="auto"/>
      <w:ind w:firstLine="289"/>
    </w:pPr>
    <w:rPr>
      <w:rFonts w:eastAsia="SimSun" w:cs="Times New Roman"/>
      <w:spacing w:val="-1"/>
      <w:szCs w:val="20"/>
      <w:lang w:val="en-US"/>
    </w:rPr>
  </w:style>
  <w:style w:type="character" w:customStyle="1" w:styleId="BodyTextChar">
    <w:name w:val="Body Text Char"/>
    <w:basedOn w:val="DefaultParagraphFont"/>
    <w:link w:val="BodyText"/>
    <w:rsid w:val="001565B6"/>
    <w:rPr>
      <w:rFonts w:ascii="Times New Roman" w:eastAsia="SimSun" w:hAnsi="Times New Roman" w:cs="Times New Roman"/>
      <w:spacing w:val="-1"/>
      <w:sz w:val="20"/>
      <w:szCs w:val="20"/>
      <w:lang w:val="en-US"/>
    </w:rPr>
  </w:style>
  <w:style w:type="paragraph" w:customStyle="1" w:styleId="bulletlist">
    <w:name w:val="bullet list"/>
    <w:basedOn w:val="BodyText"/>
    <w:rsid w:val="001565B6"/>
    <w:pPr>
      <w:numPr>
        <w:numId w:val="1"/>
      </w:numPr>
      <w:tabs>
        <w:tab w:val="num" w:pos="648"/>
      </w:tabs>
      <w:ind w:left="357" w:hanging="357"/>
    </w:pPr>
  </w:style>
  <w:style w:type="paragraph" w:customStyle="1" w:styleId="equation">
    <w:name w:val="equation"/>
    <w:basedOn w:val="Normal"/>
    <w:rsid w:val="001565B6"/>
    <w:pPr>
      <w:tabs>
        <w:tab w:val="center" w:pos="2520"/>
        <w:tab w:val="right" w:pos="5040"/>
      </w:tabs>
      <w:spacing w:before="240" w:after="240" w:line="216" w:lineRule="auto"/>
      <w:jc w:val="center"/>
    </w:pPr>
    <w:rPr>
      <w:rFonts w:ascii="Symbol" w:eastAsia="SimSun" w:hAnsi="Symbol" w:cs="Symbol"/>
      <w:szCs w:val="20"/>
      <w:lang w:val="en-US"/>
    </w:rPr>
  </w:style>
  <w:style w:type="paragraph" w:customStyle="1" w:styleId="tablecolhead">
    <w:name w:val="table col head"/>
    <w:basedOn w:val="Normal"/>
    <w:rsid w:val="001565B6"/>
    <w:pPr>
      <w:spacing w:after="0"/>
      <w:jc w:val="center"/>
    </w:pPr>
    <w:rPr>
      <w:rFonts w:eastAsia="SimSun" w:cs="Times New Roman"/>
      <w:b/>
      <w:bCs/>
      <w:sz w:val="16"/>
      <w:szCs w:val="16"/>
      <w:lang w:val="en-US"/>
    </w:rPr>
  </w:style>
  <w:style w:type="paragraph" w:customStyle="1" w:styleId="tablecolsubhead">
    <w:name w:val="table col subhead"/>
    <w:basedOn w:val="tablecolhead"/>
    <w:rsid w:val="001565B6"/>
    <w:rPr>
      <w:i/>
      <w:iCs/>
      <w:sz w:val="15"/>
      <w:szCs w:val="15"/>
    </w:rPr>
  </w:style>
  <w:style w:type="paragraph" w:customStyle="1" w:styleId="tablecopy">
    <w:name w:val="table copy"/>
    <w:rsid w:val="001565B6"/>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1565B6"/>
    <w:pPr>
      <w:spacing w:before="60" w:after="30" w:line="240" w:lineRule="auto"/>
      <w:jc w:val="right"/>
    </w:pPr>
    <w:rPr>
      <w:rFonts w:ascii="Times New Roman" w:eastAsia="SimSun" w:hAnsi="Times New Roman" w:cs="Times New Roman"/>
      <w:sz w:val="12"/>
      <w:szCs w:val="12"/>
      <w:lang w:val="en-US"/>
    </w:rPr>
  </w:style>
  <w:style w:type="paragraph" w:styleId="Header">
    <w:name w:val="header"/>
    <w:basedOn w:val="Normal"/>
    <w:link w:val="HeaderChar"/>
    <w:rsid w:val="001565B6"/>
    <w:pPr>
      <w:tabs>
        <w:tab w:val="center" w:pos="4513"/>
        <w:tab w:val="right" w:pos="9026"/>
      </w:tabs>
      <w:spacing w:after="0"/>
      <w:jc w:val="center"/>
    </w:pPr>
    <w:rPr>
      <w:rFonts w:eastAsia="SimSun" w:cs="Times New Roman"/>
      <w:szCs w:val="20"/>
      <w:lang w:val="en-US"/>
    </w:rPr>
  </w:style>
  <w:style w:type="character" w:customStyle="1" w:styleId="HeaderChar">
    <w:name w:val="Header Char"/>
    <w:basedOn w:val="DefaultParagraphFont"/>
    <w:link w:val="Header"/>
    <w:rsid w:val="001565B6"/>
    <w:rPr>
      <w:rFonts w:ascii="Times New Roman" w:eastAsia="SimSun" w:hAnsi="Times New Roman" w:cs="Times New Roman"/>
      <w:sz w:val="20"/>
      <w:szCs w:val="20"/>
      <w:lang w:val="en-US"/>
    </w:rPr>
  </w:style>
  <w:style w:type="paragraph" w:styleId="Footer">
    <w:name w:val="footer"/>
    <w:basedOn w:val="Normal"/>
    <w:link w:val="FooterChar"/>
    <w:uiPriority w:val="99"/>
    <w:rsid w:val="001565B6"/>
    <w:pPr>
      <w:tabs>
        <w:tab w:val="center" w:pos="4513"/>
        <w:tab w:val="right" w:pos="9026"/>
      </w:tabs>
      <w:spacing w:after="0"/>
      <w:jc w:val="center"/>
    </w:pPr>
    <w:rPr>
      <w:rFonts w:eastAsia="SimSun" w:cs="Times New Roman"/>
      <w:szCs w:val="20"/>
      <w:lang w:val="en-US"/>
    </w:rPr>
  </w:style>
  <w:style w:type="character" w:customStyle="1" w:styleId="FooterChar">
    <w:name w:val="Footer Char"/>
    <w:basedOn w:val="DefaultParagraphFont"/>
    <w:link w:val="Footer"/>
    <w:uiPriority w:val="99"/>
    <w:rsid w:val="001565B6"/>
    <w:rPr>
      <w:rFonts w:ascii="Times New Roman" w:eastAsia="SimSun" w:hAnsi="Times New Roman" w:cs="Times New Roman"/>
      <w:sz w:val="20"/>
      <w:szCs w:val="20"/>
      <w:lang w:val="en-US"/>
    </w:rPr>
  </w:style>
  <w:style w:type="paragraph" w:customStyle="1" w:styleId="Stylepapertitle14pt">
    <w:name w:val="Style paper title + 14 pt"/>
    <w:basedOn w:val="Normal"/>
    <w:link w:val="Stylepapertitle14ptChar"/>
    <w:rsid w:val="001565B6"/>
    <w:pPr>
      <w:spacing w:after="120"/>
      <w:jc w:val="center"/>
    </w:pPr>
    <w:rPr>
      <w:rFonts w:eastAsia="MS Mincho" w:cs="Times New Roman"/>
      <w:noProof/>
      <w:sz w:val="24"/>
      <w:szCs w:val="48"/>
      <w:lang w:val="en-US"/>
    </w:rPr>
  </w:style>
  <w:style w:type="paragraph" w:customStyle="1" w:styleId="StyleAuthorBold">
    <w:name w:val="Style Author + Bold"/>
    <w:basedOn w:val="Normal"/>
    <w:link w:val="StyleAuthorBoldChar"/>
    <w:rsid w:val="001565B6"/>
    <w:pPr>
      <w:spacing w:before="240" w:after="40"/>
      <w:jc w:val="center"/>
    </w:pPr>
    <w:rPr>
      <w:rFonts w:eastAsia="SimSun" w:cs="Times New Roman"/>
      <w:b/>
      <w:bCs/>
      <w:noProof/>
      <w:lang w:val="en-US"/>
    </w:rPr>
  </w:style>
  <w:style w:type="paragraph" w:customStyle="1" w:styleId="Afiliasi">
    <w:name w:val="Afiliasi"/>
    <w:basedOn w:val="Normal"/>
    <w:qFormat/>
    <w:rsid w:val="001565B6"/>
    <w:pPr>
      <w:spacing w:before="40" w:after="40"/>
      <w:contextualSpacing/>
      <w:jc w:val="center"/>
    </w:pPr>
    <w:rPr>
      <w:rFonts w:eastAsia="SimSun" w:cs="Times New Roman"/>
      <w:noProof/>
      <w:szCs w:val="20"/>
    </w:rPr>
  </w:style>
  <w:style w:type="paragraph" w:customStyle="1" w:styleId="abstrak">
    <w:name w:val="abstrak"/>
    <w:basedOn w:val="BodyText"/>
    <w:qFormat/>
    <w:rsid w:val="001565B6"/>
    <w:pPr>
      <w:spacing w:line="240" w:lineRule="auto"/>
      <w:ind w:left="567" w:right="567" w:firstLine="0"/>
    </w:pPr>
    <w:rPr>
      <w:szCs w:val="24"/>
    </w:rPr>
  </w:style>
  <w:style w:type="character" w:styleId="Hyperlink">
    <w:name w:val="Hyperlink"/>
    <w:basedOn w:val="DefaultParagraphFont"/>
    <w:uiPriority w:val="99"/>
    <w:unhideWhenUsed/>
    <w:rsid w:val="001565B6"/>
    <w:rPr>
      <w:color w:val="0000FF"/>
      <w:u w:val="single"/>
    </w:rPr>
  </w:style>
  <w:style w:type="paragraph" w:customStyle="1" w:styleId="DaftarPustaka">
    <w:name w:val="Daftar Pustaka"/>
    <w:basedOn w:val="Title"/>
    <w:qFormat/>
    <w:rsid w:val="001565B6"/>
    <w:pPr>
      <w:spacing w:before="120" w:after="120"/>
      <w:ind w:left="284" w:hanging="284"/>
      <w:contextualSpacing w:val="0"/>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1565B6"/>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65B6"/>
    <w:rPr>
      <w:rFonts w:asciiTheme="majorHAnsi" w:eastAsiaTheme="majorEastAsia" w:hAnsiTheme="majorHAnsi" w:cstheme="majorBidi"/>
      <w:spacing w:val="-10"/>
      <w:kern w:val="28"/>
      <w:sz w:val="56"/>
      <w:szCs w:val="56"/>
    </w:rPr>
  </w:style>
  <w:style w:type="paragraph" w:styleId="NoSpacing">
    <w:name w:val="No Spacing"/>
    <w:uiPriority w:val="1"/>
    <w:qFormat/>
    <w:rsid w:val="00501BCD"/>
    <w:pPr>
      <w:spacing w:after="0" w:line="240" w:lineRule="auto"/>
    </w:pPr>
    <w:rPr>
      <w:rFonts w:ascii="Book Antiqua" w:hAnsi="Book Antiqua"/>
      <w:sz w:val="20"/>
      <w:lang w:val="en-US"/>
    </w:rPr>
  </w:style>
  <w:style w:type="paragraph" w:styleId="BalloonText">
    <w:name w:val="Balloon Text"/>
    <w:basedOn w:val="Normal"/>
    <w:link w:val="BalloonTextChar"/>
    <w:uiPriority w:val="99"/>
    <w:semiHidden/>
    <w:unhideWhenUsed/>
    <w:rsid w:val="000E06B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06BE"/>
    <w:rPr>
      <w:rFonts w:ascii="Tahoma" w:hAnsi="Tahoma" w:cs="Tahoma"/>
      <w:sz w:val="16"/>
      <w:szCs w:val="16"/>
    </w:rPr>
  </w:style>
  <w:style w:type="table" w:styleId="TableGrid">
    <w:name w:val="Table Grid"/>
    <w:basedOn w:val="TableNormal"/>
    <w:uiPriority w:val="39"/>
    <w:rsid w:val="00517A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
    <w:basedOn w:val="Normal"/>
    <w:link w:val="ListParagraphChar"/>
    <w:uiPriority w:val="34"/>
    <w:qFormat/>
    <w:rsid w:val="00C11762"/>
    <w:pPr>
      <w:ind w:left="720"/>
      <w:contextualSpacing/>
    </w:pPr>
    <w:rPr>
      <w:lang w:val="en-ID"/>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qFormat/>
    <w:rsid w:val="00C11762"/>
    <w:rPr>
      <w:lang w:val="en-ID"/>
    </w:rPr>
  </w:style>
  <w:style w:type="table" w:customStyle="1" w:styleId="PlainTable21">
    <w:name w:val="Plain Table 21"/>
    <w:basedOn w:val="TableNormal"/>
    <w:uiPriority w:val="42"/>
    <w:rsid w:val="00621AC1"/>
    <w:pPr>
      <w:spacing w:after="0" w:line="240" w:lineRule="auto"/>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621AC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B60AF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9B4002"/>
    <w:pPr>
      <w:spacing w:before="100" w:beforeAutospacing="1" w:after="100" w:afterAutospacing="1"/>
    </w:pPr>
    <w:rPr>
      <w:rFonts w:eastAsia="Times New Roman" w:cs="Times New Roman"/>
      <w:sz w:val="24"/>
      <w:szCs w:val="24"/>
      <w:lang w:eastAsia="id-ID"/>
    </w:rPr>
  </w:style>
  <w:style w:type="paragraph" w:customStyle="1" w:styleId="judul">
    <w:name w:val="judul"/>
    <w:basedOn w:val="Stylepapertitle14pt"/>
    <w:link w:val="judulChar"/>
    <w:qFormat/>
    <w:rsid w:val="00DE51ED"/>
    <w:rPr>
      <w:b/>
      <w:sz w:val="22"/>
      <w:szCs w:val="22"/>
      <w:lang w:val="en-GB"/>
    </w:rPr>
  </w:style>
  <w:style w:type="paragraph" w:customStyle="1" w:styleId="nama">
    <w:name w:val="nama"/>
    <w:basedOn w:val="StyleAuthorBold"/>
    <w:link w:val="namaChar"/>
    <w:qFormat/>
    <w:rsid w:val="0027592E"/>
    <w:rPr>
      <w:sz w:val="22"/>
    </w:rPr>
  </w:style>
  <w:style w:type="character" w:customStyle="1" w:styleId="Stylepapertitle14ptChar">
    <w:name w:val="Style paper title + 14 pt Char"/>
    <w:basedOn w:val="DefaultParagraphFont"/>
    <w:link w:val="Stylepapertitle14pt"/>
    <w:rsid w:val="00DE51ED"/>
    <w:rPr>
      <w:rFonts w:ascii="Times New Roman" w:eastAsia="MS Mincho" w:hAnsi="Times New Roman" w:cs="Times New Roman"/>
      <w:noProof/>
      <w:sz w:val="24"/>
      <w:szCs w:val="48"/>
      <w:lang w:val="en-US"/>
    </w:rPr>
  </w:style>
  <w:style w:type="character" w:customStyle="1" w:styleId="judulChar">
    <w:name w:val="judul Char"/>
    <w:basedOn w:val="Stylepapertitle14ptChar"/>
    <w:link w:val="judul"/>
    <w:rsid w:val="00DE51ED"/>
    <w:rPr>
      <w:rFonts w:ascii="Times New Roman" w:eastAsia="MS Mincho" w:hAnsi="Times New Roman" w:cs="Times New Roman"/>
      <w:b/>
      <w:noProof/>
      <w:sz w:val="24"/>
      <w:szCs w:val="48"/>
      <w:lang w:val="en-GB"/>
    </w:rPr>
  </w:style>
  <w:style w:type="paragraph" w:customStyle="1" w:styleId="email">
    <w:name w:val="email"/>
    <w:basedOn w:val="nama"/>
    <w:link w:val="emailChar"/>
    <w:qFormat/>
    <w:rsid w:val="0027592E"/>
    <w:pPr>
      <w:spacing w:before="0" w:after="120"/>
    </w:pPr>
    <w:rPr>
      <w:sz w:val="20"/>
    </w:rPr>
  </w:style>
  <w:style w:type="character" w:customStyle="1" w:styleId="StyleAuthorBoldChar">
    <w:name w:val="Style Author + Bold Char"/>
    <w:basedOn w:val="DefaultParagraphFont"/>
    <w:link w:val="StyleAuthorBold"/>
    <w:rsid w:val="0027592E"/>
    <w:rPr>
      <w:rFonts w:ascii="Times New Roman" w:eastAsia="SimSun" w:hAnsi="Times New Roman" w:cs="Times New Roman"/>
      <w:b/>
      <w:bCs/>
      <w:noProof/>
      <w:sz w:val="20"/>
      <w:lang w:val="en-US"/>
    </w:rPr>
  </w:style>
  <w:style w:type="character" w:customStyle="1" w:styleId="namaChar">
    <w:name w:val="nama Char"/>
    <w:basedOn w:val="StyleAuthorBoldChar"/>
    <w:link w:val="nama"/>
    <w:rsid w:val="0027592E"/>
    <w:rPr>
      <w:rFonts w:ascii="Times New Roman" w:eastAsia="SimSun" w:hAnsi="Times New Roman" w:cs="Times New Roman"/>
      <w:b/>
      <w:bCs/>
      <w:noProof/>
      <w:sz w:val="20"/>
      <w:lang w:val="en-US"/>
    </w:rPr>
  </w:style>
  <w:style w:type="paragraph" w:customStyle="1" w:styleId="Style1">
    <w:name w:val="Style1"/>
    <w:basedOn w:val="nama"/>
    <w:link w:val="Style1Char"/>
    <w:qFormat/>
    <w:rsid w:val="0027592E"/>
    <w:pPr>
      <w:spacing w:before="0" w:after="0"/>
    </w:pPr>
  </w:style>
  <w:style w:type="character" w:customStyle="1" w:styleId="emailChar">
    <w:name w:val="email Char"/>
    <w:basedOn w:val="namaChar"/>
    <w:link w:val="email"/>
    <w:rsid w:val="0027592E"/>
    <w:rPr>
      <w:rFonts w:ascii="Times New Roman" w:eastAsia="SimSun" w:hAnsi="Times New Roman" w:cs="Times New Roman"/>
      <w:b/>
      <w:bCs/>
      <w:noProof/>
      <w:sz w:val="20"/>
      <w:lang w:val="en-US"/>
    </w:rPr>
  </w:style>
  <w:style w:type="paragraph" w:customStyle="1" w:styleId="pendahuluan">
    <w:name w:val="pendahuluan"/>
    <w:basedOn w:val="Normal"/>
    <w:link w:val="pendahuluanChar"/>
    <w:qFormat/>
    <w:rsid w:val="0027592E"/>
    <w:pPr>
      <w:spacing w:before="240" w:after="40"/>
    </w:pPr>
    <w:rPr>
      <w:rFonts w:cs="Times New Roman"/>
      <w:b/>
      <w:szCs w:val="20"/>
    </w:rPr>
  </w:style>
  <w:style w:type="character" w:customStyle="1" w:styleId="Style1Char">
    <w:name w:val="Style1 Char"/>
    <w:basedOn w:val="namaChar"/>
    <w:link w:val="Style1"/>
    <w:rsid w:val="0027592E"/>
    <w:rPr>
      <w:rFonts w:ascii="Times New Roman" w:eastAsia="SimSun" w:hAnsi="Times New Roman" w:cs="Times New Roman"/>
      <w:b/>
      <w:bCs/>
      <w:noProof/>
      <w:sz w:val="20"/>
      <w:lang w:val="en-US"/>
    </w:rPr>
  </w:style>
  <w:style w:type="paragraph" w:customStyle="1" w:styleId="batangtubuh">
    <w:name w:val="batang tubuh"/>
    <w:basedOn w:val="BodyText"/>
    <w:link w:val="batangtubuhChar"/>
    <w:qFormat/>
    <w:rsid w:val="00110CCB"/>
    <w:pPr>
      <w:ind w:firstLine="284"/>
    </w:pPr>
    <w:rPr>
      <w:lang w:val="en-GB"/>
    </w:rPr>
  </w:style>
  <w:style w:type="character" w:customStyle="1" w:styleId="pendahuluanChar">
    <w:name w:val="pendahuluan Char"/>
    <w:basedOn w:val="DefaultParagraphFont"/>
    <w:link w:val="pendahuluan"/>
    <w:rsid w:val="0027592E"/>
    <w:rPr>
      <w:rFonts w:ascii="Times New Roman" w:hAnsi="Times New Roman" w:cs="Times New Roman"/>
      <w:b/>
      <w:sz w:val="20"/>
      <w:szCs w:val="20"/>
    </w:rPr>
  </w:style>
  <w:style w:type="character" w:customStyle="1" w:styleId="batangtubuhChar">
    <w:name w:val="batang tubuh Char"/>
    <w:basedOn w:val="BodyTextChar"/>
    <w:link w:val="batangtubuh"/>
    <w:rsid w:val="00110CCB"/>
    <w:rPr>
      <w:rFonts w:ascii="Times New Roman" w:eastAsia="SimSun" w:hAnsi="Times New Roman" w:cs="Times New Roman"/>
      <w:spacing w:val="-1"/>
      <w:sz w:val="20"/>
      <w:szCs w:val="20"/>
      <w:lang w:val="en-GB"/>
    </w:rPr>
  </w:style>
  <w:style w:type="paragraph" w:styleId="Bibliography">
    <w:name w:val="Bibliography"/>
    <w:basedOn w:val="Normal"/>
    <w:next w:val="Normal"/>
    <w:uiPriority w:val="37"/>
    <w:unhideWhenUsed/>
    <w:rsid w:val="006228E2"/>
  </w:style>
  <w:style w:type="table" w:customStyle="1" w:styleId="PlainTable31">
    <w:name w:val="Plain Table 31"/>
    <w:basedOn w:val="TableNormal"/>
    <w:uiPriority w:val="43"/>
    <w:rsid w:val="00632C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judullampiran">
    <w:name w:val="judul lampiran"/>
    <w:basedOn w:val="Normal"/>
    <w:link w:val="judullampiranChar"/>
    <w:qFormat/>
    <w:rsid w:val="00175E69"/>
    <w:pPr>
      <w:spacing w:line="360" w:lineRule="auto"/>
      <w:jc w:val="left"/>
    </w:pPr>
    <w:rPr>
      <w:rFonts w:cs="Times New Roman"/>
      <w:b/>
      <w:bCs/>
      <w:sz w:val="24"/>
      <w:szCs w:val="24"/>
    </w:rPr>
  </w:style>
  <w:style w:type="character" w:customStyle="1" w:styleId="judullampiranChar">
    <w:name w:val="judul lampiran Char"/>
    <w:basedOn w:val="DefaultParagraphFont"/>
    <w:link w:val="judullampiran"/>
    <w:rsid w:val="00175E69"/>
    <w:rPr>
      <w:rFonts w:ascii="Times New Roman" w:hAnsi="Times New Roman" w:cs="Times New Roman"/>
      <w:b/>
      <w:bCs/>
      <w:sz w:val="24"/>
      <w:szCs w:val="24"/>
    </w:rPr>
  </w:style>
  <w:style w:type="character" w:styleId="CommentReference">
    <w:name w:val="annotation reference"/>
    <w:basedOn w:val="DefaultParagraphFont"/>
    <w:uiPriority w:val="99"/>
    <w:unhideWhenUsed/>
    <w:rsid w:val="006D6C1D"/>
    <w:rPr>
      <w:sz w:val="18"/>
      <w:szCs w:val="18"/>
    </w:rPr>
  </w:style>
  <w:style w:type="paragraph" w:styleId="CommentText">
    <w:name w:val="annotation text"/>
    <w:basedOn w:val="Normal"/>
    <w:link w:val="CommentTextChar"/>
    <w:uiPriority w:val="99"/>
    <w:semiHidden/>
    <w:unhideWhenUsed/>
    <w:rsid w:val="006D6C1D"/>
    <w:rPr>
      <w:sz w:val="24"/>
      <w:szCs w:val="24"/>
    </w:rPr>
  </w:style>
  <w:style w:type="character" w:customStyle="1" w:styleId="CommentTextChar">
    <w:name w:val="Comment Text Char"/>
    <w:basedOn w:val="DefaultParagraphFont"/>
    <w:link w:val="CommentText"/>
    <w:uiPriority w:val="99"/>
    <w:semiHidden/>
    <w:rsid w:val="006D6C1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6D6C1D"/>
    <w:rPr>
      <w:b/>
      <w:bCs/>
      <w:sz w:val="20"/>
      <w:szCs w:val="20"/>
    </w:rPr>
  </w:style>
  <w:style w:type="character" w:customStyle="1" w:styleId="CommentSubjectChar">
    <w:name w:val="Comment Subject Char"/>
    <w:basedOn w:val="CommentTextChar"/>
    <w:link w:val="CommentSubject"/>
    <w:uiPriority w:val="99"/>
    <w:semiHidden/>
    <w:rsid w:val="006D6C1D"/>
    <w:rPr>
      <w:rFonts w:ascii="Times New Roman" w:hAnsi="Times New Roman"/>
      <w:b/>
      <w:bCs/>
      <w:sz w:val="20"/>
      <w:szCs w:val="20"/>
    </w:rPr>
  </w:style>
  <w:style w:type="table" w:customStyle="1" w:styleId="PlainTable41">
    <w:name w:val="Plain Table 41"/>
    <w:basedOn w:val="TableNormal"/>
    <w:uiPriority w:val="44"/>
    <w:rsid w:val="0039681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1692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7023">
      <w:bodyDiv w:val="1"/>
      <w:marLeft w:val="0"/>
      <w:marRight w:val="0"/>
      <w:marTop w:val="0"/>
      <w:marBottom w:val="0"/>
      <w:divBdr>
        <w:top w:val="none" w:sz="0" w:space="0" w:color="auto"/>
        <w:left w:val="none" w:sz="0" w:space="0" w:color="auto"/>
        <w:bottom w:val="none" w:sz="0" w:space="0" w:color="auto"/>
        <w:right w:val="none" w:sz="0" w:space="0" w:color="auto"/>
      </w:divBdr>
    </w:div>
    <w:div w:id="8223457">
      <w:bodyDiv w:val="1"/>
      <w:marLeft w:val="0"/>
      <w:marRight w:val="0"/>
      <w:marTop w:val="0"/>
      <w:marBottom w:val="0"/>
      <w:divBdr>
        <w:top w:val="none" w:sz="0" w:space="0" w:color="auto"/>
        <w:left w:val="none" w:sz="0" w:space="0" w:color="auto"/>
        <w:bottom w:val="none" w:sz="0" w:space="0" w:color="auto"/>
        <w:right w:val="none" w:sz="0" w:space="0" w:color="auto"/>
      </w:divBdr>
    </w:div>
    <w:div w:id="10029978">
      <w:bodyDiv w:val="1"/>
      <w:marLeft w:val="0"/>
      <w:marRight w:val="0"/>
      <w:marTop w:val="0"/>
      <w:marBottom w:val="0"/>
      <w:divBdr>
        <w:top w:val="none" w:sz="0" w:space="0" w:color="auto"/>
        <w:left w:val="none" w:sz="0" w:space="0" w:color="auto"/>
        <w:bottom w:val="none" w:sz="0" w:space="0" w:color="auto"/>
        <w:right w:val="none" w:sz="0" w:space="0" w:color="auto"/>
      </w:divBdr>
    </w:div>
    <w:div w:id="12852381">
      <w:bodyDiv w:val="1"/>
      <w:marLeft w:val="0"/>
      <w:marRight w:val="0"/>
      <w:marTop w:val="0"/>
      <w:marBottom w:val="0"/>
      <w:divBdr>
        <w:top w:val="none" w:sz="0" w:space="0" w:color="auto"/>
        <w:left w:val="none" w:sz="0" w:space="0" w:color="auto"/>
        <w:bottom w:val="none" w:sz="0" w:space="0" w:color="auto"/>
        <w:right w:val="none" w:sz="0" w:space="0" w:color="auto"/>
      </w:divBdr>
    </w:div>
    <w:div w:id="16734570">
      <w:bodyDiv w:val="1"/>
      <w:marLeft w:val="0"/>
      <w:marRight w:val="0"/>
      <w:marTop w:val="0"/>
      <w:marBottom w:val="0"/>
      <w:divBdr>
        <w:top w:val="none" w:sz="0" w:space="0" w:color="auto"/>
        <w:left w:val="none" w:sz="0" w:space="0" w:color="auto"/>
        <w:bottom w:val="none" w:sz="0" w:space="0" w:color="auto"/>
        <w:right w:val="none" w:sz="0" w:space="0" w:color="auto"/>
      </w:divBdr>
    </w:div>
    <w:div w:id="18355794">
      <w:bodyDiv w:val="1"/>
      <w:marLeft w:val="0"/>
      <w:marRight w:val="0"/>
      <w:marTop w:val="0"/>
      <w:marBottom w:val="0"/>
      <w:divBdr>
        <w:top w:val="none" w:sz="0" w:space="0" w:color="auto"/>
        <w:left w:val="none" w:sz="0" w:space="0" w:color="auto"/>
        <w:bottom w:val="none" w:sz="0" w:space="0" w:color="auto"/>
        <w:right w:val="none" w:sz="0" w:space="0" w:color="auto"/>
      </w:divBdr>
    </w:div>
    <w:div w:id="23361063">
      <w:bodyDiv w:val="1"/>
      <w:marLeft w:val="0"/>
      <w:marRight w:val="0"/>
      <w:marTop w:val="0"/>
      <w:marBottom w:val="0"/>
      <w:divBdr>
        <w:top w:val="none" w:sz="0" w:space="0" w:color="auto"/>
        <w:left w:val="none" w:sz="0" w:space="0" w:color="auto"/>
        <w:bottom w:val="none" w:sz="0" w:space="0" w:color="auto"/>
        <w:right w:val="none" w:sz="0" w:space="0" w:color="auto"/>
      </w:divBdr>
    </w:div>
    <w:div w:id="24790178">
      <w:bodyDiv w:val="1"/>
      <w:marLeft w:val="0"/>
      <w:marRight w:val="0"/>
      <w:marTop w:val="0"/>
      <w:marBottom w:val="0"/>
      <w:divBdr>
        <w:top w:val="none" w:sz="0" w:space="0" w:color="auto"/>
        <w:left w:val="none" w:sz="0" w:space="0" w:color="auto"/>
        <w:bottom w:val="none" w:sz="0" w:space="0" w:color="auto"/>
        <w:right w:val="none" w:sz="0" w:space="0" w:color="auto"/>
      </w:divBdr>
    </w:div>
    <w:div w:id="30156963">
      <w:bodyDiv w:val="1"/>
      <w:marLeft w:val="0"/>
      <w:marRight w:val="0"/>
      <w:marTop w:val="0"/>
      <w:marBottom w:val="0"/>
      <w:divBdr>
        <w:top w:val="none" w:sz="0" w:space="0" w:color="auto"/>
        <w:left w:val="none" w:sz="0" w:space="0" w:color="auto"/>
        <w:bottom w:val="none" w:sz="0" w:space="0" w:color="auto"/>
        <w:right w:val="none" w:sz="0" w:space="0" w:color="auto"/>
      </w:divBdr>
    </w:div>
    <w:div w:id="33384952">
      <w:bodyDiv w:val="1"/>
      <w:marLeft w:val="0"/>
      <w:marRight w:val="0"/>
      <w:marTop w:val="0"/>
      <w:marBottom w:val="0"/>
      <w:divBdr>
        <w:top w:val="none" w:sz="0" w:space="0" w:color="auto"/>
        <w:left w:val="none" w:sz="0" w:space="0" w:color="auto"/>
        <w:bottom w:val="none" w:sz="0" w:space="0" w:color="auto"/>
        <w:right w:val="none" w:sz="0" w:space="0" w:color="auto"/>
      </w:divBdr>
    </w:div>
    <w:div w:id="37167769">
      <w:bodyDiv w:val="1"/>
      <w:marLeft w:val="0"/>
      <w:marRight w:val="0"/>
      <w:marTop w:val="0"/>
      <w:marBottom w:val="0"/>
      <w:divBdr>
        <w:top w:val="none" w:sz="0" w:space="0" w:color="auto"/>
        <w:left w:val="none" w:sz="0" w:space="0" w:color="auto"/>
        <w:bottom w:val="none" w:sz="0" w:space="0" w:color="auto"/>
        <w:right w:val="none" w:sz="0" w:space="0" w:color="auto"/>
      </w:divBdr>
    </w:div>
    <w:div w:id="38626405">
      <w:bodyDiv w:val="1"/>
      <w:marLeft w:val="0"/>
      <w:marRight w:val="0"/>
      <w:marTop w:val="0"/>
      <w:marBottom w:val="0"/>
      <w:divBdr>
        <w:top w:val="none" w:sz="0" w:space="0" w:color="auto"/>
        <w:left w:val="none" w:sz="0" w:space="0" w:color="auto"/>
        <w:bottom w:val="none" w:sz="0" w:space="0" w:color="auto"/>
        <w:right w:val="none" w:sz="0" w:space="0" w:color="auto"/>
      </w:divBdr>
    </w:div>
    <w:div w:id="38675128">
      <w:bodyDiv w:val="1"/>
      <w:marLeft w:val="0"/>
      <w:marRight w:val="0"/>
      <w:marTop w:val="0"/>
      <w:marBottom w:val="0"/>
      <w:divBdr>
        <w:top w:val="none" w:sz="0" w:space="0" w:color="auto"/>
        <w:left w:val="none" w:sz="0" w:space="0" w:color="auto"/>
        <w:bottom w:val="none" w:sz="0" w:space="0" w:color="auto"/>
        <w:right w:val="none" w:sz="0" w:space="0" w:color="auto"/>
      </w:divBdr>
    </w:div>
    <w:div w:id="43912384">
      <w:bodyDiv w:val="1"/>
      <w:marLeft w:val="0"/>
      <w:marRight w:val="0"/>
      <w:marTop w:val="0"/>
      <w:marBottom w:val="0"/>
      <w:divBdr>
        <w:top w:val="none" w:sz="0" w:space="0" w:color="auto"/>
        <w:left w:val="none" w:sz="0" w:space="0" w:color="auto"/>
        <w:bottom w:val="none" w:sz="0" w:space="0" w:color="auto"/>
        <w:right w:val="none" w:sz="0" w:space="0" w:color="auto"/>
      </w:divBdr>
    </w:div>
    <w:div w:id="46102131">
      <w:bodyDiv w:val="1"/>
      <w:marLeft w:val="0"/>
      <w:marRight w:val="0"/>
      <w:marTop w:val="0"/>
      <w:marBottom w:val="0"/>
      <w:divBdr>
        <w:top w:val="none" w:sz="0" w:space="0" w:color="auto"/>
        <w:left w:val="none" w:sz="0" w:space="0" w:color="auto"/>
        <w:bottom w:val="none" w:sz="0" w:space="0" w:color="auto"/>
        <w:right w:val="none" w:sz="0" w:space="0" w:color="auto"/>
      </w:divBdr>
    </w:div>
    <w:div w:id="55666568">
      <w:bodyDiv w:val="1"/>
      <w:marLeft w:val="0"/>
      <w:marRight w:val="0"/>
      <w:marTop w:val="0"/>
      <w:marBottom w:val="0"/>
      <w:divBdr>
        <w:top w:val="none" w:sz="0" w:space="0" w:color="auto"/>
        <w:left w:val="none" w:sz="0" w:space="0" w:color="auto"/>
        <w:bottom w:val="none" w:sz="0" w:space="0" w:color="auto"/>
        <w:right w:val="none" w:sz="0" w:space="0" w:color="auto"/>
      </w:divBdr>
    </w:div>
    <w:div w:id="56052202">
      <w:bodyDiv w:val="1"/>
      <w:marLeft w:val="0"/>
      <w:marRight w:val="0"/>
      <w:marTop w:val="0"/>
      <w:marBottom w:val="0"/>
      <w:divBdr>
        <w:top w:val="none" w:sz="0" w:space="0" w:color="auto"/>
        <w:left w:val="none" w:sz="0" w:space="0" w:color="auto"/>
        <w:bottom w:val="none" w:sz="0" w:space="0" w:color="auto"/>
        <w:right w:val="none" w:sz="0" w:space="0" w:color="auto"/>
      </w:divBdr>
    </w:div>
    <w:div w:id="59644101">
      <w:bodyDiv w:val="1"/>
      <w:marLeft w:val="0"/>
      <w:marRight w:val="0"/>
      <w:marTop w:val="0"/>
      <w:marBottom w:val="0"/>
      <w:divBdr>
        <w:top w:val="none" w:sz="0" w:space="0" w:color="auto"/>
        <w:left w:val="none" w:sz="0" w:space="0" w:color="auto"/>
        <w:bottom w:val="none" w:sz="0" w:space="0" w:color="auto"/>
        <w:right w:val="none" w:sz="0" w:space="0" w:color="auto"/>
      </w:divBdr>
    </w:div>
    <w:div w:id="67387210">
      <w:bodyDiv w:val="1"/>
      <w:marLeft w:val="0"/>
      <w:marRight w:val="0"/>
      <w:marTop w:val="0"/>
      <w:marBottom w:val="0"/>
      <w:divBdr>
        <w:top w:val="none" w:sz="0" w:space="0" w:color="auto"/>
        <w:left w:val="none" w:sz="0" w:space="0" w:color="auto"/>
        <w:bottom w:val="none" w:sz="0" w:space="0" w:color="auto"/>
        <w:right w:val="none" w:sz="0" w:space="0" w:color="auto"/>
      </w:divBdr>
    </w:div>
    <w:div w:id="74517774">
      <w:bodyDiv w:val="1"/>
      <w:marLeft w:val="0"/>
      <w:marRight w:val="0"/>
      <w:marTop w:val="0"/>
      <w:marBottom w:val="0"/>
      <w:divBdr>
        <w:top w:val="none" w:sz="0" w:space="0" w:color="auto"/>
        <w:left w:val="none" w:sz="0" w:space="0" w:color="auto"/>
        <w:bottom w:val="none" w:sz="0" w:space="0" w:color="auto"/>
        <w:right w:val="none" w:sz="0" w:space="0" w:color="auto"/>
      </w:divBdr>
    </w:div>
    <w:div w:id="84309373">
      <w:bodyDiv w:val="1"/>
      <w:marLeft w:val="0"/>
      <w:marRight w:val="0"/>
      <w:marTop w:val="0"/>
      <w:marBottom w:val="0"/>
      <w:divBdr>
        <w:top w:val="none" w:sz="0" w:space="0" w:color="auto"/>
        <w:left w:val="none" w:sz="0" w:space="0" w:color="auto"/>
        <w:bottom w:val="none" w:sz="0" w:space="0" w:color="auto"/>
        <w:right w:val="none" w:sz="0" w:space="0" w:color="auto"/>
      </w:divBdr>
    </w:div>
    <w:div w:id="84767728">
      <w:bodyDiv w:val="1"/>
      <w:marLeft w:val="0"/>
      <w:marRight w:val="0"/>
      <w:marTop w:val="0"/>
      <w:marBottom w:val="0"/>
      <w:divBdr>
        <w:top w:val="none" w:sz="0" w:space="0" w:color="auto"/>
        <w:left w:val="none" w:sz="0" w:space="0" w:color="auto"/>
        <w:bottom w:val="none" w:sz="0" w:space="0" w:color="auto"/>
        <w:right w:val="none" w:sz="0" w:space="0" w:color="auto"/>
      </w:divBdr>
    </w:div>
    <w:div w:id="88737835">
      <w:bodyDiv w:val="1"/>
      <w:marLeft w:val="0"/>
      <w:marRight w:val="0"/>
      <w:marTop w:val="0"/>
      <w:marBottom w:val="0"/>
      <w:divBdr>
        <w:top w:val="none" w:sz="0" w:space="0" w:color="auto"/>
        <w:left w:val="none" w:sz="0" w:space="0" w:color="auto"/>
        <w:bottom w:val="none" w:sz="0" w:space="0" w:color="auto"/>
        <w:right w:val="none" w:sz="0" w:space="0" w:color="auto"/>
      </w:divBdr>
    </w:div>
    <w:div w:id="92210842">
      <w:bodyDiv w:val="1"/>
      <w:marLeft w:val="0"/>
      <w:marRight w:val="0"/>
      <w:marTop w:val="0"/>
      <w:marBottom w:val="0"/>
      <w:divBdr>
        <w:top w:val="none" w:sz="0" w:space="0" w:color="auto"/>
        <w:left w:val="none" w:sz="0" w:space="0" w:color="auto"/>
        <w:bottom w:val="none" w:sz="0" w:space="0" w:color="auto"/>
        <w:right w:val="none" w:sz="0" w:space="0" w:color="auto"/>
      </w:divBdr>
    </w:div>
    <w:div w:id="92824045">
      <w:bodyDiv w:val="1"/>
      <w:marLeft w:val="0"/>
      <w:marRight w:val="0"/>
      <w:marTop w:val="0"/>
      <w:marBottom w:val="0"/>
      <w:divBdr>
        <w:top w:val="none" w:sz="0" w:space="0" w:color="auto"/>
        <w:left w:val="none" w:sz="0" w:space="0" w:color="auto"/>
        <w:bottom w:val="none" w:sz="0" w:space="0" w:color="auto"/>
        <w:right w:val="none" w:sz="0" w:space="0" w:color="auto"/>
      </w:divBdr>
    </w:div>
    <w:div w:id="101003296">
      <w:bodyDiv w:val="1"/>
      <w:marLeft w:val="0"/>
      <w:marRight w:val="0"/>
      <w:marTop w:val="0"/>
      <w:marBottom w:val="0"/>
      <w:divBdr>
        <w:top w:val="none" w:sz="0" w:space="0" w:color="auto"/>
        <w:left w:val="none" w:sz="0" w:space="0" w:color="auto"/>
        <w:bottom w:val="none" w:sz="0" w:space="0" w:color="auto"/>
        <w:right w:val="none" w:sz="0" w:space="0" w:color="auto"/>
      </w:divBdr>
    </w:div>
    <w:div w:id="107508473">
      <w:bodyDiv w:val="1"/>
      <w:marLeft w:val="0"/>
      <w:marRight w:val="0"/>
      <w:marTop w:val="0"/>
      <w:marBottom w:val="0"/>
      <w:divBdr>
        <w:top w:val="none" w:sz="0" w:space="0" w:color="auto"/>
        <w:left w:val="none" w:sz="0" w:space="0" w:color="auto"/>
        <w:bottom w:val="none" w:sz="0" w:space="0" w:color="auto"/>
        <w:right w:val="none" w:sz="0" w:space="0" w:color="auto"/>
      </w:divBdr>
    </w:div>
    <w:div w:id="111484050">
      <w:bodyDiv w:val="1"/>
      <w:marLeft w:val="0"/>
      <w:marRight w:val="0"/>
      <w:marTop w:val="0"/>
      <w:marBottom w:val="0"/>
      <w:divBdr>
        <w:top w:val="none" w:sz="0" w:space="0" w:color="auto"/>
        <w:left w:val="none" w:sz="0" w:space="0" w:color="auto"/>
        <w:bottom w:val="none" w:sz="0" w:space="0" w:color="auto"/>
        <w:right w:val="none" w:sz="0" w:space="0" w:color="auto"/>
      </w:divBdr>
    </w:div>
    <w:div w:id="127356824">
      <w:bodyDiv w:val="1"/>
      <w:marLeft w:val="0"/>
      <w:marRight w:val="0"/>
      <w:marTop w:val="0"/>
      <w:marBottom w:val="0"/>
      <w:divBdr>
        <w:top w:val="none" w:sz="0" w:space="0" w:color="auto"/>
        <w:left w:val="none" w:sz="0" w:space="0" w:color="auto"/>
        <w:bottom w:val="none" w:sz="0" w:space="0" w:color="auto"/>
        <w:right w:val="none" w:sz="0" w:space="0" w:color="auto"/>
      </w:divBdr>
    </w:div>
    <w:div w:id="129373139">
      <w:bodyDiv w:val="1"/>
      <w:marLeft w:val="0"/>
      <w:marRight w:val="0"/>
      <w:marTop w:val="0"/>
      <w:marBottom w:val="0"/>
      <w:divBdr>
        <w:top w:val="none" w:sz="0" w:space="0" w:color="auto"/>
        <w:left w:val="none" w:sz="0" w:space="0" w:color="auto"/>
        <w:bottom w:val="none" w:sz="0" w:space="0" w:color="auto"/>
        <w:right w:val="none" w:sz="0" w:space="0" w:color="auto"/>
      </w:divBdr>
    </w:div>
    <w:div w:id="133565387">
      <w:bodyDiv w:val="1"/>
      <w:marLeft w:val="0"/>
      <w:marRight w:val="0"/>
      <w:marTop w:val="0"/>
      <w:marBottom w:val="0"/>
      <w:divBdr>
        <w:top w:val="none" w:sz="0" w:space="0" w:color="auto"/>
        <w:left w:val="none" w:sz="0" w:space="0" w:color="auto"/>
        <w:bottom w:val="none" w:sz="0" w:space="0" w:color="auto"/>
        <w:right w:val="none" w:sz="0" w:space="0" w:color="auto"/>
      </w:divBdr>
    </w:div>
    <w:div w:id="135681798">
      <w:bodyDiv w:val="1"/>
      <w:marLeft w:val="0"/>
      <w:marRight w:val="0"/>
      <w:marTop w:val="0"/>
      <w:marBottom w:val="0"/>
      <w:divBdr>
        <w:top w:val="none" w:sz="0" w:space="0" w:color="auto"/>
        <w:left w:val="none" w:sz="0" w:space="0" w:color="auto"/>
        <w:bottom w:val="none" w:sz="0" w:space="0" w:color="auto"/>
        <w:right w:val="none" w:sz="0" w:space="0" w:color="auto"/>
      </w:divBdr>
    </w:div>
    <w:div w:id="136919670">
      <w:bodyDiv w:val="1"/>
      <w:marLeft w:val="0"/>
      <w:marRight w:val="0"/>
      <w:marTop w:val="0"/>
      <w:marBottom w:val="0"/>
      <w:divBdr>
        <w:top w:val="none" w:sz="0" w:space="0" w:color="auto"/>
        <w:left w:val="none" w:sz="0" w:space="0" w:color="auto"/>
        <w:bottom w:val="none" w:sz="0" w:space="0" w:color="auto"/>
        <w:right w:val="none" w:sz="0" w:space="0" w:color="auto"/>
      </w:divBdr>
    </w:div>
    <w:div w:id="149030403">
      <w:bodyDiv w:val="1"/>
      <w:marLeft w:val="0"/>
      <w:marRight w:val="0"/>
      <w:marTop w:val="0"/>
      <w:marBottom w:val="0"/>
      <w:divBdr>
        <w:top w:val="none" w:sz="0" w:space="0" w:color="auto"/>
        <w:left w:val="none" w:sz="0" w:space="0" w:color="auto"/>
        <w:bottom w:val="none" w:sz="0" w:space="0" w:color="auto"/>
        <w:right w:val="none" w:sz="0" w:space="0" w:color="auto"/>
      </w:divBdr>
    </w:div>
    <w:div w:id="167988296">
      <w:bodyDiv w:val="1"/>
      <w:marLeft w:val="0"/>
      <w:marRight w:val="0"/>
      <w:marTop w:val="0"/>
      <w:marBottom w:val="0"/>
      <w:divBdr>
        <w:top w:val="none" w:sz="0" w:space="0" w:color="auto"/>
        <w:left w:val="none" w:sz="0" w:space="0" w:color="auto"/>
        <w:bottom w:val="none" w:sz="0" w:space="0" w:color="auto"/>
        <w:right w:val="none" w:sz="0" w:space="0" w:color="auto"/>
      </w:divBdr>
    </w:div>
    <w:div w:id="172456530">
      <w:bodyDiv w:val="1"/>
      <w:marLeft w:val="0"/>
      <w:marRight w:val="0"/>
      <w:marTop w:val="0"/>
      <w:marBottom w:val="0"/>
      <w:divBdr>
        <w:top w:val="none" w:sz="0" w:space="0" w:color="auto"/>
        <w:left w:val="none" w:sz="0" w:space="0" w:color="auto"/>
        <w:bottom w:val="none" w:sz="0" w:space="0" w:color="auto"/>
        <w:right w:val="none" w:sz="0" w:space="0" w:color="auto"/>
      </w:divBdr>
    </w:div>
    <w:div w:id="176117935">
      <w:bodyDiv w:val="1"/>
      <w:marLeft w:val="0"/>
      <w:marRight w:val="0"/>
      <w:marTop w:val="0"/>
      <w:marBottom w:val="0"/>
      <w:divBdr>
        <w:top w:val="none" w:sz="0" w:space="0" w:color="auto"/>
        <w:left w:val="none" w:sz="0" w:space="0" w:color="auto"/>
        <w:bottom w:val="none" w:sz="0" w:space="0" w:color="auto"/>
        <w:right w:val="none" w:sz="0" w:space="0" w:color="auto"/>
      </w:divBdr>
    </w:div>
    <w:div w:id="177349134">
      <w:bodyDiv w:val="1"/>
      <w:marLeft w:val="0"/>
      <w:marRight w:val="0"/>
      <w:marTop w:val="0"/>
      <w:marBottom w:val="0"/>
      <w:divBdr>
        <w:top w:val="none" w:sz="0" w:space="0" w:color="auto"/>
        <w:left w:val="none" w:sz="0" w:space="0" w:color="auto"/>
        <w:bottom w:val="none" w:sz="0" w:space="0" w:color="auto"/>
        <w:right w:val="none" w:sz="0" w:space="0" w:color="auto"/>
      </w:divBdr>
    </w:div>
    <w:div w:id="182062144">
      <w:bodyDiv w:val="1"/>
      <w:marLeft w:val="0"/>
      <w:marRight w:val="0"/>
      <w:marTop w:val="0"/>
      <w:marBottom w:val="0"/>
      <w:divBdr>
        <w:top w:val="none" w:sz="0" w:space="0" w:color="auto"/>
        <w:left w:val="none" w:sz="0" w:space="0" w:color="auto"/>
        <w:bottom w:val="none" w:sz="0" w:space="0" w:color="auto"/>
        <w:right w:val="none" w:sz="0" w:space="0" w:color="auto"/>
      </w:divBdr>
    </w:div>
    <w:div w:id="186874465">
      <w:bodyDiv w:val="1"/>
      <w:marLeft w:val="0"/>
      <w:marRight w:val="0"/>
      <w:marTop w:val="0"/>
      <w:marBottom w:val="0"/>
      <w:divBdr>
        <w:top w:val="none" w:sz="0" w:space="0" w:color="auto"/>
        <w:left w:val="none" w:sz="0" w:space="0" w:color="auto"/>
        <w:bottom w:val="none" w:sz="0" w:space="0" w:color="auto"/>
        <w:right w:val="none" w:sz="0" w:space="0" w:color="auto"/>
      </w:divBdr>
    </w:div>
    <w:div w:id="187764098">
      <w:bodyDiv w:val="1"/>
      <w:marLeft w:val="0"/>
      <w:marRight w:val="0"/>
      <w:marTop w:val="0"/>
      <w:marBottom w:val="0"/>
      <w:divBdr>
        <w:top w:val="none" w:sz="0" w:space="0" w:color="auto"/>
        <w:left w:val="none" w:sz="0" w:space="0" w:color="auto"/>
        <w:bottom w:val="none" w:sz="0" w:space="0" w:color="auto"/>
        <w:right w:val="none" w:sz="0" w:space="0" w:color="auto"/>
      </w:divBdr>
    </w:div>
    <w:div w:id="188953253">
      <w:bodyDiv w:val="1"/>
      <w:marLeft w:val="0"/>
      <w:marRight w:val="0"/>
      <w:marTop w:val="0"/>
      <w:marBottom w:val="0"/>
      <w:divBdr>
        <w:top w:val="none" w:sz="0" w:space="0" w:color="auto"/>
        <w:left w:val="none" w:sz="0" w:space="0" w:color="auto"/>
        <w:bottom w:val="none" w:sz="0" w:space="0" w:color="auto"/>
        <w:right w:val="none" w:sz="0" w:space="0" w:color="auto"/>
      </w:divBdr>
    </w:div>
    <w:div w:id="189492109">
      <w:bodyDiv w:val="1"/>
      <w:marLeft w:val="0"/>
      <w:marRight w:val="0"/>
      <w:marTop w:val="0"/>
      <w:marBottom w:val="0"/>
      <w:divBdr>
        <w:top w:val="none" w:sz="0" w:space="0" w:color="auto"/>
        <w:left w:val="none" w:sz="0" w:space="0" w:color="auto"/>
        <w:bottom w:val="none" w:sz="0" w:space="0" w:color="auto"/>
        <w:right w:val="none" w:sz="0" w:space="0" w:color="auto"/>
      </w:divBdr>
    </w:div>
    <w:div w:id="190455553">
      <w:bodyDiv w:val="1"/>
      <w:marLeft w:val="0"/>
      <w:marRight w:val="0"/>
      <w:marTop w:val="0"/>
      <w:marBottom w:val="0"/>
      <w:divBdr>
        <w:top w:val="none" w:sz="0" w:space="0" w:color="auto"/>
        <w:left w:val="none" w:sz="0" w:space="0" w:color="auto"/>
        <w:bottom w:val="none" w:sz="0" w:space="0" w:color="auto"/>
        <w:right w:val="none" w:sz="0" w:space="0" w:color="auto"/>
      </w:divBdr>
    </w:div>
    <w:div w:id="192622322">
      <w:bodyDiv w:val="1"/>
      <w:marLeft w:val="0"/>
      <w:marRight w:val="0"/>
      <w:marTop w:val="0"/>
      <w:marBottom w:val="0"/>
      <w:divBdr>
        <w:top w:val="none" w:sz="0" w:space="0" w:color="auto"/>
        <w:left w:val="none" w:sz="0" w:space="0" w:color="auto"/>
        <w:bottom w:val="none" w:sz="0" w:space="0" w:color="auto"/>
        <w:right w:val="none" w:sz="0" w:space="0" w:color="auto"/>
      </w:divBdr>
    </w:div>
    <w:div w:id="194737844">
      <w:bodyDiv w:val="1"/>
      <w:marLeft w:val="0"/>
      <w:marRight w:val="0"/>
      <w:marTop w:val="0"/>
      <w:marBottom w:val="0"/>
      <w:divBdr>
        <w:top w:val="none" w:sz="0" w:space="0" w:color="auto"/>
        <w:left w:val="none" w:sz="0" w:space="0" w:color="auto"/>
        <w:bottom w:val="none" w:sz="0" w:space="0" w:color="auto"/>
        <w:right w:val="none" w:sz="0" w:space="0" w:color="auto"/>
      </w:divBdr>
    </w:div>
    <w:div w:id="194926845">
      <w:bodyDiv w:val="1"/>
      <w:marLeft w:val="0"/>
      <w:marRight w:val="0"/>
      <w:marTop w:val="0"/>
      <w:marBottom w:val="0"/>
      <w:divBdr>
        <w:top w:val="none" w:sz="0" w:space="0" w:color="auto"/>
        <w:left w:val="none" w:sz="0" w:space="0" w:color="auto"/>
        <w:bottom w:val="none" w:sz="0" w:space="0" w:color="auto"/>
        <w:right w:val="none" w:sz="0" w:space="0" w:color="auto"/>
      </w:divBdr>
    </w:div>
    <w:div w:id="196162233">
      <w:bodyDiv w:val="1"/>
      <w:marLeft w:val="0"/>
      <w:marRight w:val="0"/>
      <w:marTop w:val="0"/>
      <w:marBottom w:val="0"/>
      <w:divBdr>
        <w:top w:val="none" w:sz="0" w:space="0" w:color="auto"/>
        <w:left w:val="none" w:sz="0" w:space="0" w:color="auto"/>
        <w:bottom w:val="none" w:sz="0" w:space="0" w:color="auto"/>
        <w:right w:val="none" w:sz="0" w:space="0" w:color="auto"/>
      </w:divBdr>
    </w:div>
    <w:div w:id="196967159">
      <w:bodyDiv w:val="1"/>
      <w:marLeft w:val="0"/>
      <w:marRight w:val="0"/>
      <w:marTop w:val="0"/>
      <w:marBottom w:val="0"/>
      <w:divBdr>
        <w:top w:val="none" w:sz="0" w:space="0" w:color="auto"/>
        <w:left w:val="none" w:sz="0" w:space="0" w:color="auto"/>
        <w:bottom w:val="none" w:sz="0" w:space="0" w:color="auto"/>
        <w:right w:val="none" w:sz="0" w:space="0" w:color="auto"/>
      </w:divBdr>
    </w:div>
    <w:div w:id="200631852">
      <w:bodyDiv w:val="1"/>
      <w:marLeft w:val="0"/>
      <w:marRight w:val="0"/>
      <w:marTop w:val="0"/>
      <w:marBottom w:val="0"/>
      <w:divBdr>
        <w:top w:val="none" w:sz="0" w:space="0" w:color="auto"/>
        <w:left w:val="none" w:sz="0" w:space="0" w:color="auto"/>
        <w:bottom w:val="none" w:sz="0" w:space="0" w:color="auto"/>
        <w:right w:val="none" w:sz="0" w:space="0" w:color="auto"/>
      </w:divBdr>
    </w:div>
    <w:div w:id="204490225">
      <w:bodyDiv w:val="1"/>
      <w:marLeft w:val="0"/>
      <w:marRight w:val="0"/>
      <w:marTop w:val="0"/>
      <w:marBottom w:val="0"/>
      <w:divBdr>
        <w:top w:val="none" w:sz="0" w:space="0" w:color="auto"/>
        <w:left w:val="none" w:sz="0" w:space="0" w:color="auto"/>
        <w:bottom w:val="none" w:sz="0" w:space="0" w:color="auto"/>
        <w:right w:val="none" w:sz="0" w:space="0" w:color="auto"/>
      </w:divBdr>
    </w:div>
    <w:div w:id="220334741">
      <w:bodyDiv w:val="1"/>
      <w:marLeft w:val="0"/>
      <w:marRight w:val="0"/>
      <w:marTop w:val="0"/>
      <w:marBottom w:val="0"/>
      <w:divBdr>
        <w:top w:val="none" w:sz="0" w:space="0" w:color="auto"/>
        <w:left w:val="none" w:sz="0" w:space="0" w:color="auto"/>
        <w:bottom w:val="none" w:sz="0" w:space="0" w:color="auto"/>
        <w:right w:val="none" w:sz="0" w:space="0" w:color="auto"/>
      </w:divBdr>
    </w:div>
    <w:div w:id="226037670">
      <w:bodyDiv w:val="1"/>
      <w:marLeft w:val="0"/>
      <w:marRight w:val="0"/>
      <w:marTop w:val="0"/>
      <w:marBottom w:val="0"/>
      <w:divBdr>
        <w:top w:val="none" w:sz="0" w:space="0" w:color="auto"/>
        <w:left w:val="none" w:sz="0" w:space="0" w:color="auto"/>
        <w:bottom w:val="none" w:sz="0" w:space="0" w:color="auto"/>
        <w:right w:val="none" w:sz="0" w:space="0" w:color="auto"/>
      </w:divBdr>
    </w:div>
    <w:div w:id="227423272">
      <w:bodyDiv w:val="1"/>
      <w:marLeft w:val="0"/>
      <w:marRight w:val="0"/>
      <w:marTop w:val="0"/>
      <w:marBottom w:val="0"/>
      <w:divBdr>
        <w:top w:val="none" w:sz="0" w:space="0" w:color="auto"/>
        <w:left w:val="none" w:sz="0" w:space="0" w:color="auto"/>
        <w:bottom w:val="none" w:sz="0" w:space="0" w:color="auto"/>
        <w:right w:val="none" w:sz="0" w:space="0" w:color="auto"/>
      </w:divBdr>
    </w:div>
    <w:div w:id="234632330">
      <w:bodyDiv w:val="1"/>
      <w:marLeft w:val="0"/>
      <w:marRight w:val="0"/>
      <w:marTop w:val="0"/>
      <w:marBottom w:val="0"/>
      <w:divBdr>
        <w:top w:val="none" w:sz="0" w:space="0" w:color="auto"/>
        <w:left w:val="none" w:sz="0" w:space="0" w:color="auto"/>
        <w:bottom w:val="none" w:sz="0" w:space="0" w:color="auto"/>
        <w:right w:val="none" w:sz="0" w:space="0" w:color="auto"/>
      </w:divBdr>
    </w:div>
    <w:div w:id="235943020">
      <w:bodyDiv w:val="1"/>
      <w:marLeft w:val="0"/>
      <w:marRight w:val="0"/>
      <w:marTop w:val="0"/>
      <w:marBottom w:val="0"/>
      <w:divBdr>
        <w:top w:val="none" w:sz="0" w:space="0" w:color="auto"/>
        <w:left w:val="none" w:sz="0" w:space="0" w:color="auto"/>
        <w:bottom w:val="none" w:sz="0" w:space="0" w:color="auto"/>
        <w:right w:val="none" w:sz="0" w:space="0" w:color="auto"/>
      </w:divBdr>
    </w:div>
    <w:div w:id="237134119">
      <w:bodyDiv w:val="1"/>
      <w:marLeft w:val="0"/>
      <w:marRight w:val="0"/>
      <w:marTop w:val="0"/>
      <w:marBottom w:val="0"/>
      <w:divBdr>
        <w:top w:val="none" w:sz="0" w:space="0" w:color="auto"/>
        <w:left w:val="none" w:sz="0" w:space="0" w:color="auto"/>
        <w:bottom w:val="none" w:sz="0" w:space="0" w:color="auto"/>
        <w:right w:val="none" w:sz="0" w:space="0" w:color="auto"/>
      </w:divBdr>
    </w:div>
    <w:div w:id="239873773">
      <w:bodyDiv w:val="1"/>
      <w:marLeft w:val="0"/>
      <w:marRight w:val="0"/>
      <w:marTop w:val="0"/>
      <w:marBottom w:val="0"/>
      <w:divBdr>
        <w:top w:val="none" w:sz="0" w:space="0" w:color="auto"/>
        <w:left w:val="none" w:sz="0" w:space="0" w:color="auto"/>
        <w:bottom w:val="none" w:sz="0" w:space="0" w:color="auto"/>
        <w:right w:val="none" w:sz="0" w:space="0" w:color="auto"/>
      </w:divBdr>
    </w:div>
    <w:div w:id="247884630">
      <w:bodyDiv w:val="1"/>
      <w:marLeft w:val="0"/>
      <w:marRight w:val="0"/>
      <w:marTop w:val="0"/>
      <w:marBottom w:val="0"/>
      <w:divBdr>
        <w:top w:val="none" w:sz="0" w:space="0" w:color="auto"/>
        <w:left w:val="none" w:sz="0" w:space="0" w:color="auto"/>
        <w:bottom w:val="none" w:sz="0" w:space="0" w:color="auto"/>
        <w:right w:val="none" w:sz="0" w:space="0" w:color="auto"/>
      </w:divBdr>
    </w:div>
    <w:div w:id="250503509">
      <w:bodyDiv w:val="1"/>
      <w:marLeft w:val="0"/>
      <w:marRight w:val="0"/>
      <w:marTop w:val="0"/>
      <w:marBottom w:val="0"/>
      <w:divBdr>
        <w:top w:val="none" w:sz="0" w:space="0" w:color="auto"/>
        <w:left w:val="none" w:sz="0" w:space="0" w:color="auto"/>
        <w:bottom w:val="none" w:sz="0" w:space="0" w:color="auto"/>
        <w:right w:val="none" w:sz="0" w:space="0" w:color="auto"/>
      </w:divBdr>
    </w:div>
    <w:div w:id="252325879">
      <w:bodyDiv w:val="1"/>
      <w:marLeft w:val="0"/>
      <w:marRight w:val="0"/>
      <w:marTop w:val="0"/>
      <w:marBottom w:val="0"/>
      <w:divBdr>
        <w:top w:val="none" w:sz="0" w:space="0" w:color="auto"/>
        <w:left w:val="none" w:sz="0" w:space="0" w:color="auto"/>
        <w:bottom w:val="none" w:sz="0" w:space="0" w:color="auto"/>
        <w:right w:val="none" w:sz="0" w:space="0" w:color="auto"/>
      </w:divBdr>
    </w:div>
    <w:div w:id="252980645">
      <w:bodyDiv w:val="1"/>
      <w:marLeft w:val="0"/>
      <w:marRight w:val="0"/>
      <w:marTop w:val="0"/>
      <w:marBottom w:val="0"/>
      <w:divBdr>
        <w:top w:val="none" w:sz="0" w:space="0" w:color="auto"/>
        <w:left w:val="none" w:sz="0" w:space="0" w:color="auto"/>
        <w:bottom w:val="none" w:sz="0" w:space="0" w:color="auto"/>
        <w:right w:val="none" w:sz="0" w:space="0" w:color="auto"/>
      </w:divBdr>
    </w:div>
    <w:div w:id="261186986">
      <w:bodyDiv w:val="1"/>
      <w:marLeft w:val="0"/>
      <w:marRight w:val="0"/>
      <w:marTop w:val="0"/>
      <w:marBottom w:val="0"/>
      <w:divBdr>
        <w:top w:val="none" w:sz="0" w:space="0" w:color="auto"/>
        <w:left w:val="none" w:sz="0" w:space="0" w:color="auto"/>
        <w:bottom w:val="none" w:sz="0" w:space="0" w:color="auto"/>
        <w:right w:val="none" w:sz="0" w:space="0" w:color="auto"/>
      </w:divBdr>
    </w:div>
    <w:div w:id="263533524">
      <w:bodyDiv w:val="1"/>
      <w:marLeft w:val="0"/>
      <w:marRight w:val="0"/>
      <w:marTop w:val="0"/>
      <w:marBottom w:val="0"/>
      <w:divBdr>
        <w:top w:val="none" w:sz="0" w:space="0" w:color="auto"/>
        <w:left w:val="none" w:sz="0" w:space="0" w:color="auto"/>
        <w:bottom w:val="none" w:sz="0" w:space="0" w:color="auto"/>
        <w:right w:val="none" w:sz="0" w:space="0" w:color="auto"/>
      </w:divBdr>
    </w:div>
    <w:div w:id="269314943">
      <w:bodyDiv w:val="1"/>
      <w:marLeft w:val="0"/>
      <w:marRight w:val="0"/>
      <w:marTop w:val="0"/>
      <w:marBottom w:val="0"/>
      <w:divBdr>
        <w:top w:val="none" w:sz="0" w:space="0" w:color="auto"/>
        <w:left w:val="none" w:sz="0" w:space="0" w:color="auto"/>
        <w:bottom w:val="none" w:sz="0" w:space="0" w:color="auto"/>
        <w:right w:val="none" w:sz="0" w:space="0" w:color="auto"/>
      </w:divBdr>
    </w:div>
    <w:div w:id="278877702">
      <w:bodyDiv w:val="1"/>
      <w:marLeft w:val="0"/>
      <w:marRight w:val="0"/>
      <w:marTop w:val="0"/>
      <w:marBottom w:val="0"/>
      <w:divBdr>
        <w:top w:val="none" w:sz="0" w:space="0" w:color="auto"/>
        <w:left w:val="none" w:sz="0" w:space="0" w:color="auto"/>
        <w:bottom w:val="none" w:sz="0" w:space="0" w:color="auto"/>
        <w:right w:val="none" w:sz="0" w:space="0" w:color="auto"/>
      </w:divBdr>
    </w:div>
    <w:div w:id="281349314">
      <w:bodyDiv w:val="1"/>
      <w:marLeft w:val="0"/>
      <w:marRight w:val="0"/>
      <w:marTop w:val="0"/>
      <w:marBottom w:val="0"/>
      <w:divBdr>
        <w:top w:val="none" w:sz="0" w:space="0" w:color="auto"/>
        <w:left w:val="none" w:sz="0" w:space="0" w:color="auto"/>
        <w:bottom w:val="none" w:sz="0" w:space="0" w:color="auto"/>
        <w:right w:val="none" w:sz="0" w:space="0" w:color="auto"/>
      </w:divBdr>
    </w:div>
    <w:div w:id="282349172">
      <w:bodyDiv w:val="1"/>
      <w:marLeft w:val="0"/>
      <w:marRight w:val="0"/>
      <w:marTop w:val="0"/>
      <w:marBottom w:val="0"/>
      <w:divBdr>
        <w:top w:val="none" w:sz="0" w:space="0" w:color="auto"/>
        <w:left w:val="none" w:sz="0" w:space="0" w:color="auto"/>
        <w:bottom w:val="none" w:sz="0" w:space="0" w:color="auto"/>
        <w:right w:val="none" w:sz="0" w:space="0" w:color="auto"/>
      </w:divBdr>
    </w:div>
    <w:div w:id="284048381">
      <w:bodyDiv w:val="1"/>
      <w:marLeft w:val="0"/>
      <w:marRight w:val="0"/>
      <w:marTop w:val="0"/>
      <w:marBottom w:val="0"/>
      <w:divBdr>
        <w:top w:val="none" w:sz="0" w:space="0" w:color="auto"/>
        <w:left w:val="none" w:sz="0" w:space="0" w:color="auto"/>
        <w:bottom w:val="none" w:sz="0" w:space="0" w:color="auto"/>
        <w:right w:val="none" w:sz="0" w:space="0" w:color="auto"/>
      </w:divBdr>
    </w:div>
    <w:div w:id="288634253">
      <w:bodyDiv w:val="1"/>
      <w:marLeft w:val="0"/>
      <w:marRight w:val="0"/>
      <w:marTop w:val="0"/>
      <w:marBottom w:val="0"/>
      <w:divBdr>
        <w:top w:val="none" w:sz="0" w:space="0" w:color="auto"/>
        <w:left w:val="none" w:sz="0" w:space="0" w:color="auto"/>
        <w:bottom w:val="none" w:sz="0" w:space="0" w:color="auto"/>
        <w:right w:val="none" w:sz="0" w:space="0" w:color="auto"/>
      </w:divBdr>
    </w:div>
    <w:div w:id="308096591">
      <w:bodyDiv w:val="1"/>
      <w:marLeft w:val="0"/>
      <w:marRight w:val="0"/>
      <w:marTop w:val="0"/>
      <w:marBottom w:val="0"/>
      <w:divBdr>
        <w:top w:val="none" w:sz="0" w:space="0" w:color="auto"/>
        <w:left w:val="none" w:sz="0" w:space="0" w:color="auto"/>
        <w:bottom w:val="none" w:sz="0" w:space="0" w:color="auto"/>
        <w:right w:val="none" w:sz="0" w:space="0" w:color="auto"/>
      </w:divBdr>
    </w:div>
    <w:div w:id="309019818">
      <w:bodyDiv w:val="1"/>
      <w:marLeft w:val="0"/>
      <w:marRight w:val="0"/>
      <w:marTop w:val="0"/>
      <w:marBottom w:val="0"/>
      <w:divBdr>
        <w:top w:val="none" w:sz="0" w:space="0" w:color="auto"/>
        <w:left w:val="none" w:sz="0" w:space="0" w:color="auto"/>
        <w:bottom w:val="none" w:sz="0" w:space="0" w:color="auto"/>
        <w:right w:val="none" w:sz="0" w:space="0" w:color="auto"/>
      </w:divBdr>
    </w:div>
    <w:div w:id="309098700">
      <w:bodyDiv w:val="1"/>
      <w:marLeft w:val="0"/>
      <w:marRight w:val="0"/>
      <w:marTop w:val="0"/>
      <w:marBottom w:val="0"/>
      <w:divBdr>
        <w:top w:val="none" w:sz="0" w:space="0" w:color="auto"/>
        <w:left w:val="none" w:sz="0" w:space="0" w:color="auto"/>
        <w:bottom w:val="none" w:sz="0" w:space="0" w:color="auto"/>
        <w:right w:val="none" w:sz="0" w:space="0" w:color="auto"/>
      </w:divBdr>
    </w:div>
    <w:div w:id="315955305">
      <w:bodyDiv w:val="1"/>
      <w:marLeft w:val="0"/>
      <w:marRight w:val="0"/>
      <w:marTop w:val="0"/>
      <w:marBottom w:val="0"/>
      <w:divBdr>
        <w:top w:val="none" w:sz="0" w:space="0" w:color="auto"/>
        <w:left w:val="none" w:sz="0" w:space="0" w:color="auto"/>
        <w:bottom w:val="none" w:sz="0" w:space="0" w:color="auto"/>
        <w:right w:val="none" w:sz="0" w:space="0" w:color="auto"/>
      </w:divBdr>
    </w:div>
    <w:div w:id="317421972">
      <w:bodyDiv w:val="1"/>
      <w:marLeft w:val="0"/>
      <w:marRight w:val="0"/>
      <w:marTop w:val="0"/>
      <w:marBottom w:val="0"/>
      <w:divBdr>
        <w:top w:val="none" w:sz="0" w:space="0" w:color="auto"/>
        <w:left w:val="none" w:sz="0" w:space="0" w:color="auto"/>
        <w:bottom w:val="none" w:sz="0" w:space="0" w:color="auto"/>
        <w:right w:val="none" w:sz="0" w:space="0" w:color="auto"/>
      </w:divBdr>
    </w:div>
    <w:div w:id="320743981">
      <w:bodyDiv w:val="1"/>
      <w:marLeft w:val="0"/>
      <w:marRight w:val="0"/>
      <w:marTop w:val="0"/>
      <w:marBottom w:val="0"/>
      <w:divBdr>
        <w:top w:val="none" w:sz="0" w:space="0" w:color="auto"/>
        <w:left w:val="none" w:sz="0" w:space="0" w:color="auto"/>
        <w:bottom w:val="none" w:sz="0" w:space="0" w:color="auto"/>
        <w:right w:val="none" w:sz="0" w:space="0" w:color="auto"/>
      </w:divBdr>
    </w:div>
    <w:div w:id="321278587">
      <w:bodyDiv w:val="1"/>
      <w:marLeft w:val="0"/>
      <w:marRight w:val="0"/>
      <w:marTop w:val="0"/>
      <w:marBottom w:val="0"/>
      <w:divBdr>
        <w:top w:val="none" w:sz="0" w:space="0" w:color="auto"/>
        <w:left w:val="none" w:sz="0" w:space="0" w:color="auto"/>
        <w:bottom w:val="none" w:sz="0" w:space="0" w:color="auto"/>
        <w:right w:val="none" w:sz="0" w:space="0" w:color="auto"/>
      </w:divBdr>
    </w:div>
    <w:div w:id="324282241">
      <w:bodyDiv w:val="1"/>
      <w:marLeft w:val="0"/>
      <w:marRight w:val="0"/>
      <w:marTop w:val="0"/>
      <w:marBottom w:val="0"/>
      <w:divBdr>
        <w:top w:val="none" w:sz="0" w:space="0" w:color="auto"/>
        <w:left w:val="none" w:sz="0" w:space="0" w:color="auto"/>
        <w:bottom w:val="none" w:sz="0" w:space="0" w:color="auto"/>
        <w:right w:val="none" w:sz="0" w:space="0" w:color="auto"/>
      </w:divBdr>
    </w:div>
    <w:div w:id="325977677">
      <w:bodyDiv w:val="1"/>
      <w:marLeft w:val="0"/>
      <w:marRight w:val="0"/>
      <w:marTop w:val="0"/>
      <w:marBottom w:val="0"/>
      <w:divBdr>
        <w:top w:val="none" w:sz="0" w:space="0" w:color="auto"/>
        <w:left w:val="none" w:sz="0" w:space="0" w:color="auto"/>
        <w:bottom w:val="none" w:sz="0" w:space="0" w:color="auto"/>
        <w:right w:val="none" w:sz="0" w:space="0" w:color="auto"/>
      </w:divBdr>
    </w:div>
    <w:div w:id="334695327">
      <w:bodyDiv w:val="1"/>
      <w:marLeft w:val="0"/>
      <w:marRight w:val="0"/>
      <w:marTop w:val="0"/>
      <w:marBottom w:val="0"/>
      <w:divBdr>
        <w:top w:val="none" w:sz="0" w:space="0" w:color="auto"/>
        <w:left w:val="none" w:sz="0" w:space="0" w:color="auto"/>
        <w:bottom w:val="none" w:sz="0" w:space="0" w:color="auto"/>
        <w:right w:val="none" w:sz="0" w:space="0" w:color="auto"/>
      </w:divBdr>
    </w:div>
    <w:div w:id="335503776">
      <w:bodyDiv w:val="1"/>
      <w:marLeft w:val="0"/>
      <w:marRight w:val="0"/>
      <w:marTop w:val="0"/>
      <w:marBottom w:val="0"/>
      <w:divBdr>
        <w:top w:val="none" w:sz="0" w:space="0" w:color="auto"/>
        <w:left w:val="none" w:sz="0" w:space="0" w:color="auto"/>
        <w:bottom w:val="none" w:sz="0" w:space="0" w:color="auto"/>
        <w:right w:val="none" w:sz="0" w:space="0" w:color="auto"/>
      </w:divBdr>
    </w:div>
    <w:div w:id="337731345">
      <w:bodyDiv w:val="1"/>
      <w:marLeft w:val="0"/>
      <w:marRight w:val="0"/>
      <w:marTop w:val="0"/>
      <w:marBottom w:val="0"/>
      <w:divBdr>
        <w:top w:val="none" w:sz="0" w:space="0" w:color="auto"/>
        <w:left w:val="none" w:sz="0" w:space="0" w:color="auto"/>
        <w:bottom w:val="none" w:sz="0" w:space="0" w:color="auto"/>
        <w:right w:val="none" w:sz="0" w:space="0" w:color="auto"/>
      </w:divBdr>
    </w:div>
    <w:div w:id="344015951">
      <w:bodyDiv w:val="1"/>
      <w:marLeft w:val="0"/>
      <w:marRight w:val="0"/>
      <w:marTop w:val="0"/>
      <w:marBottom w:val="0"/>
      <w:divBdr>
        <w:top w:val="none" w:sz="0" w:space="0" w:color="auto"/>
        <w:left w:val="none" w:sz="0" w:space="0" w:color="auto"/>
        <w:bottom w:val="none" w:sz="0" w:space="0" w:color="auto"/>
        <w:right w:val="none" w:sz="0" w:space="0" w:color="auto"/>
      </w:divBdr>
    </w:div>
    <w:div w:id="346447072">
      <w:bodyDiv w:val="1"/>
      <w:marLeft w:val="0"/>
      <w:marRight w:val="0"/>
      <w:marTop w:val="0"/>
      <w:marBottom w:val="0"/>
      <w:divBdr>
        <w:top w:val="none" w:sz="0" w:space="0" w:color="auto"/>
        <w:left w:val="none" w:sz="0" w:space="0" w:color="auto"/>
        <w:bottom w:val="none" w:sz="0" w:space="0" w:color="auto"/>
        <w:right w:val="none" w:sz="0" w:space="0" w:color="auto"/>
      </w:divBdr>
    </w:div>
    <w:div w:id="352919311">
      <w:bodyDiv w:val="1"/>
      <w:marLeft w:val="0"/>
      <w:marRight w:val="0"/>
      <w:marTop w:val="0"/>
      <w:marBottom w:val="0"/>
      <w:divBdr>
        <w:top w:val="none" w:sz="0" w:space="0" w:color="auto"/>
        <w:left w:val="none" w:sz="0" w:space="0" w:color="auto"/>
        <w:bottom w:val="none" w:sz="0" w:space="0" w:color="auto"/>
        <w:right w:val="none" w:sz="0" w:space="0" w:color="auto"/>
      </w:divBdr>
    </w:div>
    <w:div w:id="354889552">
      <w:bodyDiv w:val="1"/>
      <w:marLeft w:val="0"/>
      <w:marRight w:val="0"/>
      <w:marTop w:val="0"/>
      <w:marBottom w:val="0"/>
      <w:divBdr>
        <w:top w:val="none" w:sz="0" w:space="0" w:color="auto"/>
        <w:left w:val="none" w:sz="0" w:space="0" w:color="auto"/>
        <w:bottom w:val="none" w:sz="0" w:space="0" w:color="auto"/>
        <w:right w:val="none" w:sz="0" w:space="0" w:color="auto"/>
      </w:divBdr>
    </w:div>
    <w:div w:id="355885807">
      <w:bodyDiv w:val="1"/>
      <w:marLeft w:val="0"/>
      <w:marRight w:val="0"/>
      <w:marTop w:val="0"/>
      <w:marBottom w:val="0"/>
      <w:divBdr>
        <w:top w:val="none" w:sz="0" w:space="0" w:color="auto"/>
        <w:left w:val="none" w:sz="0" w:space="0" w:color="auto"/>
        <w:bottom w:val="none" w:sz="0" w:space="0" w:color="auto"/>
        <w:right w:val="none" w:sz="0" w:space="0" w:color="auto"/>
      </w:divBdr>
    </w:div>
    <w:div w:id="361900149">
      <w:bodyDiv w:val="1"/>
      <w:marLeft w:val="0"/>
      <w:marRight w:val="0"/>
      <w:marTop w:val="0"/>
      <w:marBottom w:val="0"/>
      <w:divBdr>
        <w:top w:val="none" w:sz="0" w:space="0" w:color="auto"/>
        <w:left w:val="none" w:sz="0" w:space="0" w:color="auto"/>
        <w:bottom w:val="none" w:sz="0" w:space="0" w:color="auto"/>
        <w:right w:val="none" w:sz="0" w:space="0" w:color="auto"/>
      </w:divBdr>
    </w:div>
    <w:div w:id="366878536">
      <w:bodyDiv w:val="1"/>
      <w:marLeft w:val="0"/>
      <w:marRight w:val="0"/>
      <w:marTop w:val="0"/>
      <w:marBottom w:val="0"/>
      <w:divBdr>
        <w:top w:val="none" w:sz="0" w:space="0" w:color="auto"/>
        <w:left w:val="none" w:sz="0" w:space="0" w:color="auto"/>
        <w:bottom w:val="none" w:sz="0" w:space="0" w:color="auto"/>
        <w:right w:val="none" w:sz="0" w:space="0" w:color="auto"/>
      </w:divBdr>
    </w:div>
    <w:div w:id="368069430">
      <w:bodyDiv w:val="1"/>
      <w:marLeft w:val="0"/>
      <w:marRight w:val="0"/>
      <w:marTop w:val="0"/>
      <w:marBottom w:val="0"/>
      <w:divBdr>
        <w:top w:val="none" w:sz="0" w:space="0" w:color="auto"/>
        <w:left w:val="none" w:sz="0" w:space="0" w:color="auto"/>
        <w:bottom w:val="none" w:sz="0" w:space="0" w:color="auto"/>
        <w:right w:val="none" w:sz="0" w:space="0" w:color="auto"/>
      </w:divBdr>
    </w:div>
    <w:div w:id="368917739">
      <w:bodyDiv w:val="1"/>
      <w:marLeft w:val="0"/>
      <w:marRight w:val="0"/>
      <w:marTop w:val="0"/>
      <w:marBottom w:val="0"/>
      <w:divBdr>
        <w:top w:val="none" w:sz="0" w:space="0" w:color="auto"/>
        <w:left w:val="none" w:sz="0" w:space="0" w:color="auto"/>
        <w:bottom w:val="none" w:sz="0" w:space="0" w:color="auto"/>
        <w:right w:val="none" w:sz="0" w:space="0" w:color="auto"/>
      </w:divBdr>
    </w:div>
    <w:div w:id="376785453">
      <w:bodyDiv w:val="1"/>
      <w:marLeft w:val="0"/>
      <w:marRight w:val="0"/>
      <w:marTop w:val="0"/>
      <w:marBottom w:val="0"/>
      <w:divBdr>
        <w:top w:val="none" w:sz="0" w:space="0" w:color="auto"/>
        <w:left w:val="none" w:sz="0" w:space="0" w:color="auto"/>
        <w:bottom w:val="none" w:sz="0" w:space="0" w:color="auto"/>
        <w:right w:val="none" w:sz="0" w:space="0" w:color="auto"/>
      </w:divBdr>
    </w:div>
    <w:div w:id="382951506">
      <w:bodyDiv w:val="1"/>
      <w:marLeft w:val="0"/>
      <w:marRight w:val="0"/>
      <w:marTop w:val="0"/>
      <w:marBottom w:val="0"/>
      <w:divBdr>
        <w:top w:val="none" w:sz="0" w:space="0" w:color="auto"/>
        <w:left w:val="none" w:sz="0" w:space="0" w:color="auto"/>
        <w:bottom w:val="none" w:sz="0" w:space="0" w:color="auto"/>
        <w:right w:val="none" w:sz="0" w:space="0" w:color="auto"/>
      </w:divBdr>
    </w:div>
    <w:div w:id="387262659">
      <w:bodyDiv w:val="1"/>
      <w:marLeft w:val="0"/>
      <w:marRight w:val="0"/>
      <w:marTop w:val="0"/>
      <w:marBottom w:val="0"/>
      <w:divBdr>
        <w:top w:val="none" w:sz="0" w:space="0" w:color="auto"/>
        <w:left w:val="none" w:sz="0" w:space="0" w:color="auto"/>
        <w:bottom w:val="none" w:sz="0" w:space="0" w:color="auto"/>
        <w:right w:val="none" w:sz="0" w:space="0" w:color="auto"/>
      </w:divBdr>
    </w:div>
    <w:div w:id="403913478">
      <w:bodyDiv w:val="1"/>
      <w:marLeft w:val="0"/>
      <w:marRight w:val="0"/>
      <w:marTop w:val="0"/>
      <w:marBottom w:val="0"/>
      <w:divBdr>
        <w:top w:val="none" w:sz="0" w:space="0" w:color="auto"/>
        <w:left w:val="none" w:sz="0" w:space="0" w:color="auto"/>
        <w:bottom w:val="none" w:sz="0" w:space="0" w:color="auto"/>
        <w:right w:val="none" w:sz="0" w:space="0" w:color="auto"/>
      </w:divBdr>
    </w:div>
    <w:div w:id="424962287">
      <w:bodyDiv w:val="1"/>
      <w:marLeft w:val="0"/>
      <w:marRight w:val="0"/>
      <w:marTop w:val="0"/>
      <w:marBottom w:val="0"/>
      <w:divBdr>
        <w:top w:val="none" w:sz="0" w:space="0" w:color="auto"/>
        <w:left w:val="none" w:sz="0" w:space="0" w:color="auto"/>
        <w:bottom w:val="none" w:sz="0" w:space="0" w:color="auto"/>
        <w:right w:val="none" w:sz="0" w:space="0" w:color="auto"/>
      </w:divBdr>
    </w:div>
    <w:div w:id="429620398">
      <w:bodyDiv w:val="1"/>
      <w:marLeft w:val="0"/>
      <w:marRight w:val="0"/>
      <w:marTop w:val="0"/>
      <w:marBottom w:val="0"/>
      <w:divBdr>
        <w:top w:val="none" w:sz="0" w:space="0" w:color="auto"/>
        <w:left w:val="none" w:sz="0" w:space="0" w:color="auto"/>
        <w:bottom w:val="none" w:sz="0" w:space="0" w:color="auto"/>
        <w:right w:val="none" w:sz="0" w:space="0" w:color="auto"/>
      </w:divBdr>
    </w:div>
    <w:div w:id="445926975">
      <w:bodyDiv w:val="1"/>
      <w:marLeft w:val="0"/>
      <w:marRight w:val="0"/>
      <w:marTop w:val="0"/>
      <w:marBottom w:val="0"/>
      <w:divBdr>
        <w:top w:val="none" w:sz="0" w:space="0" w:color="auto"/>
        <w:left w:val="none" w:sz="0" w:space="0" w:color="auto"/>
        <w:bottom w:val="none" w:sz="0" w:space="0" w:color="auto"/>
        <w:right w:val="none" w:sz="0" w:space="0" w:color="auto"/>
      </w:divBdr>
    </w:div>
    <w:div w:id="446437009">
      <w:bodyDiv w:val="1"/>
      <w:marLeft w:val="0"/>
      <w:marRight w:val="0"/>
      <w:marTop w:val="0"/>
      <w:marBottom w:val="0"/>
      <w:divBdr>
        <w:top w:val="none" w:sz="0" w:space="0" w:color="auto"/>
        <w:left w:val="none" w:sz="0" w:space="0" w:color="auto"/>
        <w:bottom w:val="none" w:sz="0" w:space="0" w:color="auto"/>
        <w:right w:val="none" w:sz="0" w:space="0" w:color="auto"/>
      </w:divBdr>
    </w:div>
    <w:div w:id="450176579">
      <w:bodyDiv w:val="1"/>
      <w:marLeft w:val="0"/>
      <w:marRight w:val="0"/>
      <w:marTop w:val="0"/>
      <w:marBottom w:val="0"/>
      <w:divBdr>
        <w:top w:val="none" w:sz="0" w:space="0" w:color="auto"/>
        <w:left w:val="none" w:sz="0" w:space="0" w:color="auto"/>
        <w:bottom w:val="none" w:sz="0" w:space="0" w:color="auto"/>
        <w:right w:val="none" w:sz="0" w:space="0" w:color="auto"/>
      </w:divBdr>
    </w:div>
    <w:div w:id="450322880">
      <w:bodyDiv w:val="1"/>
      <w:marLeft w:val="0"/>
      <w:marRight w:val="0"/>
      <w:marTop w:val="0"/>
      <w:marBottom w:val="0"/>
      <w:divBdr>
        <w:top w:val="none" w:sz="0" w:space="0" w:color="auto"/>
        <w:left w:val="none" w:sz="0" w:space="0" w:color="auto"/>
        <w:bottom w:val="none" w:sz="0" w:space="0" w:color="auto"/>
        <w:right w:val="none" w:sz="0" w:space="0" w:color="auto"/>
      </w:divBdr>
    </w:div>
    <w:div w:id="451634663">
      <w:bodyDiv w:val="1"/>
      <w:marLeft w:val="0"/>
      <w:marRight w:val="0"/>
      <w:marTop w:val="0"/>
      <w:marBottom w:val="0"/>
      <w:divBdr>
        <w:top w:val="none" w:sz="0" w:space="0" w:color="auto"/>
        <w:left w:val="none" w:sz="0" w:space="0" w:color="auto"/>
        <w:bottom w:val="none" w:sz="0" w:space="0" w:color="auto"/>
        <w:right w:val="none" w:sz="0" w:space="0" w:color="auto"/>
      </w:divBdr>
    </w:div>
    <w:div w:id="452556744">
      <w:bodyDiv w:val="1"/>
      <w:marLeft w:val="0"/>
      <w:marRight w:val="0"/>
      <w:marTop w:val="0"/>
      <w:marBottom w:val="0"/>
      <w:divBdr>
        <w:top w:val="none" w:sz="0" w:space="0" w:color="auto"/>
        <w:left w:val="none" w:sz="0" w:space="0" w:color="auto"/>
        <w:bottom w:val="none" w:sz="0" w:space="0" w:color="auto"/>
        <w:right w:val="none" w:sz="0" w:space="0" w:color="auto"/>
      </w:divBdr>
    </w:div>
    <w:div w:id="456800466">
      <w:bodyDiv w:val="1"/>
      <w:marLeft w:val="0"/>
      <w:marRight w:val="0"/>
      <w:marTop w:val="0"/>
      <w:marBottom w:val="0"/>
      <w:divBdr>
        <w:top w:val="none" w:sz="0" w:space="0" w:color="auto"/>
        <w:left w:val="none" w:sz="0" w:space="0" w:color="auto"/>
        <w:bottom w:val="none" w:sz="0" w:space="0" w:color="auto"/>
        <w:right w:val="none" w:sz="0" w:space="0" w:color="auto"/>
      </w:divBdr>
    </w:div>
    <w:div w:id="460920329">
      <w:bodyDiv w:val="1"/>
      <w:marLeft w:val="0"/>
      <w:marRight w:val="0"/>
      <w:marTop w:val="0"/>
      <w:marBottom w:val="0"/>
      <w:divBdr>
        <w:top w:val="none" w:sz="0" w:space="0" w:color="auto"/>
        <w:left w:val="none" w:sz="0" w:space="0" w:color="auto"/>
        <w:bottom w:val="none" w:sz="0" w:space="0" w:color="auto"/>
        <w:right w:val="none" w:sz="0" w:space="0" w:color="auto"/>
      </w:divBdr>
    </w:div>
    <w:div w:id="461732418">
      <w:bodyDiv w:val="1"/>
      <w:marLeft w:val="0"/>
      <w:marRight w:val="0"/>
      <w:marTop w:val="0"/>
      <w:marBottom w:val="0"/>
      <w:divBdr>
        <w:top w:val="none" w:sz="0" w:space="0" w:color="auto"/>
        <w:left w:val="none" w:sz="0" w:space="0" w:color="auto"/>
        <w:bottom w:val="none" w:sz="0" w:space="0" w:color="auto"/>
        <w:right w:val="none" w:sz="0" w:space="0" w:color="auto"/>
      </w:divBdr>
    </w:div>
    <w:div w:id="469522927">
      <w:bodyDiv w:val="1"/>
      <w:marLeft w:val="0"/>
      <w:marRight w:val="0"/>
      <w:marTop w:val="0"/>
      <w:marBottom w:val="0"/>
      <w:divBdr>
        <w:top w:val="none" w:sz="0" w:space="0" w:color="auto"/>
        <w:left w:val="none" w:sz="0" w:space="0" w:color="auto"/>
        <w:bottom w:val="none" w:sz="0" w:space="0" w:color="auto"/>
        <w:right w:val="none" w:sz="0" w:space="0" w:color="auto"/>
      </w:divBdr>
    </w:div>
    <w:div w:id="469791763">
      <w:bodyDiv w:val="1"/>
      <w:marLeft w:val="0"/>
      <w:marRight w:val="0"/>
      <w:marTop w:val="0"/>
      <w:marBottom w:val="0"/>
      <w:divBdr>
        <w:top w:val="none" w:sz="0" w:space="0" w:color="auto"/>
        <w:left w:val="none" w:sz="0" w:space="0" w:color="auto"/>
        <w:bottom w:val="none" w:sz="0" w:space="0" w:color="auto"/>
        <w:right w:val="none" w:sz="0" w:space="0" w:color="auto"/>
      </w:divBdr>
    </w:div>
    <w:div w:id="473638986">
      <w:bodyDiv w:val="1"/>
      <w:marLeft w:val="0"/>
      <w:marRight w:val="0"/>
      <w:marTop w:val="0"/>
      <w:marBottom w:val="0"/>
      <w:divBdr>
        <w:top w:val="none" w:sz="0" w:space="0" w:color="auto"/>
        <w:left w:val="none" w:sz="0" w:space="0" w:color="auto"/>
        <w:bottom w:val="none" w:sz="0" w:space="0" w:color="auto"/>
        <w:right w:val="none" w:sz="0" w:space="0" w:color="auto"/>
      </w:divBdr>
    </w:div>
    <w:div w:id="475681567">
      <w:bodyDiv w:val="1"/>
      <w:marLeft w:val="0"/>
      <w:marRight w:val="0"/>
      <w:marTop w:val="0"/>
      <w:marBottom w:val="0"/>
      <w:divBdr>
        <w:top w:val="none" w:sz="0" w:space="0" w:color="auto"/>
        <w:left w:val="none" w:sz="0" w:space="0" w:color="auto"/>
        <w:bottom w:val="none" w:sz="0" w:space="0" w:color="auto"/>
        <w:right w:val="none" w:sz="0" w:space="0" w:color="auto"/>
      </w:divBdr>
    </w:div>
    <w:div w:id="476531473">
      <w:bodyDiv w:val="1"/>
      <w:marLeft w:val="0"/>
      <w:marRight w:val="0"/>
      <w:marTop w:val="0"/>
      <w:marBottom w:val="0"/>
      <w:divBdr>
        <w:top w:val="none" w:sz="0" w:space="0" w:color="auto"/>
        <w:left w:val="none" w:sz="0" w:space="0" w:color="auto"/>
        <w:bottom w:val="none" w:sz="0" w:space="0" w:color="auto"/>
        <w:right w:val="none" w:sz="0" w:space="0" w:color="auto"/>
      </w:divBdr>
    </w:div>
    <w:div w:id="481238963">
      <w:bodyDiv w:val="1"/>
      <w:marLeft w:val="0"/>
      <w:marRight w:val="0"/>
      <w:marTop w:val="0"/>
      <w:marBottom w:val="0"/>
      <w:divBdr>
        <w:top w:val="none" w:sz="0" w:space="0" w:color="auto"/>
        <w:left w:val="none" w:sz="0" w:space="0" w:color="auto"/>
        <w:bottom w:val="none" w:sz="0" w:space="0" w:color="auto"/>
        <w:right w:val="none" w:sz="0" w:space="0" w:color="auto"/>
      </w:divBdr>
    </w:div>
    <w:div w:id="484201659">
      <w:bodyDiv w:val="1"/>
      <w:marLeft w:val="0"/>
      <w:marRight w:val="0"/>
      <w:marTop w:val="0"/>
      <w:marBottom w:val="0"/>
      <w:divBdr>
        <w:top w:val="none" w:sz="0" w:space="0" w:color="auto"/>
        <w:left w:val="none" w:sz="0" w:space="0" w:color="auto"/>
        <w:bottom w:val="none" w:sz="0" w:space="0" w:color="auto"/>
        <w:right w:val="none" w:sz="0" w:space="0" w:color="auto"/>
      </w:divBdr>
    </w:div>
    <w:div w:id="494297930">
      <w:bodyDiv w:val="1"/>
      <w:marLeft w:val="0"/>
      <w:marRight w:val="0"/>
      <w:marTop w:val="0"/>
      <w:marBottom w:val="0"/>
      <w:divBdr>
        <w:top w:val="none" w:sz="0" w:space="0" w:color="auto"/>
        <w:left w:val="none" w:sz="0" w:space="0" w:color="auto"/>
        <w:bottom w:val="none" w:sz="0" w:space="0" w:color="auto"/>
        <w:right w:val="none" w:sz="0" w:space="0" w:color="auto"/>
      </w:divBdr>
    </w:div>
    <w:div w:id="502207042">
      <w:bodyDiv w:val="1"/>
      <w:marLeft w:val="0"/>
      <w:marRight w:val="0"/>
      <w:marTop w:val="0"/>
      <w:marBottom w:val="0"/>
      <w:divBdr>
        <w:top w:val="none" w:sz="0" w:space="0" w:color="auto"/>
        <w:left w:val="none" w:sz="0" w:space="0" w:color="auto"/>
        <w:bottom w:val="none" w:sz="0" w:space="0" w:color="auto"/>
        <w:right w:val="none" w:sz="0" w:space="0" w:color="auto"/>
      </w:divBdr>
    </w:div>
    <w:div w:id="503666988">
      <w:bodyDiv w:val="1"/>
      <w:marLeft w:val="0"/>
      <w:marRight w:val="0"/>
      <w:marTop w:val="0"/>
      <w:marBottom w:val="0"/>
      <w:divBdr>
        <w:top w:val="none" w:sz="0" w:space="0" w:color="auto"/>
        <w:left w:val="none" w:sz="0" w:space="0" w:color="auto"/>
        <w:bottom w:val="none" w:sz="0" w:space="0" w:color="auto"/>
        <w:right w:val="none" w:sz="0" w:space="0" w:color="auto"/>
      </w:divBdr>
    </w:div>
    <w:div w:id="513420305">
      <w:bodyDiv w:val="1"/>
      <w:marLeft w:val="0"/>
      <w:marRight w:val="0"/>
      <w:marTop w:val="0"/>
      <w:marBottom w:val="0"/>
      <w:divBdr>
        <w:top w:val="none" w:sz="0" w:space="0" w:color="auto"/>
        <w:left w:val="none" w:sz="0" w:space="0" w:color="auto"/>
        <w:bottom w:val="none" w:sz="0" w:space="0" w:color="auto"/>
        <w:right w:val="none" w:sz="0" w:space="0" w:color="auto"/>
      </w:divBdr>
    </w:div>
    <w:div w:id="517934076">
      <w:bodyDiv w:val="1"/>
      <w:marLeft w:val="0"/>
      <w:marRight w:val="0"/>
      <w:marTop w:val="0"/>
      <w:marBottom w:val="0"/>
      <w:divBdr>
        <w:top w:val="none" w:sz="0" w:space="0" w:color="auto"/>
        <w:left w:val="none" w:sz="0" w:space="0" w:color="auto"/>
        <w:bottom w:val="none" w:sz="0" w:space="0" w:color="auto"/>
        <w:right w:val="none" w:sz="0" w:space="0" w:color="auto"/>
      </w:divBdr>
    </w:div>
    <w:div w:id="522279986">
      <w:bodyDiv w:val="1"/>
      <w:marLeft w:val="0"/>
      <w:marRight w:val="0"/>
      <w:marTop w:val="0"/>
      <w:marBottom w:val="0"/>
      <w:divBdr>
        <w:top w:val="none" w:sz="0" w:space="0" w:color="auto"/>
        <w:left w:val="none" w:sz="0" w:space="0" w:color="auto"/>
        <w:bottom w:val="none" w:sz="0" w:space="0" w:color="auto"/>
        <w:right w:val="none" w:sz="0" w:space="0" w:color="auto"/>
      </w:divBdr>
    </w:div>
    <w:div w:id="525365098">
      <w:bodyDiv w:val="1"/>
      <w:marLeft w:val="0"/>
      <w:marRight w:val="0"/>
      <w:marTop w:val="0"/>
      <w:marBottom w:val="0"/>
      <w:divBdr>
        <w:top w:val="none" w:sz="0" w:space="0" w:color="auto"/>
        <w:left w:val="none" w:sz="0" w:space="0" w:color="auto"/>
        <w:bottom w:val="none" w:sz="0" w:space="0" w:color="auto"/>
        <w:right w:val="none" w:sz="0" w:space="0" w:color="auto"/>
      </w:divBdr>
    </w:div>
    <w:div w:id="538860896">
      <w:bodyDiv w:val="1"/>
      <w:marLeft w:val="0"/>
      <w:marRight w:val="0"/>
      <w:marTop w:val="0"/>
      <w:marBottom w:val="0"/>
      <w:divBdr>
        <w:top w:val="none" w:sz="0" w:space="0" w:color="auto"/>
        <w:left w:val="none" w:sz="0" w:space="0" w:color="auto"/>
        <w:bottom w:val="none" w:sz="0" w:space="0" w:color="auto"/>
        <w:right w:val="none" w:sz="0" w:space="0" w:color="auto"/>
      </w:divBdr>
    </w:div>
    <w:div w:id="541214808">
      <w:bodyDiv w:val="1"/>
      <w:marLeft w:val="0"/>
      <w:marRight w:val="0"/>
      <w:marTop w:val="0"/>
      <w:marBottom w:val="0"/>
      <w:divBdr>
        <w:top w:val="none" w:sz="0" w:space="0" w:color="auto"/>
        <w:left w:val="none" w:sz="0" w:space="0" w:color="auto"/>
        <w:bottom w:val="none" w:sz="0" w:space="0" w:color="auto"/>
        <w:right w:val="none" w:sz="0" w:space="0" w:color="auto"/>
      </w:divBdr>
    </w:div>
    <w:div w:id="543294278">
      <w:bodyDiv w:val="1"/>
      <w:marLeft w:val="0"/>
      <w:marRight w:val="0"/>
      <w:marTop w:val="0"/>
      <w:marBottom w:val="0"/>
      <w:divBdr>
        <w:top w:val="none" w:sz="0" w:space="0" w:color="auto"/>
        <w:left w:val="none" w:sz="0" w:space="0" w:color="auto"/>
        <w:bottom w:val="none" w:sz="0" w:space="0" w:color="auto"/>
        <w:right w:val="none" w:sz="0" w:space="0" w:color="auto"/>
      </w:divBdr>
    </w:div>
    <w:div w:id="543718838">
      <w:bodyDiv w:val="1"/>
      <w:marLeft w:val="0"/>
      <w:marRight w:val="0"/>
      <w:marTop w:val="0"/>
      <w:marBottom w:val="0"/>
      <w:divBdr>
        <w:top w:val="none" w:sz="0" w:space="0" w:color="auto"/>
        <w:left w:val="none" w:sz="0" w:space="0" w:color="auto"/>
        <w:bottom w:val="none" w:sz="0" w:space="0" w:color="auto"/>
        <w:right w:val="none" w:sz="0" w:space="0" w:color="auto"/>
      </w:divBdr>
    </w:div>
    <w:div w:id="545337113">
      <w:bodyDiv w:val="1"/>
      <w:marLeft w:val="0"/>
      <w:marRight w:val="0"/>
      <w:marTop w:val="0"/>
      <w:marBottom w:val="0"/>
      <w:divBdr>
        <w:top w:val="none" w:sz="0" w:space="0" w:color="auto"/>
        <w:left w:val="none" w:sz="0" w:space="0" w:color="auto"/>
        <w:bottom w:val="none" w:sz="0" w:space="0" w:color="auto"/>
        <w:right w:val="none" w:sz="0" w:space="0" w:color="auto"/>
      </w:divBdr>
    </w:div>
    <w:div w:id="547643862">
      <w:bodyDiv w:val="1"/>
      <w:marLeft w:val="0"/>
      <w:marRight w:val="0"/>
      <w:marTop w:val="0"/>
      <w:marBottom w:val="0"/>
      <w:divBdr>
        <w:top w:val="none" w:sz="0" w:space="0" w:color="auto"/>
        <w:left w:val="none" w:sz="0" w:space="0" w:color="auto"/>
        <w:bottom w:val="none" w:sz="0" w:space="0" w:color="auto"/>
        <w:right w:val="none" w:sz="0" w:space="0" w:color="auto"/>
      </w:divBdr>
    </w:div>
    <w:div w:id="549000974">
      <w:bodyDiv w:val="1"/>
      <w:marLeft w:val="0"/>
      <w:marRight w:val="0"/>
      <w:marTop w:val="0"/>
      <w:marBottom w:val="0"/>
      <w:divBdr>
        <w:top w:val="none" w:sz="0" w:space="0" w:color="auto"/>
        <w:left w:val="none" w:sz="0" w:space="0" w:color="auto"/>
        <w:bottom w:val="none" w:sz="0" w:space="0" w:color="auto"/>
        <w:right w:val="none" w:sz="0" w:space="0" w:color="auto"/>
      </w:divBdr>
    </w:div>
    <w:div w:id="552690765">
      <w:bodyDiv w:val="1"/>
      <w:marLeft w:val="0"/>
      <w:marRight w:val="0"/>
      <w:marTop w:val="0"/>
      <w:marBottom w:val="0"/>
      <w:divBdr>
        <w:top w:val="none" w:sz="0" w:space="0" w:color="auto"/>
        <w:left w:val="none" w:sz="0" w:space="0" w:color="auto"/>
        <w:bottom w:val="none" w:sz="0" w:space="0" w:color="auto"/>
        <w:right w:val="none" w:sz="0" w:space="0" w:color="auto"/>
      </w:divBdr>
    </w:div>
    <w:div w:id="554463842">
      <w:bodyDiv w:val="1"/>
      <w:marLeft w:val="0"/>
      <w:marRight w:val="0"/>
      <w:marTop w:val="0"/>
      <w:marBottom w:val="0"/>
      <w:divBdr>
        <w:top w:val="none" w:sz="0" w:space="0" w:color="auto"/>
        <w:left w:val="none" w:sz="0" w:space="0" w:color="auto"/>
        <w:bottom w:val="none" w:sz="0" w:space="0" w:color="auto"/>
        <w:right w:val="none" w:sz="0" w:space="0" w:color="auto"/>
      </w:divBdr>
    </w:div>
    <w:div w:id="559706186">
      <w:bodyDiv w:val="1"/>
      <w:marLeft w:val="0"/>
      <w:marRight w:val="0"/>
      <w:marTop w:val="0"/>
      <w:marBottom w:val="0"/>
      <w:divBdr>
        <w:top w:val="none" w:sz="0" w:space="0" w:color="auto"/>
        <w:left w:val="none" w:sz="0" w:space="0" w:color="auto"/>
        <w:bottom w:val="none" w:sz="0" w:space="0" w:color="auto"/>
        <w:right w:val="none" w:sz="0" w:space="0" w:color="auto"/>
      </w:divBdr>
    </w:div>
    <w:div w:id="579363890">
      <w:bodyDiv w:val="1"/>
      <w:marLeft w:val="0"/>
      <w:marRight w:val="0"/>
      <w:marTop w:val="0"/>
      <w:marBottom w:val="0"/>
      <w:divBdr>
        <w:top w:val="none" w:sz="0" w:space="0" w:color="auto"/>
        <w:left w:val="none" w:sz="0" w:space="0" w:color="auto"/>
        <w:bottom w:val="none" w:sz="0" w:space="0" w:color="auto"/>
        <w:right w:val="none" w:sz="0" w:space="0" w:color="auto"/>
      </w:divBdr>
    </w:div>
    <w:div w:id="592327386">
      <w:bodyDiv w:val="1"/>
      <w:marLeft w:val="0"/>
      <w:marRight w:val="0"/>
      <w:marTop w:val="0"/>
      <w:marBottom w:val="0"/>
      <w:divBdr>
        <w:top w:val="none" w:sz="0" w:space="0" w:color="auto"/>
        <w:left w:val="none" w:sz="0" w:space="0" w:color="auto"/>
        <w:bottom w:val="none" w:sz="0" w:space="0" w:color="auto"/>
        <w:right w:val="none" w:sz="0" w:space="0" w:color="auto"/>
      </w:divBdr>
    </w:div>
    <w:div w:id="599677348">
      <w:bodyDiv w:val="1"/>
      <w:marLeft w:val="0"/>
      <w:marRight w:val="0"/>
      <w:marTop w:val="0"/>
      <w:marBottom w:val="0"/>
      <w:divBdr>
        <w:top w:val="none" w:sz="0" w:space="0" w:color="auto"/>
        <w:left w:val="none" w:sz="0" w:space="0" w:color="auto"/>
        <w:bottom w:val="none" w:sz="0" w:space="0" w:color="auto"/>
        <w:right w:val="none" w:sz="0" w:space="0" w:color="auto"/>
      </w:divBdr>
    </w:div>
    <w:div w:id="599723419">
      <w:bodyDiv w:val="1"/>
      <w:marLeft w:val="0"/>
      <w:marRight w:val="0"/>
      <w:marTop w:val="0"/>
      <w:marBottom w:val="0"/>
      <w:divBdr>
        <w:top w:val="none" w:sz="0" w:space="0" w:color="auto"/>
        <w:left w:val="none" w:sz="0" w:space="0" w:color="auto"/>
        <w:bottom w:val="none" w:sz="0" w:space="0" w:color="auto"/>
        <w:right w:val="none" w:sz="0" w:space="0" w:color="auto"/>
      </w:divBdr>
    </w:div>
    <w:div w:id="600530059">
      <w:bodyDiv w:val="1"/>
      <w:marLeft w:val="0"/>
      <w:marRight w:val="0"/>
      <w:marTop w:val="0"/>
      <w:marBottom w:val="0"/>
      <w:divBdr>
        <w:top w:val="none" w:sz="0" w:space="0" w:color="auto"/>
        <w:left w:val="none" w:sz="0" w:space="0" w:color="auto"/>
        <w:bottom w:val="none" w:sz="0" w:space="0" w:color="auto"/>
        <w:right w:val="none" w:sz="0" w:space="0" w:color="auto"/>
      </w:divBdr>
    </w:div>
    <w:div w:id="607005365">
      <w:bodyDiv w:val="1"/>
      <w:marLeft w:val="0"/>
      <w:marRight w:val="0"/>
      <w:marTop w:val="0"/>
      <w:marBottom w:val="0"/>
      <w:divBdr>
        <w:top w:val="none" w:sz="0" w:space="0" w:color="auto"/>
        <w:left w:val="none" w:sz="0" w:space="0" w:color="auto"/>
        <w:bottom w:val="none" w:sz="0" w:space="0" w:color="auto"/>
        <w:right w:val="none" w:sz="0" w:space="0" w:color="auto"/>
      </w:divBdr>
    </w:div>
    <w:div w:id="619646039">
      <w:bodyDiv w:val="1"/>
      <w:marLeft w:val="0"/>
      <w:marRight w:val="0"/>
      <w:marTop w:val="0"/>
      <w:marBottom w:val="0"/>
      <w:divBdr>
        <w:top w:val="none" w:sz="0" w:space="0" w:color="auto"/>
        <w:left w:val="none" w:sz="0" w:space="0" w:color="auto"/>
        <w:bottom w:val="none" w:sz="0" w:space="0" w:color="auto"/>
        <w:right w:val="none" w:sz="0" w:space="0" w:color="auto"/>
      </w:divBdr>
    </w:div>
    <w:div w:id="635137112">
      <w:bodyDiv w:val="1"/>
      <w:marLeft w:val="0"/>
      <w:marRight w:val="0"/>
      <w:marTop w:val="0"/>
      <w:marBottom w:val="0"/>
      <w:divBdr>
        <w:top w:val="none" w:sz="0" w:space="0" w:color="auto"/>
        <w:left w:val="none" w:sz="0" w:space="0" w:color="auto"/>
        <w:bottom w:val="none" w:sz="0" w:space="0" w:color="auto"/>
        <w:right w:val="none" w:sz="0" w:space="0" w:color="auto"/>
      </w:divBdr>
    </w:div>
    <w:div w:id="638732600">
      <w:bodyDiv w:val="1"/>
      <w:marLeft w:val="0"/>
      <w:marRight w:val="0"/>
      <w:marTop w:val="0"/>
      <w:marBottom w:val="0"/>
      <w:divBdr>
        <w:top w:val="none" w:sz="0" w:space="0" w:color="auto"/>
        <w:left w:val="none" w:sz="0" w:space="0" w:color="auto"/>
        <w:bottom w:val="none" w:sz="0" w:space="0" w:color="auto"/>
        <w:right w:val="none" w:sz="0" w:space="0" w:color="auto"/>
      </w:divBdr>
    </w:div>
    <w:div w:id="640383418">
      <w:bodyDiv w:val="1"/>
      <w:marLeft w:val="0"/>
      <w:marRight w:val="0"/>
      <w:marTop w:val="0"/>
      <w:marBottom w:val="0"/>
      <w:divBdr>
        <w:top w:val="none" w:sz="0" w:space="0" w:color="auto"/>
        <w:left w:val="none" w:sz="0" w:space="0" w:color="auto"/>
        <w:bottom w:val="none" w:sz="0" w:space="0" w:color="auto"/>
        <w:right w:val="none" w:sz="0" w:space="0" w:color="auto"/>
      </w:divBdr>
    </w:div>
    <w:div w:id="642005594">
      <w:bodyDiv w:val="1"/>
      <w:marLeft w:val="0"/>
      <w:marRight w:val="0"/>
      <w:marTop w:val="0"/>
      <w:marBottom w:val="0"/>
      <w:divBdr>
        <w:top w:val="none" w:sz="0" w:space="0" w:color="auto"/>
        <w:left w:val="none" w:sz="0" w:space="0" w:color="auto"/>
        <w:bottom w:val="none" w:sz="0" w:space="0" w:color="auto"/>
        <w:right w:val="none" w:sz="0" w:space="0" w:color="auto"/>
      </w:divBdr>
    </w:div>
    <w:div w:id="651375900">
      <w:bodyDiv w:val="1"/>
      <w:marLeft w:val="0"/>
      <w:marRight w:val="0"/>
      <w:marTop w:val="0"/>
      <w:marBottom w:val="0"/>
      <w:divBdr>
        <w:top w:val="none" w:sz="0" w:space="0" w:color="auto"/>
        <w:left w:val="none" w:sz="0" w:space="0" w:color="auto"/>
        <w:bottom w:val="none" w:sz="0" w:space="0" w:color="auto"/>
        <w:right w:val="none" w:sz="0" w:space="0" w:color="auto"/>
      </w:divBdr>
    </w:div>
    <w:div w:id="656805614">
      <w:bodyDiv w:val="1"/>
      <w:marLeft w:val="0"/>
      <w:marRight w:val="0"/>
      <w:marTop w:val="0"/>
      <w:marBottom w:val="0"/>
      <w:divBdr>
        <w:top w:val="none" w:sz="0" w:space="0" w:color="auto"/>
        <w:left w:val="none" w:sz="0" w:space="0" w:color="auto"/>
        <w:bottom w:val="none" w:sz="0" w:space="0" w:color="auto"/>
        <w:right w:val="none" w:sz="0" w:space="0" w:color="auto"/>
      </w:divBdr>
    </w:div>
    <w:div w:id="662321582">
      <w:bodyDiv w:val="1"/>
      <w:marLeft w:val="0"/>
      <w:marRight w:val="0"/>
      <w:marTop w:val="0"/>
      <w:marBottom w:val="0"/>
      <w:divBdr>
        <w:top w:val="none" w:sz="0" w:space="0" w:color="auto"/>
        <w:left w:val="none" w:sz="0" w:space="0" w:color="auto"/>
        <w:bottom w:val="none" w:sz="0" w:space="0" w:color="auto"/>
        <w:right w:val="none" w:sz="0" w:space="0" w:color="auto"/>
      </w:divBdr>
    </w:div>
    <w:div w:id="673604283">
      <w:bodyDiv w:val="1"/>
      <w:marLeft w:val="0"/>
      <w:marRight w:val="0"/>
      <w:marTop w:val="0"/>
      <w:marBottom w:val="0"/>
      <w:divBdr>
        <w:top w:val="none" w:sz="0" w:space="0" w:color="auto"/>
        <w:left w:val="none" w:sz="0" w:space="0" w:color="auto"/>
        <w:bottom w:val="none" w:sz="0" w:space="0" w:color="auto"/>
        <w:right w:val="none" w:sz="0" w:space="0" w:color="auto"/>
      </w:divBdr>
    </w:div>
    <w:div w:id="674305864">
      <w:bodyDiv w:val="1"/>
      <w:marLeft w:val="0"/>
      <w:marRight w:val="0"/>
      <w:marTop w:val="0"/>
      <w:marBottom w:val="0"/>
      <w:divBdr>
        <w:top w:val="none" w:sz="0" w:space="0" w:color="auto"/>
        <w:left w:val="none" w:sz="0" w:space="0" w:color="auto"/>
        <w:bottom w:val="none" w:sz="0" w:space="0" w:color="auto"/>
        <w:right w:val="none" w:sz="0" w:space="0" w:color="auto"/>
      </w:divBdr>
    </w:div>
    <w:div w:id="676812212">
      <w:bodyDiv w:val="1"/>
      <w:marLeft w:val="0"/>
      <w:marRight w:val="0"/>
      <w:marTop w:val="0"/>
      <w:marBottom w:val="0"/>
      <w:divBdr>
        <w:top w:val="none" w:sz="0" w:space="0" w:color="auto"/>
        <w:left w:val="none" w:sz="0" w:space="0" w:color="auto"/>
        <w:bottom w:val="none" w:sz="0" w:space="0" w:color="auto"/>
        <w:right w:val="none" w:sz="0" w:space="0" w:color="auto"/>
      </w:divBdr>
    </w:div>
    <w:div w:id="678653922">
      <w:bodyDiv w:val="1"/>
      <w:marLeft w:val="0"/>
      <w:marRight w:val="0"/>
      <w:marTop w:val="0"/>
      <w:marBottom w:val="0"/>
      <w:divBdr>
        <w:top w:val="none" w:sz="0" w:space="0" w:color="auto"/>
        <w:left w:val="none" w:sz="0" w:space="0" w:color="auto"/>
        <w:bottom w:val="none" w:sz="0" w:space="0" w:color="auto"/>
        <w:right w:val="none" w:sz="0" w:space="0" w:color="auto"/>
      </w:divBdr>
    </w:div>
    <w:div w:id="680544147">
      <w:bodyDiv w:val="1"/>
      <w:marLeft w:val="0"/>
      <w:marRight w:val="0"/>
      <w:marTop w:val="0"/>
      <w:marBottom w:val="0"/>
      <w:divBdr>
        <w:top w:val="none" w:sz="0" w:space="0" w:color="auto"/>
        <w:left w:val="none" w:sz="0" w:space="0" w:color="auto"/>
        <w:bottom w:val="none" w:sz="0" w:space="0" w:color="auto"/>
        <w:right w:val="none" w:sz="0" w:space="0" w:color="auto"/>
      </w:divBdr>
    </w:div>
    <w:div w:id="686717008">
      <w:bodyDiv w:val="1"/>
      <w:marLeft w:val="0"/>
      <w:marRight w:val="0"/>
      <w:marTop w:val="0"/>
      <w:marBottom w:val="0"/>
      <w:divBdr>
        <w:top w:val="none" w:sz="0" w:space="0" w:color="auto"/>
        <w:left w:val="none" w:sz="0" w:space="0" w:color="auto"/>
        <w:bottom w:val="none" w:sz="0" w:space="0" w:color="auto"/>
        <w:right w:val="none" w:sz="0" w:space="0" w:color="auto"/>
      </w:divBdr>
    </w:div>
    <w:div w:id="690909891">
      <w:bodyDiv w:val="1"/>
      <w:marLeft w:val="0"/>
      <w:marRight w:val="0"/>
      <w:marTop w:val="0"/>
      <w:marBottom w:val="0"/>
      <w:divBdr>
        <w:top w:val="none" w:sz="0" w:space="0" w:color="auto"/>
        <w:left w:val="none" w:sz="0" w:space="0" w:color="auto"/>
        <w:bottom w:val="none" w:sz="0" w:space="0" w:color="auto"/>
        <w:right w:val="none" w:sz="0" w:space="0" w:color="auto"/>
      </w:divBdr>
    </w:div>
    <w:div w:id="704449549">
      <w:bodyDiv w:val="1"/>
      <w:marLeft w:val="0"/>
      <w:marRight w:val="0"/>
      <w:marTop w:val="0"/>
      <w:marBottom w:val="0"/>
      <w:divBdr>
        <w:top w:val="none" w:sz="0" w:space="0" w:color="auto"/>
        <w:left w:val="none" w:sz="0" w:space="0" w:color="auto"/>
        <w:bottom w:val="none" w:sz="0" w:space="0" w:color="auto"/>
        <w:right w:val="none" w:sz="0" w:space="0" w:color="auto"/>
      </w:divBdr>
    </w:div>
    <w:div w:id="706222869">
      <w:bodyDiv w:val="1"/>
      <w:marLeft w:val="0"/>
      <w:marRight w:val="0"/>
      <w:marTop w:val="0"/>
      <w:marBottom w:val="0"/>
      <w:divBdr>
        <w:top w:val="none" w:sz="0" w:space="0" w:color="auto"/>
        <w:left w:val="none" w:sz="0" w:space="0" w:color="auto"/>
        <w:bottom w:val="none" w:sz="0" w:space="0" w:color="auto"/>
        <w:right w:val="none" w:sz="0" w:space="0" w:color="auto"/>
      </w:divBdr>
    </w:div>
    <w:div w:id="710232993">
      <w:bodyDiv w:val="1"/>
      <w:marLeft w:val="0"/>
      <w:marRight w:val="0"/>
      <w:marTop w:val="0"/>
      <w:marBottom w:val="0"/>
      <w:divBdr>
        <w:top w:val="none" w:sz="0" w:space="0" w:color="auto"/>
        <w:left w:val="none" w:sz="0" w:space="0" w:color="auto"/>
        <w:bottom w:val="none" w:sz="0" w:space="0" w:color="auto"/>
        <w:right w:val="none" w:sz="0" w:space="0" w:color="auto"/>
      </w:divBdr>
    </w:div>
    <w:div w:id="712510340">
      <w:bodyDiv w:val="1"/>
      <w:marLeft w:val="0"/>
      <w:marRight w:val="0"/>
      <w:marTop w:val="0"/>
      <w:marBottom w:val="0"/>
      <w:divBdr>
        <w:top w:val="none" w:sz="0" w:space="0" w:color="auto"/>
        <w:left w:val="none" w:sz="0" w:space="0" w:color="auto"/>
        <w:bottom w:val="none" w:sz="0" w:space="0" w:color="auto"/>
        <w:right w:val="none" w:sz="0" w:space="0" w:color="auto"/>
      </w:divBdr>
    </w:div>
    <w:div w:id="712848265">
      <w:bodyDiv w:val="1"/>
      <w:marLeft w:val="0"/>
      <w:marRight w:val="0"/>
      <w:marTop w:val="0"/>
      <w:marBottom w:val="0"/>
      <w:divBdr>
        <w:top w:val="none" w:sz="0" w:space="0" w:color="auto"/>
        <w:left w:val="none" w:sz="0" w:space="0" w:color="auto"/>
        <w:bottom w:val="none" w:sz="0" w:space="0" w:color="auto"/>
        <w:right w:val="none" w:sz="0" w:space="0" w:color="auto"/>
      </w:divBdr>
    </w:div>
    <w:div w:id="713701324">
      <w:bodyDiv w:val="1"/>
      <w:marLeft w:val="0"/>
      <w:marRight w:val="0"/>
      <w:marTop w:val="0"/>
      <w:marBottom w:val="0"/>
      <w:divBdr>
        <w:top w:val="none" w:sz="0" w:space="0" w:color="auto"/>
        <w:left w:val="none" w:sz="0" w:space="0" w:color="auto"/>
        <w:bottom w:val="none" w:sz="0" w:space="0" w:color="auto"/>
        <w:right w:val="none" w:sz="0" w:space="0" w:color="auto"/>
      </w:divBdr>
    </w:div>
    <w:div w:id="719985837">
      <w:bodyDiv w:val="1"/>
      <w:marLeft w:val="0"/>
      <w:marRight w:val="0"/>
      <w:marTop w:val="0"/>
      <w:marBottom w:val="0"/>
      <w:divBdr>
        <w:top w:val="none" w:sz="0" w:space="0" w:color="auto"/>
        <w:left w:val="none" w:sz="0" w:space="0" w:color="auto"/>
        <w:bottom w:val="none" w:sz="0" w:space="0" w:color="auto"/>
        <w:right w:val="none" w:sz="0" w:space="0" w:color="auto"/>
      </w:divBdr>
    </w:div>
    <w:div w:id="745106028">
      <w:bodyDiv w:val="1"/>
      <w:marLeft w:val="0"/>
      <w:marRight w:val="0"/>
      <w:marTop w:val="0"/>
      <w:marBottom w:val="0"/>
      <w:divBdr>
        <w:top w:val="none" w:sz="0" w:space="0" w:color="auto"/>
        <w:left w:val="none" w:sz="0" w:space="0" w:color="auto"/>
        <w:bottom w:val="none" w:sz="0" w:space="0" w:color="auto"/>
        <w:right w:val="none" w:sz="0" w:space="0" w:color="auto"/>
      </w:divBdr>
    </w:div>
    <w:div w:id="746267363">
      <w:bodyDiv w:val="1"/>
      <w:marLeft w:val="0"/>
      <w:marRight w:val="0"/>
      <w:marTop w:val="0"/>
      <w:marBottom w:val="0"/>
      <w:divBdr>
        <w:top w:val="none" w:sz="0" w:space="0" w:color="auto"/>
        <w:left w:val="none" w:sz="0" w:space="0" w:color="auto"/>
        <w:bottom w:val="none" w:sz="0" w:space="0" w:color="auto"/>
        <w:right w:val="none" w:sz="0" w:space="0" w:color="auto"/>
      </w:divBdr>
    </w:div>
    <w:div w:id="764303233">
      <w:bodyDiv w:val="1"/>
      <w:marLeft w:val="0"/>
      <w:marRight w:val="0"/>
      <w:marTop w:val="0"/>
      <w:marBottom w:val="0"/>
      <w:divBdr>
        <w:top w:val="none" w:sz="0" w:space="0" w:color="auto"/>
        <w:left w:val="none" w:sz="0" w:space="0" w:color="auto"/>
        <w:bottom w:val="none" w:sz="0" w:space="0" w:color="auto"/>
        <w:right w:val="none" w:sz="0" w:space="0" w:color="auto"/>
      </w:divBdr>
    </w:div>
    <w:div w:id="773018899">
      <w:bodyDiv w:val="1"/>
      <w:marLeft w:val="0"/>
      <w:marRight w:val="0"/>
      <w:marTop w:val="0"/>
      <w:marBottom w:val="0"/>
      <w:divBdr>
        <w:top w:val="none" w:sz="0" w:space="0" w:color="auto"/>
        <w:left w:val="none" w:sz="0" w:space="0" w:color="auto"/>
        <w:bottom w:val="none" w:sz="0" w:space="0" w:color="auto"/>
        <w:right w:val="none" w:sz="0" w:space="0" w:color="auto"/>
      </w:divBdr>
    </w:div>
    <w:div w:id="773793866">
      <w:bodyDiv w:val="1"/>
      <w:marLeft w:val="0"/>
      <w:marRight w:val="0"/>
      <w:marTop w:val="0"/>
      <w:marBottom w:val="0"/>
      <w:divBdr>
        <w:top w:val="none" w:sz="0" w:space="0" w:color="auto"/>
        <w:left w:val="none" w:sz="0" w:space="0" w:color="auto"/>
        <w:bottom w:val="none" w:sz="0" w:space="0" w:color="auto"/>
        <w:right w:val="none" w:sz="0" w:space="0" w:color="auto"/>
      </w:divBdr>
    </w:div>
    <w:div w:id="774254074">
      <w:bodyDiv w:val="1"/>
      <w:marLeft w:val="0"/>
      <w:marRight w:val="0"/>
      <w:marTop w:val="0"/>
      <w:marBottom w:val="0"/>
      <w:divBdr>
        <w:top w:val="none" w:sz="0" w:space="0" w:color="auto"/>
        <w:left w:val="none" w:sz="0" w:space="0" w:color="auto"/>
        <w:bottom w:val="none" w:sz="0" w:space="0" w:color="auto"/>
        <w:right w:val="none" w:sz="0" w:space="0" w:color="auto"/>
      </w:divBdr>
    </w:div>
    <w:div w:id="777524434">
      <w:bodyDiv w:val="1"/>
      <w:marLeft w:val="0"/>
      <w:marRight w:val="0"/>
      <w:marTop w:val="0"/>
      <w:marBottom w:val="0"/>
      <w:divBdr>
        <w:top w:val="none" w:sz="0" w:space="0" w:color="auto"/>
        <w:left w:val="none" w:sz="0" w:space="0" w:color="auto"/>
        <w:bottom w:val="none" w:sz="0" w:space="0" w:color="auto"/>
        <w:right w:val="none" w:sz="0" w:space="0" w:color="auto"/>
      </w:divBdr>
    </w:div>
    <w:div w:id="778842276">
      <w:bodyDiv w:val="1"/>
      <w:marLeft w:val="0"/>
      <w:marRight w:val="0"/>
      <w:marTop w:val="0"/>
      <w:marBottom w:val="0"/>
      <w:divBdr>
        <w:top w:val="none" w:sz="0" w:space="0" w:color="auto"/>
        <w:left w:val="none" w:sz="0" w:space="0" w:color="auto"/>
        <w:bottom w:val="none" w:sz="0" w:space="0" w:color="auto"/>
        <w:right w:val="none" w:sz="0" w:space="0" w:color="auto"/>
      </w:divBdr>
    </w:div>
    <w:div w:id="791553274">
      <w:bodyDiv w:val="1"/>
      <w:marLeft w:val="0"/>
      <w:marRight w:val="0"/>
      <w:marTop w:val="0"/>
      <w:marBottom w:val="0"/>
      <w:divBdr>
        <w:top w:val="none" w:sz="0" w:space="0" w:color="auto"/>
        <w:left w:val="none" w:sz="0" w:space="0" w:color="auto"/>
        <w:bottom w:val="none" w:sz="0" w:space="0" w:color="auto"/>
        <w:right w:val="none" w:sz="0" w:space="0" w:color="auto"/>
      </w:divBdr>
    </w:div>
    <w:div w:id="798187597">
      <w:bodyDiv w:val="1"/>
      <w:marLeft w:val="0"/>
      <w:marRight w:val="0"/>
      <w:marTop w:val="0"/>
      <w:marBottom w:val="0"/>
      <w:divBdr>
        <w:top w:val="none" w:sz="0" w:space="0" w:color="auto"/>
        <w:left w:val="none" w:sz="0" w:space="0" w:color="auto"/>
        <w:bottom w:val="none" w:sz="0" w:space="0" w:color="auto"/>
        <w:right w:val="none" w:sz="0" w:space="0" w:color="auto"/>
      </w:divBdr>
    </w:div>
    <w:div w:id="801927573">
      <w:bodyDiv w:val="1"/>
      <w:marLeft w:val="0"/>
      <w:marRight w:val="0"/>
      <w:marTop w:val="0"/>
      <w:marBottom w:val="0"/>
      <w:divBdr>
        <w:top w:val="none" w:sz="0" w:space="0" w:color="auto"/>
        <w:left w:val="none" w:sz="0" w:space="0" w:color="auto"/>
        <w:bottom w:val="none" w:sz="0" w:space="0" w:color="auto"/>
        <w:right w:val="none" w:sz="0" w:space="0" w:color="auto"/>
      </w:divBdr>
    </w:div>
    <w:div w:id="807666388">
      <w:bodyDiv w:val="1"/>
      <w:marLeft w:val="0"/>
      <w:marRight w:val="0"/>
      <w:marTop w:val="0"/>
      <w:marBottom w:val="0"/>
      <w:divBdr>
        <w:top w:val="none" w:sz="0" w:space="0" w:color="auto"/>
        <w:left w:val="none" w:sz="0" w:space="0" w:color="auto"/>
        <w:bottom w:val="none" w:sz="0" w:space="0" w:color="auto"/>
        <w:right w:val="none" w:sz="0" w:space="0" w:color="auto"/>
      </w:divBdr>
    </w:div>
    <w:div w:id="809399078">
      <w:bodyDiv w:val="1"/>
      <w:marLeft w:val="0"/>
      <w:marRight w:val="0"/>
      <w:marTop w:val="0"/>
      <w:marBottom w:val="0"/>
      <w:divBdr>
        <w:top w:val="none" w:sz="0" w:space="0" w:color="auto"/>
        <w:left w:val="none" w:sz="0" w:space="0" w:color="auto"/>
        <w:bottom w:val="none" w:sz="0" w:space="0" w:color="auto"/>
        <w:right w:val="none" w:sz="0" w:space="0" w:color="auto"/>
      </w:divBdr>
    </w:div>
    <w:div w:id="811141978">
      <w:bodyDiv w:val="1"/>
      <w:marLeft w:val="0"/>
      <w:marRight w:val="0"/>
      <w:marTop w:val="0"/>
      <w:marBottom w:val="0"/>
      <w:divBdr>
        <w:top w:val="none" w:sz="0" w:space="0" w:color="auto"/>
        <w:left w:val="none" w:sz="0" w:space="0" w:color="auto"/>
        <w:bottom w:val="none" w:sz="0" w:space="0" w:color="auto"/>
        <w:right w:val="none" w:sz="0" w:space="0" w:color="auto"/>
      </w:divBdr>
    </w:div>
    <w:div w:id="813568128">
      <w:bodyDiv w:val="1"/>
      <w:marLeft w:val="0"/>
      <w:marRight w:val="0"/>
      <w:marTop w:val="0"/>
      <w:marBottom w:val="0"/>
      <w:divBdr>
        <w:top w:val="none" w:sz="0" w:space="0" w:color="auto"/>
        <w:left w:val="none" w:sz="0" w:space="0" w:color="auto"/>
        <w:bottom w:val="none" w:sz="0" w:space="0" w:color="auto"/>
        <w:right w:val="none" w:sz="0" w:space="0" w:color="auto"/>
      </w:divBdr>
    </w:div>
    <w:div w:id="817696351">
      <w:bodyDiv w:val="1"/>
      <w:marLeft w:val="0"/>
      <w:marRight w:val="0"/>
      <w:marTop w:val="0"/>
      <w:marBottom w:val="0"/>
      <w:divBdr>
        <w:top w:val="none" w:sz="0" w:space="0" w:color="auto"/>
        <w:left w:val="none" w:sz="0" w:space="0" w:color="auto"/>
        <w:bottom w:val="none" w:sz="0" w:space="0" w:color="auto"/>
        <w:right w:val="none" w:sz="0" w:space="0" w:color="auto"/>
      </w:divBdr>
    </w:div>
    <w:div w:id="841428314">
      <w:bodyDiv w:val="1"/>
      <w:marLeft w:val="0"/>
      <w:marRight w:val="0"/>
      <w:marTop w:val="0"/>
      <w:marBottom w:val="0"/>
      <w:divBdr>
        <w:top w:val="none" w:sz="0" w:space="0" w:color="auto"/>
        <w:left w:val="none" w:sz="0" w:space="0" w:color="auto"/>
        <w:bottom w:val="none" w:sz="0" w:space="0" w:color="auto"/>
        <w:right w:val="none" w:sz="0" w:space="0" w:color="auto"/>
      </w:divBdr>
    </w:div>
    <w:div w:id="844629422">
      <w:bodyDiv w:val="1"/>
      <w:marLeft w:val="0"/>
      <w:marRight w:val="0"/>
      <w:marTop w:val="0"/>
      <w:marBottom w:val="0"/>
      <w:divBdr>
        <w:top w:val="none" w:sz="0" w:space="0" w:color="auto"/>
        <w:left w:val="none" w:sz="0" w:space="0" w:color="auto"/>
        <w:bottom w:val="none" w:sz="0" w:space="0" w:color="auto"/>
        <w:right w:val="none" w:sz="0" w:space="0" w:color="auto"/>
      </w:divBdr>
    </w:div>
    <w:div w:id="845941211">
      <w:bodyDiv w:val="1"/>
      <w:marLeft w:val="0"/>
      <w:marRight w:val="0"/>
      <w:marTop w:val="0"/>
      <w:marBottom w:val="0"/>
      <w:divBdr>
        <w:top w:val="none" w:sz="0" w:space="0" w:color="auto"/>
        <w:left w:val="none" w:sz="0" w:space="0" w:color="auto"/>
        <w:bottom w:val="none" w:sz="0" w:space="0" w:color="auto"/>
        <w:right w:val="none" w:sz="0" w:space="0" w:color="auto"/>
      </w:divBdr>
    </w:div>
    <w:div w:id="854030941">
      <w:bodyDiv w:val="1"/>
      <w:marLeft w:val="0"/>
      <w:marRight w:val="0"/>
      <w:marTop w:val="0"/>
      <w:marBottom w:val="0"/>
      <w:divBdr>
        <w:top w:val="none" w:sz="0" w:space="0" w:color="auto"/>
        <w:left w:val="none" w:sz="0" w:space="0" w:color="auto"/>
        <w:bottom w:val="none" w:sz="0" w:space="0" w:color="auto"/>
        <w:right w:val="none" w:sz="0" w:space="0" w:color="auto"/>
      </w:divBdr>
    </w:div>
    <w:div w:id="859052442">
      <w:bodyDiv w:val="1"/>
      <w:marLeft w:val="0"/>
      <w:marRight w:val="0"/>
      <w:marTop w:val="0"/>
      <w:marBottom w:val="0"/>
      <w:divBdr>
        <w:top w:val="none" w:sz="0" w:space="0" w:color="auto"/>
        <w:left w:val="none" w:sz="0" w:space="0" w:color="auto"/>
        <w:bottom w:val="none" w:sz="0" w:space="0" w:color="auto"/>
        <w:right w:val="none" w:sz="0" w:space="0" w:color="auto"/>
      </w:divBdr>
    </w:div>
    <w:div w:id="863589327">
      <w:bodyDiv w:val="1"/>
      <w:marLeft w:val="0"/>
      <w:marRight w:val="0"/>
      <w:marTop w:val="0"/>
      <w:marBottom w:val="0"/>
      <w:divBdr>
        <w:top w:val="none" w:sz="0" w:space="0" w:color="auto"/>
        <w:left w:val="none" w:sz="0" w:space="0" w:color="auto"/>
        <w:bottom w:val="none" w:sz="0" w:space="0" w:color="auto"/>
        <w:right w:val="none" w:sz="0" w:space="0" w:color="auto"/>
      </w:divBdr>
    </w:div>
    <w:div w:id="866214604">
      <w:bodyDiv w:val="1"/>
      <w:marLeft w:val="0"/>
      <w:marRight w:val="0"/>
      <w:marTop w:val="0"/>
      <w:marBottom w:val="0"/>
      <w:divBdr>
        <w:top w:val="none" w:sz="0" w:space="0" w:color="auto"/>
        <w:left w:val="none" w:sz="0" w:space="0" w:color="auto"/>
        <w:bottom w:val="none" w:sz="0" w:space="0" w:color="auto"/>
        <w:right w:val="none" w:sz="0" w:space="0" w:color="auto"/>
      </w:divBdr>
    </w:div>
    <w:div w:id="868418091">
      <w:bodyDiv w:val="1"/>
      <w:marLeft w:val="0"/>
      <w:marRight w:val="0"/>
      <w:marTop w:val="0"/>
      <w:marBottom w:val="0"/>
      <w:divBdr>
        <w:top w:val="none" w:sz="0" w:space="0" w:color="auto"/>
        <w:left w:val="none" w:sz="0" w:space="0" w:color="auto"/>
        <w:bottom w:val="none" w:sz="0" w:space="0" w:color="auto"/>
        <w:right w:val="none" w:sz="0" w:space="0" w:color="auto"/>
      </w:divBdr>
    </w:div>
    <w:div w:id="868492922">
      <w:bodyDiv w:val="1"/>
      <w:marLeft w:val="0"/>
      <w:marRight w:val="0"/>
      <w:marTop w:val="0"/>
      <w:marBottom w:val="0"/>
      <w:divBdr>
        <w:top w:val="none" w:sz="0" w:space="0" w:color="auto"/>
        <w:left w:val="none" w:sz="0" w:space="0" w:color="auto"/>
        <w:bottom w:val="none" w:sz="0" w:space="0" w:color="auto"/>
        <w:right w:val="none" w:sz="0" w:space="0" w:color="auto"/>
      </w:divBdr>
    </w:div>
    <w:div w:id="877351963">
      <w:bodyDiv w:val="1"/>
      <w:marLeft w:val="0"/>
      <w:marRight w:val="0"/>
      <w:marTop w:val="0"/>
      <w:marBottom w:val="0"/>
      <w:divBdr>
        <w:top w:val="none" w:sz="0" w:space="0" w:color="auto"/>
        <w:left w:val="none" w:sz="0" w:space="0" w:color="auto"/>
        <w:bottom w:val="none" w:sz="0" w:space="0" w:color="auto"/>
        <w:right w:val="none" w:sz="0" w:space="0" w:color="auto"/>
      </w:divBdr>
    </w:div>
    <w:div w:id="881284463">
      <w:bodyDiv w:val="1"/>
      <w:marLeft w:val="0"/>
      <w:marRight w:val="0"/>
      <w:marTop w:val="0"/>
      <w:marBottom w:val="0"/>
      <w:divBdr>
        <w:top w:val="none" w:sz="0" w:space="0" w:color="auto"/>
        <w:left w:val="none" w:sz="0" w:space="0" w:color="auto"/>
        <w:bottom w:val="none" w:sz="0" w:space="0" w:color="auto"/>
        <w:right w:val="none" w:sz="0" w:space="0" w:color="auto"/>
      </w:divBdr>
    </w:div>
    <w:div w:id="883520831">
      <w:bodyDiv w:val="1"/>
      <w:marLeft w:val="0"/>
      <w:marRight w:val="0"/>
      <w:marTop w:val="0"/>
      <w:marBottom w:val="0"/>
      <w:divBdr>
        <w:top w:val="none" w:sz="0" w:space="0" w:color="auto"/>
        <w:left w:val="none" w:sz="0" w:space="0" w:color="auto"/>
        <w:bottom w:val="none" w:sz="0" w:space="0" w:color="auto"/>
        <w:right w:val="none" w:sz="0" w:space="0" w:color="auto"/>
      </w:divBdr>
    </w:div>
    <w:div w:id="884678673">
      <w:bodyDiv w:val="1"/>
      <w:marLeft w:val="0"/>
      <w:marRight w:val="0"/>
      <w:marTop w:val="0"/>
      <w:marBottom w:val="0"/>
      <w:divBdr>
        <w:top w:val="none" w:sz="0" w:space="0" w:color="auto"/>
        <w:left w:val="none" w:sz="0" w:space="0" w:color="auto"/>
        <w:bottom w:val="none" w:sz="0" w:space="0" w:color="auto"/>
        <w:right w:val="none" w:sz="0" w:space="0" w:color="auto"/>
      </w:divBdr>
    </w:div>
    <w:div w:id="886840228">
      <w:bodyDiv w:val="1"/>
      <w:marLeft w:val="0"/>
      <w:marRight w:val="0"/>
      <w:marTop w:val="0"/>
      <w:marBottom w:val="0"/>
      <w:divBdr>
        <w:top w:val="none" w:sz="0" w:space="0" w:color="auto"/>
        <w:left w:val="none" w:sz="0" w:space="0" w:color="auto"/>
        <w:bottom w:val="none" w:sz="0" w:space="0" w:color="auto"/>
        <w:right w:val="none" w:sz="0" w:space="0" w:color="auto"/>
      </w:divBdr>
    </w:div>
    <w:div w:id="889608063">
      <w:bodyDiv w:val="1"/>
      <w:marLeft w:val="0"/>
      <w:marRight w:val="0"/>
      <w:marTop w:val="0"/>
      <w:marBottom w:val="0"/>
      <w:divBdr>
        <w:top w:val="none" w:sz="0" w:space="0" w:color="auto"/>
        <w:left w:val="none" w:sz="0" w:space="0" w:color="auto"/>
        <w:bottom w:val="none" w:sz="0" w:space="0" w:color="auto"/>
        <w:right w:val="none" w:sz="0" w:space="0" w:color="auto"/>
      </w:divBdr>
    </w:div>
    <w:div w:id="890770992">
      <w:bodyDiv w:val="1"/>
      <w:marLeft w:val="0"/>
      <w:marRight w:val="0"/>
      <w:marTop w:val="0"/>
      <w:marBottom w:val="0"/>
      <w:divBdr>
        <w:top w:val="none" w:sz="0" w:space="0" w:color="auto"/>
        <w:left w:val="none" w:sz="0" w:space="0" w:color="auto"/>
        <w:bottom w:val="none" w:sz="0" w:space="0" w:color="auto"/>
        <w:right w:val="none" w:sz="0" w:space="0" w:color="auto"/>
      </w:divBdr>
    </w:div>
    <w:div w:id="901017596">
      <w:bodyDiv w:val="1"/>
      <w:marLeft w:val="0"/>
      <w:marRight w:val="0"/>
      <w:marTop w:val="0"/>
      <w:marBottom w:val="0"/>
      <w:divBdr>
        <w:top w:val="none" w:sz="0" w:space="0" w:color="auto"/>
        <w:left w:val="none" w:sz="0" w:space="0" w:color="auto"/>
        <w:bottom w:val="none" w:sz="0" w:space="0" w:color="auto"/>
        <w:right w:val="none" w:sz="0" w:space="0" w:color="auto"/>
      </w:divBdr>
    </w:div>
    <w:div w:id="903561397">
      <w:bodyDiv w:val="1"/>
      <w:marLeft w:val="0"/>
      <w:marRight w:val="0"/>
      <w:marTop w:val="0"/>
      <w:marBottom w:val="0"/>
      <w:divBdr>
        <w:top w:val="none" w:sz="0" w:space="0" w:color="auto"/>
        <w:left w:val="none" w:sz="0" w:space="0" w:color="auto"/>
        <w:bottom w:val="none" w:sz="0" w:space="0" w:color="auto"/>
        <w:right w:val="none" w:sz="0" w:space="0" w:color="auto"/>
      </w:divBdr>
    </w:div>
    <w:div w:id="904225419">
      <w:bodyDiv w:val="1"/>
      <w:marLeft w:val="0"/>
      <w:marRight w:val="0"/>
      <w:marTop w:val="0"/>
      <w:marBottom w:val="0"/>
      <w:divBdr>
        <w:top w:val="none" w:sz="0" w:space="0" w:color="auto"/>
        <w:left w:val="none" w:sz="0" w:space="0" w:color="auto"/>
        <w:bottom w:val="none" w:sz="0" w:space="0" w:color="auto"/>
        <w:right w:val="none" w:sz="0" w:space="0" w:color="auto"/>
      </w:divBdr>
    </w:div>
    <w:div w:id="905459839">
      <w:bodyDiv w:val="1"/>
      <w:marLeft w:val="0"/>
      <w:marRight w:val="0"/>
      <w:marTop w:val="0"/>
      <w:marBottom w:val="0"/>
      <w:divBdr>
        <w:top w:val="none" w:sz="0" w:space="0" w:color="auto"/>
        <w:left w:val="none" w:sz="0" w:space="0" w:color="auto"/>
        <w:bottom w:val="none" w:sz="0" w:space="0" w:color="auto"/>
        <w:right w:val="none" w:sz="0" w:space="0" w:color="auto"/>
      </w:divBdr>
    </w:div>
    <w:div w:id="906186133">
      <w:bodyDiv w:val="1"/>
      <w:marLeft w:val="0"/>
      <w:marRight w:val="0"/>
      <w:marTop w:val="0"/>
      <w:marBottom w:val="0"/>
      <w:divBdr>
        <w:top w:val="none" w:sz="0" w:space="0" w:color="auto"/>
        <w:left w:val="none" w:sz="0" w:space="0" w:color="auto"/>
        <w:bottom w:val="none" w:sz="0" w:space="0" w:color="auto"/>
        <w:right w:val="none" w:sz="0" w:space="0" w:color="auto"/>
      </w:divBdr>
    </w:div>
    <w:div w:id="923614643">
      <w:bodyDiv w:val="1"/>
      <w:marLeft w:val="0"/>
      <w:marRight w:val="0"/>
      <w:marTop w:val="0"/>
      <w:marBottom w:val="0"/>
      <w:divBdr>
        <w:top w:val="none" w:sz="0" w:space="0" w:color="auto"/>
        <w:left w:val="none" w:sz="0" w:space="0" w:color="auto"/>
        <w:bottom w:val="none" w:sz="0" w:space="0" w:color="auto"/>
        <w:right w:val="none" w:sz="0" w:space="0" w:color="auto"/>
      </w:divBdr>
    </w:div>
    <w:div w:id="925653150">
      <w:bodyDiv w:val="1"/>
      <w:marLeft w:val="0"/>
      <w:marRight w:val="0"/>
      <w:marTop w:val="0"/>
      <w:marBottom w:val="0"/>
      <w:divBdr>
        <w:top w:val="none" w:sz="0" w:space="0" w:color="auto"/>
        <w:left w:val="none" w:sz="0" w:space="0" w:color="auto"/>
        <w:bottom w:val="none" w:sz="0" w:space="0" w:color="auto"/>
        <w:right w:val="none" w:sz="0" w:space="0" w:color="auto"/>
      </w:divBdr>
    </w:div>
    <w:div w:id="942111835">
      <w:bodyDiv w:val="1"/>
      <w:marLeft w:val="0"/>
      <w:marRight w:val="0"/>
      <w:marTop w:val="0"/>
      <w:marBottom w:val="0"/>
      <w:divBdr>
        <w:top w:val="none" w:sz="0" w:space="0" w:color="auto"/>
        <w:left w:val="none" w:sz="0" w:space="0" w:color="auto"/>
        <w:bottom w:val="none" w:sz="0" w:space="0" w:color="auto"/>
        <w:right w:val="none" w:sz="0" w:space="0" w:color="auto"/>
      </w:divBdr>
    </w:div>
    <w:div w:id="947852613">
      <w:bodyDiv w:val="1"/>
      <w:marLeft w:val="0"/>
      <w:marRight w:val="0"/>
      <w:marTop w:val="0"/>
      <w:marBottom w:val="0"/>
      <w:divBdr>
        <w:top w:val="none" w:sz="0" w:space="0" w:color="auto"/>
        <w:left w:val="none" w:sz="0" w:space="0" w:color="auto"/>
        <w:bottom w:val="none" w:sz="0" w:space="0" w:color="auto"/>
        <w:right w:val="none" w:sz="0" w:space="0" w:color="auto"/>
      </w:divBdr>
    </w:div>
    <w:div w:id="952709548">
      <w:bodyDiv w:val="1"/>
      <w:marLeft w:val="0"/>
      <w:marRight w:val="0"/>
      <w:marTop w:val="0"/>
      <w:marBottom w:val="0"/>
      <w:divBdr>
        <w:top w:val="none" w:sz="0" w:space="0" w:color="auto"/>
        <w:left w:val="none" w:sz="0" w:space="0" w:color="auto"/>
        <w:bottom w:val="none" w:sz="0" w:space="0" w:color="auto"/>
        <w:right w:val="none" w:sz="0" w:space="0" w:color="auto"/>
      </w:divBdr>
    </w:div>
    <w:div w:id="967397106">
      <w:bodyDiv w:val="1"/>
      <w:marLeft w:val="0"/>
      <w:marRight w:val="0"/>
      <w:marTop w:val="0"/>
      <w:marBottom w:val="0"/>
      <w:divBdr>
        <w:top w:val="none" w:sz="0" w:space="0" w:color="auto"/>
        <w:left w:val="none" w:sz="0" w:space="0" w:color="auto"/>
        <w:bottom w:val="none" w:sz="0" w:space="0" w:color="auto"/>
        <w:right w:val="none" w:sz="0" w:space="0" w:color="auto"/>
      </w:divBdr>
    </w:div>
    <w:div w:id="980961839">
      <w:bodyDiv w:val="1"/>
      <w:marLeft w:val="0"/>
      <w:marRight w:val="0"/>
      <w:marTop w:val="0"/>
      <w:marBottom w:val="0"/>
      <w:divBdr>
        <w:top w:val="none" w:sz="0" w:space="0" w:color="auto"/>
        <w:left w:val="none" w:sz="0" w:space="0" w:color="auto"/>
        <w:bottom w:val="none" w:sz="0" w:space="0" w:color="auto"/>
        <w:right w:val="none" w:sz="0" w:space="0" w:color="auto"/>
      </w:divBdr>
    </w:div>
    <w:div w:id="989409427">
      <w:bodyDiv w:val="1"/>
      <w:marLeft w:val="0"/>
      <w:marRight w:val="0"/>
      <w:marTop w:val="0"/>
      <w:marBottom w:val="0"/>
      <w:divBdr>
        <w:top w:val="none" w:sz="0" w:space="0" w:color="auto"/>
        <w:left w:val="none" w:sz="0" w:space="0" w:color="auto"/>
        <w:bottom w:val="none" w:sz="0" w:space="0" w:color="auto"/>
        <w:right w:val="none" w:sz="0" w:space="0" w:color="auto"/>
      </w:divBdr>
    </w:div>
    <w:div w:id="990405351">
      <w:bodyDiv w:val="1"/>
      <w:marLeft w:val="0"/>
      <w:marRight w:val="0"/>
      <w:marTop w:val="0"/>
      <w:marBottom w:val="0"/>
      <w:divBdr>
        <w:top w:val="none" w:sz="0" w:space="0" w:color="auto"/>
        <w:left w:val="none" w:sz="0" w:space="0" w:color="auto"/>
        <w:bottom w:val="none" w:sz="0" w:space="0" w:color="auto"/>
        <w:right w:val="none" w:sz="0" w:space="0" w:color="auto"/>
      </w:divBdr>
    </w:div>
    <w:div w:id="992493508">
      <w:bodyDiv w:val="1"/>
      <w:marLeft w:val="0"/>
      <w:marRight w:val="0"/>
      <w:marTop w:val="0"/>
      <w:marBottom w:val="0"/>
      <w:divBdr>
        <w:top w:val="none" w:sz="0" w:space="0" w:color="auto"/>
        <w:left w:val="none" w:sz="0" w:space="0" w:color="auto"/>
        <w:bottom w:val="none" w:sz="0" w:space="0" w:color="auto"/>
        <w:right w:val="none" w:sz="0" w:space="0" w:color="auto"/>
      </w:divBdr>
    </w:div>
    <w:div w:id="1006400536">
      <w:bodyDiv w:val="1"/>
      <w:marLeft w:val="0"/>
      <w:marRight w:val="0"/>
      <w:marTop w:val="0"/>
      <w:marBottom w:val="0"/>
      <w:divBdr>
        <w:top w:val="none" w:sz="0" w:space="0" w:color="auto"/>
        <w:left w:val="none" w:sz="0" w:space="0" w:color="auto"/>
        <w:bottom w:val="none" w:sz="0" w:space="0" w:color="auto"/>
        <w:right w:val="none" w:sz="0" w:space="0" w:color="auto"/>
      </w:divBdr>
    </w:div>
    <w:div w:id="1010764878">
      <w:bodyDiv w:val="1"/>
      <w:marLeft w:val="0"/>
      <w:marRight w:val="0"/>
      <w:marTop w:val="0"/>
      <w:marBottom w:val="0"/>
      <w:divBdr>
        <w:top w:val="none" w:sz="0" w:space="0" w:color="auto"/>
        <w:left w:val="none" w:sz="0" w:space="0" w:color="auto"/>
        <w:bottom w:val="none" w:sz="0" w:space="0" w:color="auto"/>
        <w:right w:val="none" w:sz="0" w:space="0" w:color="auto"/>
      </w:divBdr>
    </w:div>
    <w:div w:id="1011419624">
      <w:bodyDiv w:val="1"/>
      <w:marLeft w:val="0"/>
      <w:marRight w:val="0"/>
      <w:marTop w:val="0"/>
      <w:marBottom w:val="0"/>
      <w:divBdr>
        <w:top w:val="none" w:sz="0" w:space="0" w:color="auto"/>
        <w:left w:val="none" w:sz="0" w:space="0" w:color="auto"/>
        <w:bottom w:val="none" w:sz="0" w:space="0" w:color="auto"/>
        <w:right w:val="none" w:sz="0" w:space="0" w:color="auto"/>
      </w:divBdr>
    </w:div>
    <w:div w:id="1021660399">
      <w:bodyDiv w:val="1"/>
      <w:marLeft w:val="0"/>
      <w:marRight w:val="0"/>
      <w:marTop w:val="0"/>
      <w:marBottom w:val="0"/>
      <w:divBdr>
        <w:top w:val="none" w:sz="0" w:space="0" w:color="auto"/>
        <w:left w:val="none" w:sz="0" w:space="0" w:color="auto"/>
        <w:bottom w:val="none" w:sz="0" w:space="0" w:color="auto"/>
        <w:right w:val="none" w:sz="0" w:space="0" w:color="auto"/>
      </w:divBdr>
    </w:div>
    <w:div w:id="1033727247">
      <w:bodyDiv w:val="1"/>
      <w:marLeft w:val="0"/>
      <w:marRight w:val="0"/>
      <w:marTop w:val="0"/>
      <w:marBottom w:val="0"/>
      <w:divBdr>
        <w:top w:val="none" w:sz="0" w:space="0" w:color="auto"/>
        <w:left w:val="none" w:sz="0" w:space="0" w:color="auto"/>
        <w:bottom w:val="none" w:sz="0" w:space="0" w:color="auto"/>
        <w:right w:val="none" w:sz="0" w:space="0" w:color="auto"/>
      </w:divBdr>
    </w:div>
    <w:div w:id="1041858343">
      <w:bodyDiv w:val="1"/>
      <w:marLeft w:val="0"/>
      <w:marRight w:val="0"/>
      <w:marTop w:val="0"/>
      <w:marBottom w:val="0"/>
      <w:divBdr>
        <w:top w:val="none" w:sz="0" w:space="0" w:color="auto"/>
        <w:left w:val="none" w:sz="0" w:space="0" w:color="auto"/>
        <w:bottom w:val="none" w:sz="0" w:space="0" w:color="auto"/>
        <w:right w:val="none" w:sz="0" w:space="0" w:color="auto"/>
      </w:divBdr>
    </w:div>
    <w:div w:id="1045301715">
      <w:bodyDiv w:val="1"/>
      <w:marLeft w:val="0"/>
      <w:marRight w:val="0"/>
      <w:marTop w:val="0"/>
      <w:marBottom w:val="0"/>
      <w:divBdr>
        <w:top w:val="none" w:sz="0" w:space="0" w:color="auto"/>
        <w:left w:val="none" w:sz="0" w:space="0" w:color="auto"/>
        <w:bottom w:val="none" w:sz="0" w:space="0" w:color="auto"/>
        <w:right w:val="none" w:sz="0" w:space="0" w:color="auto"/>
      </w:divBdr>
    </w:div>
    <w:div w:id="1049844627">
      <w:bodyDiv w:val="1"/>
      <w:marLeft w:val="0"/>
      <w:marRight w:val="0"/>
      <w:marTop w:val="0"/>
      <w:marBottom w:val="0"/>
      <w:divBdr>
        <w:top w:val="none" w:sz="0" w:space="0" w:color="auto"/>
        <w:left w:val="none" w:sz="0" w:space="0" w:color="auto"/>
        <w:bottom w:val="none" w:sz="0" w:space="0" w:color="auto"/>
        <w:right w:val="none" w:sz="0" w:space="0" w:color="auto"/>
      </w:divBdr>
    </w:div>
    <w:div w:id="1058550730">
      <w:bodyDiv w:val="1"/>
      <w:marLeft w:val="0"/>
      <w:marRight w:val="0"/>
      <w:marTop w:val="0"/>
      <w:marBottom w:val="0"/>
      <w:divBdr>
        <w:top w:val="none" w:sz="0" w:space="0" w:color="auto"/>
        <w:left w:val="none" w:sz="0" w:space="0" w:color="auto"/>
        <w:bottom w:val="none" w:sz="0" w:space="0" w:color="auto"/>
        <w:right w:val="none" w:sz="0" w:space="0" w:color="auto"/>
      </w:divBdr>
    </w:div>
    <w:div w:id="1058894811">
      <w:bodyDiv w:val="1"/>
      <w:marLeft w:val="0"/>
      <w:marRight w:val="0"/>
      <w:marTop w:val="0"/>
      <w:marBottom w:val="0"/>
      <w:divBdr>
        <w:top w:val="none" w:sz="0" w:space="0" w:color="auto"/>
        <w:left w:val="none" w:sz="0" w:space="0" w:color="auto"/>
        <w:bottom w:val="none" w:sz="0" w:space="0" w:color="auto"/>
        <w:right w:val="none" w:sz="0" w:space="0" w:color="auto"/>
      </w:divBdr>
    </w:div>
    <w:div w:id="1069156554">
      <w:bodyDiv w:val="1"/>
      <w:marLeft w:val="0"/>
      <w:marRight w:val="0"/>
      <w:marTop w:val="0"/>
      <w:marBottom w:val="0"/>
      <w:divBdr>
        <w:top w:val="none" w:sz="0" w:space="0" w:color="auto"/>
        <w:left w:val="none" w:sz="0" w:space="0" w:color="auto"/>
        <w:bottom w:val="none" w:sz="0" w:space="0" w:color="auto"/>
        <w:right w:val="none" w:sz="0" w:space="0" w:color="auto"/>
      </w:divBdr>
    </w:div>
    <w:div w:id="1074665463">
      <w:bodyDiv w:val="1"/>
      <w:marLeft w:val="0"/>
      <w:marRight w:val="0"/>
      <w:marTop w:val="0"/>
      <w:marBottom w:val="0"/>
      <w:divBdr>
        <w:top w:val="none" w:sz="0" w:space="0" w:color="auto"/>
        <w:left w:val="none" w:sz="0" w:space="0" w:color="auto"/>
        <w:bottom w:val="none" w:sz="0" w:space="0" w:color="auto"/>
        <w:right w:val="none" w:sz="0" w:space="0" w:color="auto"/>
      </w:divBdr>
    </w:div>
    <w:div w:id="1081025172">
      <w:bodyDiv w:val="1"/>
      <w:marLeft w:val="0"/>
      <w:marRight w:val="0"/>
      <w:marTop w:val="0"/>
      <w:marBottom w:val="0"/>
      <w:divBdr>
        <w:top w:val="none" w:sz="0" w:space="0" w:color="auto"/>
        <w:left w:val="none" w:sz="0" w:space="0" w:color="auto"/>
        <w:bottom w:val="none" w:sz="0" w:space="0" w:color="auto"/>
        <w:right w:val="none" w:sz="0" w:space="0" w:color="auto"/>
      </w:divBdr>
    </w:div>
    <w:div w:id="1086343220">
      <w:bodyDiv w:val="1"/>
      <w:marLeft w:val="0"/>
      <w:marRight w:val="0"/>
      <w:marTop w:val="0"/>
      <w:marBottom w:val="0"/>
      <w:divBdr>
        <w:top w:val="none" w:sz="0" w:space="0" w:color="auto"/>
        <w:left w:val="none" w:sz="0" w:space="0" w:color="auto"/>
        <w:bottom w:val="none" w:sz="0" w:space="0" w:color="auto"/>
        <w:right w:val="none" w:sz="0" w:space="0" w:color="auto"/>
      </w:divBdr>
    </w:div>
    <w:div w:id="1088843902">
      <w:bodyDiv w:val="1"/>
      <w:marLeft w:val="0"/>
      <w:marRight w:val="0"/>
      <w:marTop w:val="0"/>
      <w:marBottom w:val="0"/>
      <w:divBdr>
        <w:top w:val="none" w:sz="0" w:space="0" w:color="auto"/>
        <w:left w:val="none" w:sz="0" w:space="0" w:color="auto"/>
        <w:bottom w:val="none" w:sz="0" w:space="0" w:color="auto"/>
        <w:right w:val="none" w:sz="0" w:space="0" w:color="auto"/>
      </w:divBdr>
    </w:div>
    <w:div w:id="1088883851">
      <w:bodyDiv w:val="1"/>
      <w:marLeft w:val="0"/>
      <w:marRight w:val="0"/>
      <w:marTop w:val="0"/>
      <w:marBottom w:val="0"/>
      <w:divBdr>
        <w:top w:val="none" w:sz="0" w:space="0" w:color="auto"/>
        <w:left w:val="none" w:sz="0" w:space="0" w:color="auto"/>
        <w:bottom w:val="none" w:sz="0" w:space="0" w:color="auto"/>
        <w:right w:val="none" w:sz="0" w:space="0" w:color="auto"/>
      </w:divBdr>
    </w:div>
    <w:div w:id="1092360110">
      <w:bodyDiv w:val="1"/>
      <w:marLeft w:val="0"/>
      <w:marRight w:val="0"/>
      <w:marTop w:val="0"/>
      <w:marBottom w:val="0"/>
      <w:divBdr>
        <w:top w:val="none" w:sz="0" w:space="0" w:color="auto"/>
        <w:left w:val="none" w:sz="0" w:space="0" w:color="auto"/>
        <w:bottom w:val="none" w:sz="0" w:space="0" w:color="auto"/>
        <w:right w:val="none" w:sz="0" w:space="0" w:color="auto"/>
      </w:divBdr>
    </w:div>
    <w:div w:id="1097598120">
      <w:bodyDiv w:val="1"/>
      <w:marLeft w:val="0"/>
      <w:marRight w:val="0"/>
      <w:marTop w:val="0"/>
      <w:marBottom w:val="0"/>
      <w:divBdr>
        <w:top w:val="none" w:sz="0" w:space="0" w:color="auto"/>
        <w:left w:val="none" w:sz="0" w:space="0" w:color="auto"/>
        <w:bottom w:val="none" w:sz="0" w:space="0" w:color="auto"/>
        <w:right w:val="none" w:sz="0" w:space="0" w:color="auto"/>
      </w:divBdr>
    </w:div>
    <w:div w:id="1100831682">
      <w:bodyDiv w:val="1"/>
      <w:marLeft w:val="0"/>
      <w:marRight w:val="0"/>
      <w:marTop w:val="0"/>
      <w:marBottom w:val="0"/>
      <w:divBdr>
        <w:top w:val="none" w:sz="0" w:space="0" w:color="auto"/>
        <w:left w:val="none" w:sz="0" w:space="0" w:color="auto"/>
        <w:bottom w:val="none" w:sz="0" w:space="0" w:color="auto"/>
        <w:right w:val="none" w:sz="0" w:space="0" w:color="auto"/>
      </w:divBdr>
    </w:div>
    <w:div w:id="1100878392">
      <w:bodyDiv w:val="1"/>
      <w:marLeft w:val="0"/>
      <w:marRight w:val="0"/>
      <w:marTop w:val="0"/>
      <w:marBottom w:val="0"/>
      <w:divBdr>
        <w:top w:val="none" w:sz="0" w:space="0" w:color="auto"/>
        <w:left w:val="none" w:sz="0" w:space="0" w:color="auto"/>
        <w:bottom w:val="none" w:sz="0" w:space="0" w:color="auto"/>
        <w:right w:val="none" w:sz="0" w:space="0" w:color="auto"/>
      </w:divBdr>
    </w:div>
    <w:div w:id="1105154669">
      <w:bodyDiv w:val="1"/>
      <w:marLeft w:val="0"/>
      <w:marRight w:val="0"/>
      <w:marTop w:val="0"/>
      <w:marBottom w:val="0"/>
      <w:divBdr>
        <w:top w:val="none" w:sz="0" w:space="0" w:color="auto"/>
        <w:left w:val="none" w:sz="0" w:space="0" w:color="auto"/>
        <w:bottom w:val="none" w:sz="0" w:space="0" w:color="auto"/>
        <w:right w:val="none" w:sz="0" w:space="0" w:color="auto"/>
      </w:divBdr>
    </w:div>
    <w:div w:id="1107240499">
      <w:bodyDiv w:val="1"/>
      <w:marLeft w:val="0"/>
      <w:marRight w:val="0"/>
      <w:marTop w:val="0"/>
      <w:marBottom w:val="0"/>
      <w:divBdr>
        <w:top w:val="none" w:sz="0" w:space="0" w:color="auto"/>
        <w:left w:val="none" w:sz="0" w:space="0" w:color="auto"/>
        <w:bottom w:val="none" w:sz="0" w:space="0" w:color="auto"/>
        <w:right w:val="none" w:sz="0" w:space="0" w:color="auto"/>
      </w:divBdr>
    </w:div>
    <w:div w:id="1111172413">
      <w:bodyDiv w:val="1"/>
      <w:marLeft w:val="0"/>
      <w:marRight w:val="0"/>
      <w:marTop w:val="0"/>
      <w:marBottom w:val="0"/>
      <w:divBdr>
        <w:top w:val="none" w:sz="0" w:space="0" w:color="auto"/>
        <w:left w:val="none" w:sz="0" w:space="0" w:color="auto"/>
        <w:bottom w:val="none" w:sz="0" w:space="0" w:color="auto"/>
        <w:right w:val="none" w:sz="0" w:space="0" w:color="auto"/>
      </w:divBdr>
    </w:div>
    <w:div w:id="1118908498">
      <w:bodyDiv w:val="1"/>
      <w:marLeft w:val="0"/>
      <w:marRight w:val="0"/>
      <w:marTop w:val="0"/>
      <w:marBottom w:val="0"/>
      <w:divBdr>
        <w:top w:val="none" w:sz="0" w:space="0" w:color="auto"/>
        <w:left w:val="none" w:sz="0" w:space="0" w:color="auto"/>
        <w:bottom w:val="none" w:sz="0" w:space="0" w:color="auto"/>
        <w:right w:val="none" w:sz="0" w:space="0" w:color="auto"/>
      </w:divBdr>
    </w:div>
    <w:div w:id="1126774685">
      <w:bodyDiv w:val="1"/>
      <w:marLeft w:val="0"/>
      <w:marRight w:val="0"/>
      <w:marTop w:val="0"/>
      <w:marBottom w:val="0"/>
      <w:divBdr>
        <w:top w:val="none" w:sz="0" w:space="0" w:color="auto"/>
        <w:left w:val="none" w:sz="0" w:space="0" w:color="auto"/>
        <w:bottom w:val="none" w:sz="0" w:space="0" w:color="auto"/>
        <w:right w:val="none" w:sz="0" w:space="0" w:color="auto"/>
      </w:divBdr>
    </w:div>
    <w:div w:id="1127309406">
      <w:bodyDiv w:val="1"/>
      <w:marLeft w:val="0"/>
      <w:marRight w:val="0"/>
      <w:marTop w:val="0"/>
      <w:marBottom w:val="0"/>
      <w:divBdr>
        <w:top w:val="none" w:sz="0" w:space="0" w:color="auto"/>
        <w:left w:val="none" w:sz="0" w:space="0" w:color="auto"/>
        <w:bottom w:val="none" w:sz="0" w:space="0" w:color="auto"/>
        <w:right w:val="none" w:sz="0" w:space="0" w:color="auto"/>
      </w:divBdr>
    </w:div>
    <w:div w:id="1127309907">
      <w:bodyDiv w:val="1"/>
      <w:marLeft w:val="0"/>
      <w:marRight w:val="0"/>
      <w:marTop w:val="0"/>
      <w:marBottom w:val="0"/>
      <w:divBdr>
        <w:top w:val="none" w:sz="0" w:space="0" w:color="auto"/>
        <w:left w:val="none" w:sz="0" w:space="0" w:color="auto"/>
        <w:bottom w:val="none" w:sz="0" w:space="0" w:color="auto"/>
        <w:right w:val="none" w:sz="0" w:space="0" w:color="auto"/>
      </w:divBdr>
    </w:div>
    <w:div w:id="1133249758">
      <w:bodyDiv w:val="1"/>
      <w:marLeft w:val="0"/>
      <w:marRight w:val="0"/>
      <w:marTop w:val="0"/>
      <w:marBottom w:val="0"/>
      <w:divBdr>
        <w:top w:val="none" w:sz="0" w:space="0" w:color="auto"/>
        <w:left w:val="none" w:sz="0" w:space="0" w:color="auto"/>
        <w:bottom w:val="none" w:sz="0" w:space="0" w:color="auto"/>
        <w:right w:val="none" w:sz="0" w:space="0" w:color="auto"/>
      </w:divBdr>
    </w:div>
    <w:div w:id="1134054889">
      <w:bodyDiv w:val="1"/>
      <w:marLeft w:val="0"/>
      <w:marRight w:val="0"/>
      <w:marTop w:val="0"/>
      <w:marBottom w:val="0"/>
      <w:divBdr>
        <w:top w:val="none" w:sz="0" w:space="0" w:color="auto"/>
        <w:left w:val="none" w:sz="0" w:space="0" w:color="auto"/>
        <w:bottom w:val="none" w:sz="0" w:space="0" w:color="auto"/>
        <w:right w:val="none" w:sz="0" w:space="0" w:color="auto"/>
      </w:divBdr>
    </w:div>
    <w:div w:id="1142423909">
      <w:bodyDiv w:val="1"/>
      <w:marLeft w:val="0"/>
      <w:marRight w:val="0"/>
      <w:marTop w:val="0"/>
      <w:marBottom w:val="0"/>
      <w:divBdr>
        <w:top w:val="none" w:sz="0" w:space="0" w:color="auto"/>
        <w:left w:val="none" w:sz="0" w:space="0" w:color="auto"/>
        <w:bottom w:val="none" w:sz="0" w:space="0" w:color="auto"/>
        <w:right w:val="none" w:sz="0" w:space="0" w:color="auto"/>
      </w:divBdr>
    </w:div>
    <w:div w:id="1148210324">
      <w:bodyDiv w:val="1"/>
      <w:marLeft w:val="0"/>
      <w:marRight w:val="0"/>
      <w:marTop w:val="0"/>
      <w:marBottom w:val="0"/>
      <w:divBdr>
        <w:top w:val="none" w:sz="0" w:space="0" w:color="auto"/>
        <w:left w:val="none" w:sz="0" w:space="0" w:color="auto"/>
        <w:bottom w:val="none" w:sz="0" w:space="0" w:color="auto"/>
        <w:right w:val="none" w:sz="0" w:space="0" w:color="auto"/>
      </w:divBdr>
    </w:div>
    <w:div w:id="1150556280">
      <w:bodyDiv w:val="1"/>
      <w:marLeft w:val="0"/>
      <w:marRight w:val="0"/>
      <w:marTop w:val="0"/>
      <w:marBottom w:val="0"/>
      <w:divBdr>
        <w:top w:val="none" w:sz="0" w:space="0" w:color="auto"/>
        <w:left w:val="none" w:sz="0" w:space="0" w:color="auto"/>
        <w:bottom w:val="none" w:sz="0" w:space="0" w:color="auto"/>
        <w:right w:val="none" w:sz="0" w:space="0" w:color="auto"/>
      </w:divBdr>
    </w:div>
    <w:div w:id="1160271683">
      <w:bodyDiv w:val="1"/>
      <w:marLeft w:val="0"/>
      <w:marRight w:val="0"/>
      <w:marTop w:val="0"/>
      <w:marBottom w:val="0"/>
      <w:divBdr>
        <w:top w:val="none" w:sz="0" w:space="0" w:color="auto"/>
        <w:left w:val="none" w:sz="0" w:space="0" w:color="auto"/>
        <w:bottom w:val="none" w:sz="0" w:space="0" w:color="auto"/>
        <w:right w:val="none" w:sz="0" w:space="0" w:color="auto"/>
      </w:divBdr>
    </w:div>
    <w:div w:id="1160465067">
      <w:bodyDiv w:val="1"/>
      <w:marLeft w:val="0"/>
      <w:marRight w:val="0"/>
      <w:marTop w:val="0"/>
      <w:marBottom w:val="0"/>
      <w:divBdr>
        <w:top w:val="none" w:sz="0" w:space="0" w:color="auto"/>
        <w:left w:val="none" w:sz="0" w:space="0" w:color="auto"/>
        <w:bottom w:val="none" w:sz="0" w:space="0" w:color="auto"/>
        <w:right w:val="none" w:sz="0" w:space="0" w:color="auto"/>
      </w:divBdr>
    </w:div>
    <w:div w:id="1171407081">
      <w:bodyDiv w:val="1"/>
      <w:marLeft w:val="0"/>
      <w:marRight w:val="0"/>
      <w:marTop w:val="0"/>
      <w:marBottom w:val="0"/>
      <w:divBdr>
        <w:top w:val="none" w:sz="0" w:space="0" w:color="auto"/>
        <w:left w:val="none" w:sz="0" w:space="0" w:color="auto"/>
        <w:bottom w:val="none" w:sz="0" w:space="0" w:color="auto"/>
        <w:right w:val="none" w:sz="0" w:space="0" w:color="auto"/>
      </w:divBdr>
    </w:div>
    <w:div w:id="1172141659">
      <w:bodyDiv w:val="1"/>
      <w:marLeft w:val="0"/>
      <w:marRight w:val="0"/>
      <w:marTop w:val="0"/>
      <w:marBottom w:val="0"/>
      <w:divBdr>
        <w:top w:val="none" w:sz="0" w:space="0" w:color="auto"/>
        <w:left w:val="none" w:sz="0" w:space="0" w:color="auto"/>
        <w:bottom w:val="none" w:sz="0" w:space="0" w:color="auto"/>
        <w:right w:val="none" w:sz="0" w:space="0" w:color="auto"/>
      </w:divBdr>
    </w:div>
    <w:div w:id="1173185729">
      <w:bodyDiv w:val="1"/>
      <w:marLeft w:val="0"/>
      <w:marRight w:val="0"/>
      <w:marTop w:val="0"/>
      <w:marBottom w:val="0"/>
      <w:divBdr>
        <w:top w:val="none" w:sz="0" w:space="0" w:color="auto"/>
        <w:left w:val="none" w:sz="0" w:space="0" w:color="auto"/>
        <w:bottom w:val="none" w:sz="0" w:space="0" w:color="auto"/>
        <w:right w:val="none" w:sz="0" w:space="0" w:color="auto"/>
      </w:divBdr>
    </w:div>
    <w:div w:id="1187795948">
      <w:bodyDiv w:val="1"/>
      <w:marLeft w:val="0"/>
      <w:marRight w:val="0"/>
      <w:marTop w:val="0"/>
      <w:marBottom w:val="0"/>
      <w:divBdr>
        <w:top w:val="none" w:sz="0" w:space="0" w:color="auto"/>
        <w:left w:val="none" w:sz="0" w:space="0" w:color="auto"/>
        <w:bottom w:val="none" w:sz="0" w:space="0" w:color="auto"/>
        <w:right w:val="none" w:sz="0" w:space="0" w:color="auto"/>
      </w:divBdr>
    </w:div>
    <w:div w:id="1192840993">
      <w:bodyDiv w:val="1"/>
      <w:marLeft w:val="0"/>
      <w:marRight w:val="0"/>
      <w:marTop w:val="0"/>
      <w:marBottom w:val="0"/>
      <w:divBdr>
        <w:top w:val="none" w:sz="0" w:space="0" w:color="auto"/>
        <w:left w:val="none" w:sz="0" w:space="0" w:color="auto"/>
        <w:bottom w:val="none" w:sz="0" w:space="0" w:color="auto"/>
        <w:right w:val="none" w:sz="0" w:space="0" w:color="auto"/>
      </w:divBdr>
    </w:div>
    <w:div w:id="1193491778">
      <w:bodyDiv w:val="1"/>
      <w:marLeft w:val="0"/>
      <w:marRight w:val="0"/>
      <w:marTop w:val="0"/>
      <w:marBottom w:val="0"/>
      <w:divBdr>
        <w:top w:val="none" w:sz="0" w:space="0" w:color="auto"/>
        <w:left w:val="none" w:sz="0" w:space="0" w:color="auto"/>
        <w:bottom w:val="none" w:sz="0" w:space="0" w:color="auto"/>
        <w:right w:val="none" w:sz="0" w:space="0" w:color="auto"/>
      </w:divBdr>
    </w:div>
    <w:div w:id="1208646845">
      <w:bodyDiv w:val="1"/>
      <w:marLeft w:val="0"/>
      <w:marRight w:val="0"/>
      <w:marTop w:val="0"/>
      <w:marBottom w:val="0"/>
      <w:divBdr>
        <w:top w:val="none" w:sz="0" w:space="0" w:color="auto"/>
        <w:left w:val="none" w:sz="0" w:space="0" w:color="auto"/>
        <w:bottom w:val="none" w:sz="0" w:space="0" w:color="auto"/>
        <w:right w:val="none" w:sz="0" w:space="0" w:color="auto"/>
      </w:divBdr>
    </w:div>
    <w:div w:id="1210266381">
      <w:bodyDiv w:val="1"/>
      <w:marLeft w:val="0"/>
      <w:marRight w:val="0"/>
      <w:marTop w:val="0"/>
      <w:marBottom w:val="0"/>
      <w:divBdr>
        <w:top w:val="none" w:sz="0" w:space="0" w:color="auto"/>
        <w:left w:val="none" w:sz="0" w:space="0" w:color="auto"/>
        <w:bottom w:val="none" w:sz="0" w:space="0" w:color="auto"/>
        <w:right w:val="none" w:sz="0" w:space="0" w:color="auto"/>
      </w:divBdr>
    </w:div>
    <w:div w:id="1218593454">
      <w:bodyDiv w:val="1"/>
      <w:marLeft w:val="0"/>
      <w:marRight w:val="0"/>
      <w:marTop w:val="0"/>
      <w:marBottom w:val="0"/>
      <w:divBdr>
        <w:top w:val="none" w:sz="0" w:space="0" w:color="auto"/>
        <w:left w:val="none" w:sz="0" w:space="0" w:color="auto"/>
        <w:bottom w:val="none" w:sz="0" w:space="0" w:color="auto"/>
        <w:right w:val="none" w:sz="0" w:space="0" w:color="auto"/>
      </w:divBdr>
    </w:div>
    <w:div w:id="1233126216">
      <w:bodyDiv w:val="1"/>
      <w:marLeft w:val="0"/>
      <w:marRight w:val="0"/>
      <w:marTop w:val="0"/>
      <w:marBottom w:val="0"/>
      <w:divBdr>
        <w:top w:val="none" w:sz="0" w:space="0" w:color="auto"/>
        <w:left w:val="none" w:sz="0" w:space="0" w:color="auto"/>
        <w:bottom w:val="none" w:sz="0" w:space="0" w:color="auto"/>
        <w:right w:val="none" w:sz="0" w:space="0" w:color="auto"/>
      </w:divBdr>
    </w:div>
    <w:div w:id="1234387544">
      <w:bodyDiv w:val="1"/>
      <w:marLeft w:val="0"/>
      <w:marRight w:val="0"/>
      <w:marTop w:val="0"/>
      <w:marBottom w:val="0"/>
      <w:divBdr>
        <w:top w:val="none" w:sz="0" w:space="0" w:color="auto"/>
        <w:left w:val="none" w:sz="0" w:space="0" w:color="auto"/>
        <w:bottom w:val="none" w:sz="0" w:space="0" w:color="auto"/>
        <w:right w:val="none" w:sz="0" w:space="0" w:color="auto"/>
      </w:divBdr>
    </w:div>
    <w:div w:id="1235385982">
      <w:bodyDiv w:val="1"/>
      <w:marLeft w:val="0"/>
      <w:marRight w:val="0"/>
      <w:marTop w:val="0"/>
      <w:marBottom w:val="0"/>
      <w:divBdr>
        <w:top w:val="none" w:sz="0" w:space="0" w:color="auto"/>
        <w:left w:val="none" w:sz="0" w:space="0" w:color="auto"/>
        <w:bottom w:val="none" w:sz="0" w:space="0" w:color="auto"/>
        <w:right w:val="none" w:sz="0" w:space="0" w:color="auto"/>
      </w:divBdr>
    </w:div>
    <w:div w:id="1240479573">
      <w:bodyDiv w:val="1"/>
      <w:marLeft w:val="0"/>
      <w:marRight w:val="0"/>
      <w:marTop w:val="0"/>
      <w:marBottom w:val="0"/>
      <w:divBdr>
        <w:top w:val="none" w:sz="0" w:space="0" w:color="auto"/>
        <w:left w:val="none" w:sz="0" w:space="0" w:color="auto"/>
        <w:bottom w:val="none" w:sz="0" w:space="0" w:color="auto"/>
        <w:right w:val="none" w:sz="0" w:space="0" w:color="auto"/>
      </w:divBdr>
    </w:div>
    <w:div w:id="1247228003">
      <w:bodyDiv w:val="1"/>
      <w:marLeft w:val="0"/>
      <w:marRight w:val="0"/>
      <w:marTop w:val="0"/>
      <w:marBottom w:val="0"/>
      <w:divBdr>
        <w:top w:val="none" w:sz="0" w:space="0" w:color="auto"/>
        <w:left w:val="none" w:sz="0" w:space="0" w:color="auto"/>
        <w:bottom w:val="none" w:sz="0" w:space="0" w:color="auto"/>
        <w:right w:val="none" w:sz="0" w:space="0" w:color="auto"/>
      </w:divBdr>
    </w:div>
    <w:div w:id="1260481456">
      <w:bodyDiv w:val="1"/>
      <w:marLeft w:val="0"/>
      <w:marRight w:val="0"/>
      <w:marTop w:val="0"/>
      <w:marBottom w:val="0"/>
      <w:divBdr>
        <w:top w:val="none" w:sz="0" w:space="0" w:color="auto"/>
        <w:left w:val="none" w:sz="0" w:space="0" w:color="auto"/>
        <w:bottom w:val="none" w:sz="0" w:space="0" w:color="auto"/>
        <w:right w:val="none" w:sz="0" w:space="0" w:color="auto"/>
      </w:divBdr>
    </w:div>
    <w:div w:id="1261521468">
      <w:bodyDiv w:val="1"/>
      <w:marLeft w:val="0"/>
      <w:marRight w:val="0"/>
      <w:marTop w:val="0"/>
      <w:marBottom w:val="0"/>
      <w:divBdr>
        <w:top w:val="none" w:sz="0" w:space="0" w:color="auto"/>
        <w:left w:val="none" w:sz="0" w:space="0" w:color="auto"/>
        <w:bottom w:val="none" w:sz="0" w:space="0" w:color="auto"/>
        <w:right w:val="none" w:sz="0" w:space="0" w:color="auto"/>
      </w:divBdr>
    </w:div>
    <w:div w:id="1269041247">
      <w:bodyDiv w:val="1"/>
      <w:marLeft w:val="0"/>
      <w:marRight w:val="0"/>
      <w:marTop w:val="0"/>
      <w:marBottom w:val="0"/>
      <w:divBdr>
        <w:top w:val="none" w:sz="0" w:space="0" w:color="auto"/>
        <w:left w:val="none" w:sz="0" w:space="0" w:color="auto"/>
        <w:bottom w:val="none" w:sz="0" w:space="0" w:color="auto"/>
        <w:right w:val="none" w:sz="0" w:space="0" w:color="auto"/>
      </w:divBdr>
    </w:div>
    <w:div w:id="1269318431">
      <w:bodyDiv w:val="1"/>
      <w:marLeft w:val="0"/>
      <w:marRight w:val="0"/>
      <w:marTop w:val="0"/>
      <w:marBottom w:val="0"/>
      <w:divBdr>
        <w:top w:val="none" w:sz="0" w:space="0" w:color="auto"/>
        <w:left w:val="none" w:sz="0" w:space="0" w:color="auto"/>
        <w:bottom w:val="none" w:sz="0" w:space="0" w:color="auto"/>
        <w:right w:val="none" w:sz="0" w:space="0" w:color="auto"/>
      </w:divBdr>
    </w:div>
    <w:div w:id="1272933031">
      <w:bodyDiv w:val="1"/>
      <w:marLeft w:val="0"/>
      <w:marRight w:val="0"/>
      <w:marTop w:val="0"/>
      <w:marBottom w:val="0"/>
      <w:divBdr>
        <w:top w:val="none" w:sz="0" w:space="0" w:color="auto"/>
        <w:left w:val="none" w:sz="0" w:space="0" w:color="auto"/>
        <w:bottom w:val="none" w:sz="0" w:space="0" w:color="auto"/>
        <w:right w:val="none" w:sz="0" w:space="0" w:color="auto"/>
      </w:divBdr>
    </w:div>
    <w:div w:id="1273631335">
      <w:bodyDiv w:val="1"/>
      <w:marLeft w:val="0"/>
      <w:marRight w:val="0"/>
      <w:marTop w:val="0"/>
      <w:marBottom w:val="0"/>
      <w:divBdr>
        <w:top w:val="none" w:sz="0" w:space="0" w:color="auto"/>
        <w:left w:val="none" w:sz="0" w:space="0" w:color="auto"/>
        <w:bottom w:val="none" w:sz="0" w:space="0" w:color="auto"/>
        <w:right w:val="none" w:sz="0" w:space="0" w:color="auto"/>
      </w:divBdr>
    </w:div>
    <w:div w:id="1273707807">
      <w:bodyDiv w:val="1"/>
      <w:marLeft w:val="0"/>
      <w:marRight w:val="0"/>
      <w:marTop w:val="0"/>
      <w:marBottom w:val="0"/>
      <w:divBdr>
        <w:top w:val="none" w:sz="0" w:space="0" w:color="auto"/>
        <w:left w:val="none" w:sz="0" w:space="0" w:color="auto"/>
        <w:bottom w:val="none" w:sz="0" w:space="0" w:color="auto"/>
        <w:right w:val="none" w:sz="0" w:space="0" w:color="auto"/>
      </w:divBdr>
      <w:divsChild>
        <w:div w:id="381372606">
          <w:marLeft w:val="0"/>
          <w:marRight w:val="0"/>
          <w:marTop w:val="0"/>
          <w:marBottom w:val="0"/>
          <w:divBdr>
            <w:top w:val="none" w:sz="0" w:space="0" w:color="auto"/>
            <w:left w:val="none" w:sz="0" w:space="0" w:color="auto"/>
            <w:bottom w:val="none" w:sz="0" w:space="0" w:color="auto"/>
            <w:right w:val="none" w:sz="0" w:space="0" w:color="auto"/>
          </w:divBdr>
        </w:div>
        <w:div w:id="1146120194">
          <w:marLeft w:val="0"/>
          <w:marRight w:val="0"/>
          <w:marTop w:val="0"/>
          <w:marBottom w:val="0"/>
          <w:divBdr>
            <w:top w:val="none" w:sz="0" w:space="0" w:color="auto"/>
            <w:left w:val="none" w:sz="0" w:space="0" w:color="auto"/>
            <w:bottom w:val="none" w:sz="0" w:space="0" w:color="auto"/>
            <w:right w:val="none" w:sz="0" w:space="0" w:color="auto"/>
          </w:divBdr>
        </w:div>
      </w:divsChild>
    </w:div>
    <w:div w:id="1275554984">
      <w:bodyDiv w:val="1"/>
      <w:marLeft w:val="0"/>
      <w:marRight w:val="0"/>
      <w:marTop w:val="0"/>
      <w:marBottom w:val="0"/>
      <w:divBdr>
        <w:top w:val="none" w:sz="0" w:space="0" w:color="auto"/>
        <w:left w:val="none" w:sz="0" w:space="0" w:color="auto"/>
        <w:bottom w:val="none" w:sz="0" w:space="0" w:color="auto"/>
        <w:right w:val="none" w:sz="0" w:space="0" w:color="auto"/>
      </w:divBdr>
    </w:div>
    <w:div w:id="1278952489">
      <w:bodyDiv w:val="1"/>
      <w:marLeft w:val="0"/>
      <w:marRight w:val="0"/>
      <w:marTop w:val="0"/>
      <w:marBottom w:val="0"/>
      <w:divBdr>
        <w:top w:val="none" w:sz="0" w:space="0" w:color="auto"/>
        <w:left w:val="none" w:sz="0" w:space="0" w:color="auto"/>
        <w:bottom w:val="none" w:sz="0" w:space="0" w:color="auto"/>
        <w:right w:val="none" w:sz="0" w:space="0" w:color="auto"/>
      </w:divBdr>
    </w:div>
    <w:div w:id="1279219206">
      <w:bodyDiv w:val="1"/>
      <w:marLeft w:val="0"/>
      <w:marRight w:val="0"/>
      <w:marTop w:val="0"/>
      <w:marBottom w:val="0"/>
      <w:divBdr>
        <w:top w:val="none" w:sz="0" w:space="0" w:color="auto"/>
        <w:left w:val="none" w:sz="0" w:space="0" w:color="auto"/>
        <w:bottom w:val="none" w:sz="0" w:space="0" w:color="auto"/>
        <w:right w:val="none" w:sz="0" w:space="0" w:color="auto"/>
      </w:divBdr>
      <w:divsChild>
        <w:div w:id="1313751815">
          <w:marLeft w:val="0"/>
          <w:marRight w:val="0"/>
          <w:marTop w:val="0"/>
          <w:marBottom w:val="0"/>
          <w:divBdr>
            <w:top w:val="none" w:sz="0" w:space="0" w:color="auto"/>
            <w:left w:val="none" w:sz="0" w:space="0" w:color="auto"/>
            <w:bottom w:val="none" w:sz="0" w:space="0" w:color="auto"/>
            <w:right w:val="none" w:sz="0" w:space="0" w:color="auto"/>
          </w:divBdr>
        </w:div>
        <w:div w:id="1967927289">
          <w:marLeft w:val="0"/>
          <w:marRight w:val="0"/>
          <w:marTop w:val="0"/>
          <w:marBottom w:val="0"/>
          <w:divBdr>
            <w:top w:val="none" w:sz="0" w:space="0" w:color="auto"/>
            <w:left w:val="none" w:sz="0" w:space="0" w:color="auto"/>
            <w:bottom w:val="none" w:sz="0" w:space="0" w:color="auto"/>
            <w:right w:val="none" w:sz="0" w:space="0" w:color="auto"/>
          </w:divBdr>
        </w:div>
        <w:div w:id="1757558771">
          <w:marLeft w:val="0"/>
          <w:marRight w:val="0"/>
          <w:marTop w:val="0"/>
          <w:marBottom w:val="0"/>
          <w:divBdr>
            <w:top w:val="none" w:sz="0" w:space="0" w:color="auto"/>
            <w:left w:val="none" w:sz="0" w:space="0" w:color="auto"/>
            <w:bottom w:val="none" w:sz="0" w:space="0" w:color="auto"/>
            <w:right w:val="none" w:sz="0" w:space="0" w:color="auto"/>
          </w:divBdr>
        </w:div>
        <w:div w:id="1970434272">
          <w:marLeft w:val="0"/>
          <w:marRight w:val="0"/>
          <w:marTop w:val="0"/>
          <w:marBottom w:val="0"/>
          <w:divBdr>
            <w:top w:val="none" w:sz="0" w:space="0" w:color="auto"/>
            <w:left w:val="none" w:sz="0" w:space="0" w:color="auto"/>
            <w:bottom w:val="none" w:sz="0" w:space="0" w:color="auto"/>
            <w:right w:val="none" w:sz="0" w:space="0" w:color="auto"/>
          </w:divBdr>
        </w:div>
        <w:div w:id="1475291087">
          <w:marLeft w:val="0"/>
          <w:marRight w:val="0"/>
          <w:marTop w:val="0"/>
          <w:marBottom w:val="0"/>
          <w:divBdr>
            <w:top w:val="none" w:sz="0" w:space="0" w:color="auto"/>
            <w:left w:val="none" w:sz="0" w:space="0" w:color="auto"/>
            <w:bottom w:val="none" w:sz="0" w:space="0" w:color="auto"/>
            <w:right w:val="none" w:sz="0" w:space="0" w:color="auto"/>
          </w:divBdr>
        </w:div>
      </w:divsChild>
    </w:div>
    <w:div w:id="1279331821">
      <w:bodyDiv w:val="1"/>
      <w:marLeft w:val="0"/>
      <w:marRight w:val="0"/>
      <w:marTop w:val="0"/>
      <w:marBottom w:val="0"/>
      <w:divBdr>
        <w:top w:val="none" w:sz="0" w:space="0" w:color="auto"/>
        <w:left w:val="none" w:sz="0" w:space="0" w:color="auto"/>
        <w:bottom w:val="none" w:sz="0" w:space="0" w:color="auto"/>
        <w:right w:val="none" w:sz="0" w:space="0" w:color="auto"/>
      </w:divBdr>
    </w:div>
    <w:div w:id="1279530633">
      <w:bodyDiv w:val="1"/>
      <w:marLeft w:val="0"/>
      <w:marRight w:val="0"/>
      <w:marTop w:val="0"/>
      <w:marBottom w:val="0"/>
      <w:divBdr>
        <w:top w:val="none" w:sz="0" w:space="0" w:color="auto"/>
        <w:left w:val="none" w:sz="0" w:space="0" w:color="auto"/>
        <w:bottom w:val="none" w:sz="0" w:space="0" w:color="auto"/>
        <w:right w:val="none" w:sz="0" w:space="0" w:color="auto"/>
      </w:divBdr>
    </w:div>
    <w:div w:id="1281916202">
      <w:bodyDiv w:val="1"/>
      <w:marLeft w:val="0"/>
      <w:marRight w:val="0"/>
      <w:marTop w:val="0"/>
      <w:marBottom w:val="0"/>
      <w:divBdr>
        <w:top w:val="none" w:sz="0" w:space="0" w:color="auto"/>
        <w:left w:val="none" w:sz="0" w:space="0" w:color="auto"/>
        <w:bottom w:val="none" w:sz="0" w:space="0" w:color="auto"/>
        <w:right w:val="none" w:sz="0" w:space="0" w:color="auto"/>
      </w:divBdr>
    </w:div>
    <w:div w:id="1283001687">
      <w:bodyDiv w:val="1"/>
      <w:marLeft w:val="0"/>
      <w:marRight w:val="0"/>
      <w:marTop w:val="0"/>
      <w:marBottom w:val="0"/>
      <w:divBdr>
        <w:top w:val="none" w:sz="0" w:space="0" w:color="auto"/>
        <w:left w:val="none" w:sz="0" w:space="0" w:color="auto"/>
        <w:bottom w:val="none" w:sz="0" w:space="0" w:color="auto"/>
        <w:right w:val="none" w:sz="0" w:space="0" w:color="auto"/>
      </w:divBdr>
    </w:div>
    <w:div w:id="1286161992">
      <w:bodyDiv w:val="1"/>
      <w:marLeft w:val="0"/>
      <w:marRight w:val="0"/>
      <w:marTop w:val="0"/>
      <w:marBottom w:val="0"/>
      <w:divBdr>
        <w:top w:val="none" w:sz="0" w:space="0" w:color="auto"/>
        <w:left w:val="none" w:sz="0" w:space="0" w:color="auto"/>
        <w:bottom w:val="none" w:sz="0" w:space="0" w:color="auto"/>
        <w:right w:val="none" w:sz="0" w:space="0" w:color="auto"/>
      </w:divBdr>
    </w:div>
    <w:div w:id="1289437560">
      <w:bodyDiv w:val="1"/>
      <w:marLeft w:val="0"/>
      <w:marRight w:val="0"/>
      <w:marTop w:val="0"/>
      <w:marBottom w:val="0"/>
      <w:divBdr>
        <w:top w:val="none" w:sz="0" w:space="0" w:color="auto"/>
        <w:left w:val="none" w:sz="0" w:space="0" w:color="auto"/>
        <w:bottom w:val="none" w:sz="0" w:space="0" w:color="auto"/>
        <w:right w:val="none" w:sz="0" w:space="0" w:color="auto"/>
      </w:divBdr>
    </w:div>
    <w:div w:id="1299140276">
      <w:bodyDiv w:val="1"/>
      <w:marLeft w:val="0"/>
      <w:marRight w:val="0"/>
      <w:marTop w:val="0"/>
      <w:marBottom w:val="0"/>
      <w:divBdr>
        <w:top w:val="none" w:sz="0" w:space="0" w:color="auto"/>
        <w:left w:val="none" w:sz="0" w:space="0" w:color="auto"/>
        <w:bottom w:val="none" w:sz="0" w:space="0" w:color="auto"/>
        <w:right w:val="none" w:sz="0" w:space="0" w:color="auto"/>
      </w:divBdr>
    </w:div>
    <w:div w:id="1307587292">
      <w:bodyDiv w:val="1"/>
      <w:marLeft w:val="0"/>
      <w:marRight w:val="0"/>
      <w:marTop w:val="0"/>
      <w:marBottom w:val="0"/>
      <w:divBdr>
        <w:top w:val="none" w:sz="0" w:space="0" w:color="auto"/>
        <w:left w:val="none" w:sz="0" w:space="0" w:color="auto"/>
        <w:bottom w:val="none" w:sz="0" w:space="0" w:color="auto"/>
        <w:right w:val="none" w:sz="0" w:space="0" w:color="auto"/>
      </w:divBdr>
    </w:div>
    <w:div w:id="1310475070">
      <w:bodyDiv w:val="1"/>
      <w:marLeft w:val="0"/>
      <w:marRight w:val="0"/>
      <w:marTop w:val="0"/>
      <w:marBottom w:val="0"/>
      <w:divBdr>
        <w:top w:val="none" w:sz="0" w:space="0" w:color="auto"/>
        <w:left w:val="none" w:sz="0" w:space="0" w:color="auto"/>
        <w:bottom w:val="none" w:sz="0" w:space="0" w:color="auto"/>
        <w:right w:val="none" w:sz="0" w:space="0" w:color="auto"/>
      </w:divBdr>
    </w:div>
    <w:div w:id="1317342142">
      <w:bodyDiv w:val="1"/>
      <w:marLeft w:val="0"/>
      <w:marRight w:val="0"/>
      <w:marTop w:val="0"/>
      <w:marBottom w:val="0"/>
      <w:divBdr>
        <w:top w:val="none" w:sz="0" w:space="0" w:color="auto"/>
        <w:left w:val="none" w:sz="0" w:space="0" w:color="auto"/>
        <w:bottom w:val="none" w:sz="0" w:space="0" w:color="auto"/>
        <w:right w:val="none" w:sz="0" w:space="0" w:color="auto"/>
      </w:divBdr>
    </w:div>
    <w:div w:id="1318918840">
      <w:bodyDiv w:val="1"/>
      <w:marLeft w:val="0"/>
      <w:marRight w:val="0"/>
      <w:marTop w:val="0"/>
      <w:marBottom w:val="0"/>
      <w:divBdr>
        <w:top w:val="none" w:sz="0" w:space="0" w:color="auto"/>
        <w:left w:val="none" w:sz="0" w:space="0" w:color="auto"/>
        <w:bottom w:val="none" w:sz="0" w:space="0" w:color="auto"/>
        <w:right w:val="none" w:sz="0" w:space="0" w:color="auto"/>
      </w:divBdr>
    </w:div>
    <w:div w:id="1319924772">
      <w:bodyDiv w:val="1"/>
      <w:marLeft w:val="0"/>
      <w:marRight w:val="0"/>
      <w:marTop w:val="0"/>
      <w:marBottom w:val="0"/>
      <w:divBdr>
        <w:top w:val="none" w:sz="0" w:space="0" w:color="auto"/>
        <w:left w:val="none" w:sz="0" w:space="0" w:color="auto"/>
        <w:bottom w:val="none" w:sz="0" w:space="0" w:color="auto"/>
        <w:right w:val="none" w:sz="0" w:space="0" w:color="auto"/>
      </w:divBdr>
    </w:div>
    <w:div w:id="1324772435">
      <w:bodyDiv w:val="1"/>
      <w:marLeft w:val="0"/>
      <w:marRight w:val="0"/>
      <w:marTop w:val="0"/>
      <w:marBottom w:val="0"/>
      <w:divBdr>
        <w:top w:val="none" w:sz="0" w:space="0" w:color="auto"/>
        <w:left w:val="none" w:sz="0" w:space="0" w:color="auto"/>
        <w:bottom w:val="none" w:sz="0" w:space="0" w:color="auto"/>
        <w:right w:val="none" w:sz="0" w:space="0" w:color="auto"/>
      </w:divBdr>
    </w:div>
    <w:div w:id="1325278194">
      <w:bodyDiv w:val="1"/>
      <w:marLeft w:val="0"/>
      <w:marRight w:val="0"/>
      <w:marTop w:val="0"/>
      <w:marBottom w:val="0"/>
      <w:divBdr>
        <w:top w:val="none" w:sz="0" w:space="0" w:color="auto"/>
        <w:left w:val="none" w:sz="0" w:space="0" w:color="auto"/>
        <w:bottom w:val="none" w:sz="0" w:space="0" w:color="auto"/>
        <w:right w:val="none" w:sz="0" w:space="0" w:color="auto"/>
      </w:divBdr>
    </w:div>
    <w:div w:id="1332366877">
      <w:bodyDiv w:val="1"/>
      <w:marLeft w:val="0"/>
      <w:marRight w:val="0"/>
      <w:marTop w:val="0"/>
      <w:marBottom w:val="0"/>
      <w:divBdr>
        <w:top w:val="none" w:sz="0" w:space="0" w:color="auto"/>
        <w:left w:val="none" w:sz="0" w:space="0" w:color="auto"/>
        <w:bottom w:val="none" w:sz="0" w:space="0" w:color="auto"/>
        <w:right w:val="none" w:sz="0" w:space="0" w:color="auto"/>
      </w:divBdr>
    </w:div>
    <w:div w:id="1335182223">
      <w:bodyDiv w:val="1"/>
      <w:marLeft w:val="0"/>
      <w:marRight w:val="0"/>
      <w:marTop w:val="0"/>
      <w:marBottom w:val="0"/>
      <w:divBdr>
        <w:top w:val="none" w:sz="0" w:space="0" w:color="auto"/>
        <w:left w:val="none" w:sz="0" w:space="0" w:color="auto"/>
        <w:bottom w:val="none" w:sz="0" w:space="0" w:color="auto"/>
        <w:right w:val="none" w:sz="0" w:space="0" w:color="auto"/>
      </w:divBdr>
    </w:div>
    <w:div w:id="1341084829">
      <w:bodyDiv w:val="1"/>
      <w:marLeft w:val="0"/>
      <w:marRight w:val="0"/>
      <w:marTop w:val="0"/>
      <w:marBottom w:val="0"/>
      <w:divBdr>
        <w:top w:val="none" w:sz="0" w:space="0" w:color="auto"/>
        <w:left w:val="none" w:sz="0" w:space="0" w:color="auto"/>
        <w:bottom w:val="none" w:sz="0" w:space="0" w:color="auto"/>
        <w:right w:val="none" w:sz="0" w:space="0" w:color="auto"/>
      </w:divBdr>
    </w:div>
    <w:div w:id="1341859283">
      <w:bodyDiv w:val="1"/>
      <w:marLeft w:val="0"/>
      <w:marRight w:val="0"/>
      <w:marTop w:val="0"/>
      <w:marBottom w:val="0"/>
      <w:divBdr>
        <w:top w:val="none" w:sz="0" w:space="0" w:color="auto"/>
        <w:left w:val="none" w:sz="0" w:space="0" w:color="auto"/>
        <w:bottom w:val="none" w:sz="0" w:space="0" w:color="auto"/>
        <w:right w:val="none" w:sz="0" w:space="0" w:color="auto"/>
      </w:divBdr>
    </w:div>
    <w:div w:id="1342246152">
      <w:bodyDiv w:val="1"/>
      <w:marLeft w:val="0"/>
      <w:marRight w:val="0"/>
      <w:marTop w:val="0"/>
      <w:marBottom w:val="0"/>
      <w:divBdr>
        <w:top w:val="none" w:sz="0" w:space="0" w:color="auto"/>
        <w:left w:val="none" w:sz="0" w:space="0" w:color="auto"/>
        <w:bottom w:val="none" w:sz="0" w:space="0" w:color="auto"/>
        <w:right w:val="none" w:sz="0" w:space="0" w:color="auto"/>
      </w:divBdr>
    </w:div>
    <w:div w:id="1348091901">
      <w:bodyDiv w:val="1"/>
      <w:marLeft w:val="0"/>
      <w:marRight w:val="0"/>
      <w:marTop w:val="0"/>
      <w:marBottom w:val="0"/>
      <w:divBdr>
        <w:top w:val="none" w:sz="0" w:space="0" w:color="auto"/>
        <w:left w:val="none" w:sz="0" w:space="0" w:color="auto"/>
        <w:bottom w:val="none" w:sz="0" w:space="0" w:color="auto"/>
        <w:right w:val="none" w:sz="0" w:space="0" w:color="auto"/>
      </w:divBdr>
    </w:div>
    <w:div w:id="1357539506">
      <w:bodyDiv w:val="1"/>
      <w:marLeft w:val="0"/>
      <w:marRight w:val="0"/>
      <w:marTop w:val="0"/>
      <w:marBottom w:val="0"/>
      <w:divBdr>
        <w:top w:val="none" w:sz="0" w:space="0" w:color="auto"/>
        <w:left w:val="none" w:sz="0" w:space="0" w:color="auto"/>
        <w:bottom w:val="none" w:sz="0" w:space="0" w:color="auto"/>
        <w:right w:val="none" w:sz="0" w:space="0" w:color="auto"/>
      </w:divBdr>
    </w:div>
    <w:div w:id="1358116886">
      <w:bodyDiv w:val="1"/>
      <w:marLeft w:val="0"/>
      <w:marRight w:val="0"/>
      <w:marTop w:val="0"/>
      <w:marBottom w:val="0"/>
      <w:divBdr>
        <w:top w:val="none" w:sz="0" w:space="0" w:color="auto"/>
        <w:left w:val="none" w:sz="0" w:space="0" w:color="auto"/>
        <w:bottom w:val="none" w:sz="0" w:space="0" w:color="auto"/>
        <w:right w:val="none" w:sz="0" w:space="0" w:color="auto"/>
      </w:divBdr>
    </w:div>
    <w:div w:id="1358698029">
      <w:bodyDiv w:val="1"/>
      <w:marLeft w:val="0"/>
      <w:marRight w:val="0"/>
      <w:marTop w:val="0"/>
      <w:marBottom w:val="0"/>
      <w:divBdr>
        <w:top w:val="none" w:sz="0" w:space="0" w:color="auto"/>
        <w:left w:val="none" w:sz="0" w:space="0" w:color="auto"/>
        <w:bottom w:val="none" w:sz="0" w:space="0" w:color="auto"/>
        <w:right w:val="none" w:sz="0" w:space="0" w:color="auto"/>
      </w:divBdr>
    </w:div>
    <w:div w:id="1359619223">
      <w:bodyDiv w:val="1"/>
      <w:marLeft w:val="0"/>
      <w:marRight w:val="0"/>
      <w:marTop w:val="0"/>
      <w:marBottom w:val="0"/>
      <w:divBdr>
        <w:top w:val="none" w:sz="0" w:space="0" w:color="auto"/>
        <w:left w:val="none" w:sz="0" w:space="0" w:color="auto"/>
        <w:bottom w:val="none" w:sz="0" w:space="0" w:color="auto"/>
        <w:right w:val="none" w:sz="0" w:space="0" w:color="auto"/>
      </w:divBdr>
    </w:div>
    <w:div w:id="1366179115">
      <w:bodyDiv w:val="1"/>
      <w:marLeft w:val="0"/>
      <w:marRight w:val="0"/>
      <w:marTop w:val="0"/>
      <w:marBottom w:val="0"/>
      <w:divBdr>
        <w:top w:val="none" w:sz="0" w:space="0" w:color="auto"/>
        <w:left w:val="none" w:sz="0" w:space="0" w:color="auto"/>
        <w:bottom w:val="none" w:sz="0" w:space="0" w:color="auto"/>
        <w:right w:val="none" w:sz="0" w:space="0" w:color="auto"/>
      </w:divBdr>
    </w:div>
    <w:div w:id="1370952766">
      <w:bodyDiv w:val="1"/>
      <w:marLeft w:val="0"/>
      <w:marRight w:val="0"/>
      <w:marTop w:val="0"/>
      <w:marBottom w:val="0"/>
      <w:divBdr>
        <w:top w:val="none" w:sz="0" w:space="0" w:color="auto"/>
        <w:left w:val="none" w:sz="0" w:space="0" w:color="auto"/>
        <w:bottom w:val="none" w:sz="0" w:space="0" w:color="auto"/>
        <w:right w:val="none" w:sz="0" w:space="0" w:color="auto"/>
      </w:divBdr>
    </w:div>
    <w:div w:id="1375499510">
      <w:bodyDiv w:val="1"/>
      <w:marLeft w:val="0"/>
      <w:marRight w:val="0"/>
      <w:marTop w:val="0"/>
      <w:marBottom w:val="0"/>
      <w:divBdr>
        <w:top w:val="none" w:sz="0" w:space="0" w:color="auto"/>
        <w:left w:val="none" w:sz="0" w:space="0" w:color="auto"/>
        <w:bottom w:val="none" w:sz="0" w:space="0" w:color="auto"/>
        <w:right w:val="none" w:sz="0" w:space="0" w:color="auto"/>
      </w:divBdr>
    </w:div>
    <w:div w:id="1381052796">
      <w:bodyDiv w:val="1"/>
      <w:marLeft w:val="0"/>
      <w:marRight w:val="0"/>
      <w:marTop w:val="0"/>
      <w:marBottom w:val="0"/>
      <w:divBdr>
        <w:top w:val="none" w:sz="0" w:space="0" w:color="auto"/>
        <w:left w:val="none" w:sz="0" w:space="0" w:color="auto"/>
        <w:bottom w:val="none" w:sz="0" w:space="0" w:color="auto"/>
        <w:right w:val="none" w:sz="0" w:space="0" w:color="auto"/>
      </w:divBdr>
    </w:div>
    <w:div w:id="1381203671">
      <w:bodyDiv w:val="1"/>
      <w:marLeft w:val="0"/>
      <w:marRight w:val="0"/>
      <w:marTop w:val="0"/>
      <w:marBottom w:val="0"/>
      <w:divBdr>
        <w:top w:val="none" w:sz="0" w:space="0" w:color="auto"/>
        <w:left w:val="none" w:sz="0" w:space="0" w:color="auto"/>
        <w:bottom w:val="none" w:sz="0" w:space="0" w:color="auto"/>
        <w:right w:val="none" w:sz="0" w:space="0" w:color="auto"/>
      </w:divBdr>
    </w:div>
    <w:div w:id="1381595684">
      <w:bodyDiv w:val="1"/>
      <w:marLeft w:val="0"/>
      <w:marRight w:val="0"/>
      <w:marTop w:val="0"/>
      <w:marBottom w:val="0"/>
      <w:divBdr>
        <w:top w:val="none" w:sz="0" w:space="0" w:color="auto"/>
        <w:left w:val="none" w:sz="0" w:space="0" w:color="auto"/>
        <w:bottom w:val="none" w:sz="0" w:space="0" w:color="auto"/>
        <w:right w:val="none" w:sz="0" w:space="0" w:color="auto"/>
      </w:divBdr>
    </w:div>
    <w:div w:id="1386292252">
      <w:bodyDiv w:val="1"/>
      <w:marLeft w:val="0"/>
      <w:marRight w:val="0"/>
      <w:marTop w:val="0"/>
      <w:marBottom w:val="0"/>
      <w:divBdr>
        <w:top w:val="none" w:sz="0" w:space="0" w:color="auto"/>
        <w:left w:val="none" w:sz="0" w:space="0" w:color="auto"/>
        <w:bottom w:val="none" w:sz="0" w:space="0" w:color="auto"/>
        <w:right w:val="none" w:sz="0" w:space="0" w:color="auto"/>
      </w:divBdr>
    </w:div>
    <w:div w:id="1388335620">
      <w:bodyDiv w:val="1"/>
      <w:marLeft w:val="0"/>
      <w:marRight w:val="0"/>
      <w:marTop w:val="0"/>
      <w:marBottom w:val="0"/>
      <w:divBdr>
        <w:top w:val="none" w:sz="0" w:space="0" w:color="auto"/>
        <w:left w:val="none" w:sz="0" w:space="0" w:color="auto"/>
        <w:bottom w:val="none" w:sz="0" w:space="0" w:color="auto"/>
        <w:right w:val="none" w:sz="0" w:space="0" w:color="auto"/>
      </w:divBdr>
    </w:div>
    <w:div w:id="1391533566">
      <w:bodyDiv w:val="1"/>
      <w:marLeft w:val="0"/>
      <w:marRight w:val="0"/>
      <w:marTop w:val="0"/>
      <w:marBottom w:val="0"/>
      <w:divBdr>
        <w:top w:val="none" w:sz="0" w:space="0" w:color="auto"/>
        <w:left w:val="none" w:sz="0" w:space="0" w:color="auto"/>
        <w:bottom w:val="none" w:sz="0" w:space="0" w:color="auto"/>
        <w:right w:val="none" w:sz="0" w:space="0" w:color="auto"/>
      </w:divBdr>
    </w:div>
    <w:div w:id="1392312356">
      <w:bodyDiv w:val="1"/>
      <w:marLeft w:val="0"/>
      <w:marRight w:val="0"/>
      <w:marTop w:val="0"/>
      <w:marBottom w:val="0"/>
      <w:divBdr>
        <w:top w:val="none" w:sz="0" w:space="0" w:color="auto"/>
        <w:left w:val="none" w:sz="0" w:space="0" w:color="auto"/>
        <w:bottom w:val="none" w:sz="0" w:space="0" w:color="auto"/>
        <w:right w:val="none" w:sz="0" w:space="0" w:color="auto"/>
      </w:divBdr>
    </w:div>
    <w:div w:id="1392315875">
      <w:bodyDiv w:val="1"/>
      <w:marLeft w:val="0"/>
      <w:marRight w:val="0"/>
      <w:marTop w:val="0"/>
      <w:marBottom w:val="0"/>
      <w:divBdr>
        <w:top w:val="none" w:sz="0" w:space="0" w:color="auto"/>
        <w:left w:val="none" w:sz="0" w:space="0" w:color="auto"/>
        <w:bottom w:val="none" w:sz="0" w:space="0" w:color="auto"/>
        <w:right w:val="none" w:sz="0" w:space="0" w:color="auto"/>
      </w:divBdr>
    </w:div>
    <w:div w:id="1405688782">
      <w:bodyDiv w:val="1"/>
      <w:marLeft w:val="0"/>
      <w:marRight w:val="0"/>
      <w:marTop w:val="0"/>
      <w:marBottom w:val="0"/>
      <w:divBdr>
        <w:top w:val="none" w:sz="0" w:space="0" w:color="auto"/>
        <w:left w:val="none" w:sz="0" w:space="0" w:color="auto"/>
        <w:bottom w:val="none" w:sz="0" w:space="0" w:color="auto"/>
        <w:right w:val="none" w:sz="0" w:space="0" w:color="auto"/>
      </w:divBdr>
    </w:div>
    <w:div w:id="1411925834">
      <w:bodyDiv w:val="1"/>
      <w:marLeft w:val="0"/>
      <w:marRight w:val="0"/>
      <w:marTop w:val="0"/>
      <w:marBottom w:val="0"/>
      <w:divBdr>
        <w:top w:val="none" w:sz="0" w:space="0" w:color="auto"/>
        <w:left w:val="none" w:sz="0" w:space="0" w:color="auto"/>
        <w:bottom w:val="none" w:sz="0" w:space="0" w:color="auto"/>
        <w:right w:val="none" w:sz="0" w:space="0" w:color="auto"/>
      </w:divBdr>
    </w:div>
    <w:div w:id="1415202820">
      <w:bodyDiv w:val="1"/>
      <w:marLeft w:val="0"/>
      <w:marRight w:val="0"/>
      <w:marTop w:val="0"/>
      <w:marBottom w:val="0"/>
      <w:divBdr>
        <w:top w:val="none" w:sz="0" w:space="0" w:color="auto"/>
        <w:left w:val="none" w:sz="0" w:space="0" w:color="auto"/>
        <w:bottom w:val="none" w:sz="0" w:space="0" w:color="auto"/>
        <w:right w:val="none" w:sz="0" w:space="0" w:color="auto"/>
      </w:divBdr>
    </w:div>
    <w:div w:id="1416972629">
      <w:bodyDiv w:val="1"/>
      <w:marLeft w:val="0"/>
      <w:marRight w:val="0"/>
      <w:marTop w:val="0"/>
      <w:marBottom w:val="0"/>
      <w:divBdr>
        <w:top w:val="none" w:sz="0" w:space="0" w:color="auto"/>
        <w:left w:val="none" w:sz="0" w:space="0" w:color="auto"/>
        <w:bottom w:val="none" w:sz="0" w:space="0" w:color="auto"/>
        <w:right w:val="none" w:sz="0" w:space="0" w:color="auto"/>
      </w:divBdr>
    </w:div>
    <w:div w:id="1417558091">
      <w:bodyDiv w:val="1"/>
      <w:marLeft w:val="0"/>
      <w:marRight w:val="0"/>
      <w:marTop w:val="0"/>
      <w:marBottom w:val="0"/>
      <w:divBdr>
        <w:top w:val="none" w:sz="0" w:space="0" w:color="auto"/>
        <w:left w:val="none" w:sz="0" w:space="0" w:color="auto"/>
        <w:bottom w:val="none" w:sz="0" w:space="0" w:color="auto"/>
        <w:right w:val="none" w:sz="0" w:space="0" w:color="auto"/>
      </w:divBdr>
    </w:div>
    <w:div w:id="1418208723">
      <w:bodyDiv w:val="1"/>
      <w:marLeft w:val="0"/>
      <w:marRight w:val="0"/>
      <w:marTop w:val="0"/>
      <w:marBottom w:val="0"/>
      <w:divBdr>
        <w:top w:val="none" w:sz="0" w:space="0" w:color="auto"/>
        <w:left w:val="none" w:sz="0" w:space="0" w:color="auto"/>
        <w:bottom w:val="none" w:sz="0" w:space="0" w:color="auto"/>
        <w:right w:val="none" w:sz="0" w:space="0" w:color="auto"/>
      </w:divBdr>
    </w:div>
    <w:div w:id="1418403667">
      <w:bodyDiv w:val="1"/>
      <w:marLeft w:val="0"/>
      <w:marRight w:val="0"/>
      <w:marTop w:val="0"/>
      <w:marBottom w:val="0"/>
      <w:divBdr>
        <w:top w:val="none" w:sz="0" w:space="0" w:color="auto"/>
        <w:left w:val="none" w:sz="0" w:space="0" w:color="auto"/>
        <w:bottom w:val="none" w:sz="0" w:space="0" w:color="auto"/>
        <w:right w:val="none" w:sz="0" w:space="0" w:color="auto"/>
      </w:divBdr>
    </w:div>
    <w:div w:id="1423528393">
      <w:bodyDiv w:val="1"/>
      <w:marLeft w:val="0"/>
      <w:marRight w:val="0"/>
      <w:marTop w:val="0"/>
      <w:marBottom w:val="0"/>
      <w:divBdr>
        <w:top w:val="none" w:sz="0" w:space="0" w:color="auto"/>
        <w:left w:val="none" w:sz="0" w:space="0" w:color="auto"/>
        <w:bottom w:val="none" w:sz="0" w:space="0" w:color="auto"/>
        <w:right w:val="none" w:sz="0" w:space="0" w:color="auto"/>
      </w:divBdr>
    </w:div>
    <w:div w:id="1423647417">
      <w:bodyDiv w:val="1"/>
      <w:marLeft w:val="0"/>
      <w:marRight w:val="0"/>
      <w:marTop w:val="0"/>
      <w:marBottom w:val="0"/>
      <w:divBdr>
        <w:top w:val="none" w:sz="0" w:space="0" w:color="auto"/>
        <w:left w:val="none" w:sz="0" w:space="0" w:color="auto"/>
        <w:bottom w:val="none" w:sz="0" w:space="0" w:color="auto"/>
        <w:right w:val="none" w:sz="0" w:space="0" w:color="auto"/>
      </w:divBdr>
    </w:div>
    <w:div w:id="1425344009">
      <w:bodyDiv w:val="1"/>
      <w:marLeft w:val="0"/>
      <w:marRight w:val="0"/>
      <w:marTop w:val="0"/>
      <w:marBottom w:val="0"/>
      <w:divBdr>
        <w:top w:val="none" w:sz="0" w:space="0" w:color="auto"/>
        <w:left w:val="none" w:sz="0" w:space="0" w:color="auto"/>
        <w:bottom w:val="none" w:sz="0" w:space="0" w:color="auto"/>
        <w:right w:val="none" w:sz="0" w:space="0" w:color="auto"/>
      </w:divBdr>
    </w:div>
    <w:div w:id="1426151080">
      <w:bodyDiv w:val="1"/>
      <w:marLeft w:val="0"/>
      <w:marRight w:val="0"/>
      <w:marTop w:val="0"/>
      <w:marBottom w:val="0"/>
      <w:divBdr>
        <w:top w:val="none" w:sz="0" w:space="0" w:color="auto"/>
        <w:left w:val="none" w:sz="0" w:space="0" w:color="auto"/>
        <w:bottom w:val="none" w:sz="0" w:space="0" w:color="auto"/>
        <w:right w:val="none" w:sz="0" w:space="0" w:color="auto"/>
      </w:divBdr>
    </w:div>
    <w:div w:id="1427580287">
      <w:bodyDiv w:val="1"/>
      <w:marLeft w:val="0"/>
      <w:marRight w:val="0"/>
      <w:marTop w:val="0"/>
      <w:marBottom w:val="0"/>
      <w:divBdr>
        <w:top w:val="none" w:sz="0" w:space="0" w:color="auto"/>
        <w:left w:val="none" w:sz="0" w:space="0" w:color="auto"/>
        <w:bottom w:val="none" w:sz="0" w:space="0" w:color="auto"/>
        <w:right w:val="none" w:sz="0" w:space="0" w:color="auto"/>
      </w:divBdr>
    </w:div>
    <w:div w:id="1433092891">
      <w:bodyDiv w:val="1"/>
      <w:marLeft w:val="0"/>
      <w:marRight w:val="0"/>
      <w:marTop w:val="0"/>
      <w:marBottom w:val="0"/>
      <w:divBdr>
        <w:top w:val="none" w:sz="0" w:space="0" w:color="auto"/>
        <w:left w:val="none" w:sz="0" w:space="0" w:color="auto"/>
        <w:bottom w:val="none" w:sz="0" w:space="0" w:color="auto"/>
        <w:right w:val="none" w:sz="0" w:space="0" w:color="auto"/>
      </w:divBdr>
    </w:div>
    <w:div w:id="1433742923">
      <w:bodyDiv w:val="1"/>
      <w:marLeft w:val="0"/>
      <w:marRight w:val="0"/>
      <w:marTop w:val="0"/>
      <w:marBottom w:val="0"/>
      <w:divBdr>
        <w:top w:val="none" w:sz="0" w:space="0" w:color="auto"/>
        <w:left w:val="none" w:sz="0" w:space="0" w:color="auto"/>
        <w:bottom w:val="none" w:sz="0" w:space="0" w:color="auto"/>
        <w:right w:val="none" w:sz="0" w:space="0" w:color="auto"/>
      </w:divBdr>
    </w:div>
    <w:div w:id="1436511396">
      <w:bodyDiv w:val="1"/>
      <w:marLeft w:val="0"/>
      <w:marRight w:val="0"/>
      <w:marTop w:val="0"/>
      <w:marBottom w:val="0"/>
      <w:divBdr>
        <w:top w:val="none" w:sz="0" w:space="0" w:color="auto"/>
        <w:left w:val="none" w:sz="0" w:space="0" w:color="auto"/>
        <w:bottom w:val="none" w:sz="0" w:space="0" w:color="auto"/>
        <w:right w:val="none" w:sz="0" w:space="0" w:color="auto"/>
      </w:divBdr>
    </w:div>
    <w:div w:id="1449810007">
      <w:bodyDiv w:val="1"/>
      <w:marLeft w:val="0"/>
      <w:marRight w:val="0"/>
      <w:marTop w:val="0"/>
      <w:marBottom w:val="0"/>
      <w:divBdr>
        <w:top w:val="none" w:sz="0" w:space="0" w:color="auto"/>
        <w:left w:val="none" w:sz="0" w:space="0" w:color="auto"/>
        <w:bottom w:val="none" w:sz="0" w:space="0" w:color="auto"/>
        <w:right w:val="none" w:sz="0" w:space="0" w:color="auto"/>
      </w:divBdr>
    </w:div>
    <w:div w:id="1450513337">
      <w:bodyDiv w:val="1"/>
      <w:marLeft w:val="0"/>
      <w:marRight w:val="0"/>
      <w:marTop w:val="0"/>
      <w:marBottom w:val="0"/>
      <w:divBdr>
        <w:top w:val="none" w:sz="0" w:space="0" w:color="auto"/>
        <w:left w:val="none" w:sz="0" w:space="0" w:color="auto"/>
        <w:bottom w:val="none" w:sz="0" w:space="0" w:color="auto"/>
        <w:right w:val="none" w:sz="0" w:space="0" w:color="auto"/>
      </w:divBdr>
    </w:div>
    <w:div w:id="1459762890">
      <w:bodyDiv w:val="1"/>
      <w:marLeft w:val="0"/>
      <w:marRight w:val="0"/>
      <w:marTop w:val="0"/>
      <w:marBottom w:val="0"/>
      <w:divBdr>
        <w:top w:val="none" w:sz="0" w:space="0" w:color="auto"/>
        <w:left w:val="none" w:sz="0" w:space="0" w:color="auto"/>
        <w:bottom w:val="none" w:sz="0" w:space="0" w:color="auto"/>
        <w:right w:val="none" w:sz="0" w:space="0" w:color="auto"/>
      </w:divBdr>
    </w:div>
    <w:div w:id="1464081067">
      <w:bodyDiv w:val="1"/>
      <w:marLeft w:val="0"/>
      <w:marRight w:val="0"/>
      <w:marTop w:val="0"/>
      <w:marBottom w:val="0"/>
      <w:divBdr>
        <w:top w:val="none" w:sz="0" w:space="0" w:color="auto"/>
        <w:left w:val="none" w:sz="0" w:space="0" w:color="auto"/>
        <w:bottom w:val="none" w:sz="0" w:space="0" w:color="auto"/>
        <w:right w:val="none" w:sz="0" w:space="0" w:color="auto"/>
      </w:divBdr>
    </w:div>
    <w:div w:id="1465385779">
      <w:bodyDiv w:val="1"/>
      <w:marLeft w:val="0"/>
      <w:marRight w:val="0"/>
      <w:marTop w:val="0"/>
      <w:marBottom w:val="0"/>
      <w:divBdr>
        <w:top w:val="none" w:sz="0" w:space="0" w:color="auto"/>
        <w:left w:val="none" w:sz="0" w:space="0" w:color="auto"/>
        <w:bottom w:val="none" w:sz="0" w:space="0" w:color="auto"/>
        <w:right w:val="none" w:sz="0" w:space="0" w:color="auto"/>
      </w:divBdr>
    </w:div>
    <w:div w:id="1480150369">
      <w:bodyDiv w:val="1"/>
      <w:marLeft w:val="0"/>
      <w:marRight w:val="0"/>
      <w:marTop w:val="0"/>
      <w:marBottom w:val="0"/>
      <w:divBdr>
        <w:top w:val="none" w:sz="0" w:space="0" w:color="auto"/>
        <w:left w:val="none" w:sz="0" w:space="0" w:color="auto"/>
        <w:bottom w:val="none" w:sz="0" w:space="0" w:color="auto"/>
        <w:right w:val="none" w:sz="0" w:space="0" w:color="auto"/>
      </w:divBdr>
    </w:div>
    <w:div w:id="1481382178">
      <w:bodyDiv w:val="1"/>
      <w:marLeft w:val="0"/>
      <w:marRight w:val="0"/>
      <w:marTop w:val="0"/>
      <w:marBottom w:val="0"/>
      <w:divBdr>
        <w:top w:val="none" w:sz="0" w:space="0" w:color="auto"/>
        <w:left w:val="none" w:sz="0" w:space="0" w:color="auto"/>
        <w:bottom w:val="none" w:sz="0" w:space="0" w:color="auto"/>
        <w:right w:val="none" w:sz="0" w:space="0" w:color="auto"/>
      </w:divBdr>
    </w:div>
    <w:div w:id="1484202742">
      <w:bodyDiv w:val="1"/>
      <w:marLeft w:val="0"/>
      <w:marRight w:val="0"/>
      <w:marTop w:val="0"/>
      <w:marBottom w:val="0"/>
      <w:divBdr>
        <w:top w:val="none" w:sz="0" w:space="0" w:color="auto"/>
        <w:left w:val="none" w:sz="0" w:space="0" w:color="auto"/>
        <w:bottom w:val="none" w:sz="0" w:space="0" w:color="auto"/>
        <w:right w:val="none" w:sz="0" w:space="0" w:color="auto"/>
      </w:divBdr>
    </w:div>
    <w:div w:id="1487626449">
      <w:bodyDiv w:val="1"/>
      <w:marLeft w:val="0"/>
      <w:marRight w:val="0"/>
      <w:marTop w:val="0"/>
      <w:marBottom w:val="0"/>
      <w:divBdr>
        <w:top w:val="none" w:sz="0" w:space="0" w:color="auto"/>
        <w:left w:val="none" w:sz="0" w:space="0" w:color="auto"/>
        <w:bottom w:val="none" w:sz="0" w:space="0" w:color="auto"/>
        <w:right w:val="none" w:sz="0" w:space="0" w:color="auto"/>
      </w:divBdr>
    </w:div>
    <w:div w:id="1488547153">
      <w:bodyDiv w:val="1"/>
      <w:marLeft w:val="0"/>
      <w:marRight w:val="0"/>
      <w:marTop w:val="0"/>
      <w:marBottom w:val="0"/>
      <w:divBdr>
        <w:top w:val="none" w:sz="0" w:space="0" w:color="auto"/>
        <w:left w:val="none" w:sz="0" w:space="0" w:color="auto"/>
        <w:bottom w:val="none" w:sz="0" w:space="0" w:color="auto"/>
        <w:right w:val="none" w:sz="0" w:space="0" w:color="auto"/>
      </w:divBdr>
    </w:div>
    <w:div w:id="1489591893">
      <w:bodyDiv w:val="1"/>
      <w:marLeft w:val="0"/>
      <w:marRight w:val="0"/>
      <w:marTop w:val="0"/>
      <w:marBottom w:val="0"/>
      <w:divBdr>
        <w:top w:val="none" w:sz="0" w:space="0" w:color="auto"/>
        <w:left w:val="none" w:sz="0" w:space="0" w:color="auto"/>
        <w:bottom w:val="none" w:sz="0" w:space="0" w:color="auto"/>
        <w:right w:val="none" w:sz="0" w:space="0" w:color="auto"/>
      </w:divBdr>
    </w:div>
    <w:div w:id="1493720665">
      <w:bodyDiv w:val="1"/>
      <w:marLeft w:val="0"/>
      <w:marRight w:val="0"/>
      <w:marTop w:val="0"/>
      <w:marBottom w:val="0"/>
      <w:divBdr>
        <w:top w:val="none" w:sz="0" w:space="0" w:color="auto"/>
        <w:left w:val="none" w:sz="0" w:space="0" w:color="auto"/>
        <w:bottom w:val="none" w:sz="0" w:space="0" w:color="auto"/>
        <w:right w:val="none" w:sz="0" w:space="0" w:color="auto"/>
      </w:divBdr>
    </w:div>
    <w:div w:id="1506243300">
      <w:bodyDiv w:val="1"/>
      <w:marLeft w:val="0"/>
      <w:marRight w:val="0"/>
      <w:marTop w:val="0"/>
      <w:marBottom w:val="0"/>
      <w:divBdr>
        <w:top w:val="none" w:sz="0" w:space="0" w:color="auto"/>
        <w:left w:val="none" w:sz="0" w:space="0" w:color="auto"/>
        <w:bottom w:val="none" w:sz="0" w:space="0" w:color="auto"/>
        <w:right w:val="none" w:sz="0" w:space="0" w:color="auto"/>
      </w:divBdr>
    </w:div>
    <w:div w:id="1513257547">
      <w:bodyDiv w:val="1"/>
      <w:marLeft w:val="0"/>
      <w:marRight w:val="0"/>
      <w:marTop w:val="0"/>
      <w:marBottom w:val="0"/>
      <w:divBdr>
        <w:top w:val="none" w:sz="0" w:space="0" w:color="auto"/>
        <w:left w:val="none" w:sz="0" w:space="0" w:color="auto"/>
        <w:bottom w:val="none" w:sz="0" w:space="0" w:color="auto"/>
        <w:right w:val="none" w:sz="0" w:space="0" w:color="auto"/>
      </w:divBdr>
    </w:div>
    <w:div w:id="1514687406">
      <w:bodyDiv w:val="1"/>
      <w:marLeft w:val="0"/>
      <w:marRight w:val="0"/>
      <w:marTop w:val="0"/>
      <w:marBottom w:val="0"/>
      <w:divBdr>
        <w:top w:val="none" w:sz="0" w:space="0" w:color="auto"/>
        <w:left w:val="none" w:sz="0" w:space="0" w:color="auto"/>
        <w:bottom w:val="none" w:sz="0" w:space="0" w:color="auto"/>
        <w:right w:val="none" w:sz="0" w:space="0" w:color="auto"/>
      </w:divBdr>
    </w:div>
    <w:div w:id="1515611481">
      <w:bodyDiv w:val="1"/>
      <w:marLeft w:val="0"/>
      <w:marRight w:val="0"/>
      <w:marTop w:val="0"/>
      <w:marBottom w:val="0"/>
      <w:divBdr>
        <w:top w:val="none" w:sz="0" w:space="0" w:color="auto"/>
        <w:left w:val="none" w:sz="0" w:space="0" w:color="auto"/>
        <w:bottom w:val="none" w:sz="0" w:space="0" w:color="auto"/>
        <w:right w:val="none" w:sz="0" w:space="0" w:color="auto"/>
      </w:divBdr>
    </w:div>
    <w:div w:id="1518540929">
      <w:bodyDiv w:val="1"/>
      <w:marLeft w:val="0"/>
      <w:marRight w:val="0"/>
      <w:marTop w:val="0"/>
      <w:marBottom w:val="0"/>
      <w:divBdr>
        <w:top w:val="none" w:sz="0" w:space="0" w:color="auto"/>
        <w:left w:val="none" w:sz="0" w:space="0" w:color="auto"/>
        <w:bottom w:val="none" w:sz="0" w:space="0" w:color="auto"/>
        <w:right w:val="none" w:sz="0" w:space="0" w:color="auto"/>
      </w:divBdr>
    </w:div>
    <w:div w:id="1520467756">
      <w:bodyDiv w:val="1"/>
      <w:marLeft w:val="0"/>
      <w:marRight w:val="0"/>
      <w:marTop w:val="0"/>
      <w:marBottom w:val="0"/>
      <w:divBdr>
        <w:top w:val="none" w:sz="0" w:space="0" w:color="auto"/>
        <w:left w:val="none" w:sz="0" w:space="0" w:color="auto"/>
        <w:bottom w:val="none" w:sz="0" w:space="0" w:color="auto"/>
        <w:right w:val="none" w:sz="0" w:space="0" w:color="auto"/>
      </w:divBdr>
    </w:div>
    <w:div w:id="1520704026">
      <w:bodyDiv w:val="1"/>
      <w:marLeft w:val="0"/>
      <w:marRight w:val="0"/>
      <w:marTop w:val="0"/>
      <w:marBottom w:val="0"/>
      <w:divBdr>
        <w:top w:val="none" w:sz="0" w:space="0" w:color="auto"/>
        <w:left w:val="none" w:sz="0" w:space="0" w:color="auto"/>
        <w:bottom w:val="none" w:sz="0" w:space="0" w:color="auto"/>
        <w:right w:val="none" w:sz="0" w:space="0" w:color="auto"/>
      </w:divBdr>
    </w:div>
    <w:div w:id="1523280717">
      <w:bodyDiv w:val="1"/>
      <w:marLeft w:val="0"/>
      <w:marRight w:val="0"/>
      <w:marTop w:val="0"/>
      <w:marBottom w:val="0"/>
      <w:divBdr>
        <w:top w:val="none" w:sz="0" w:space="0" w:color="auto"/>
        <w:left w:val="none" w:sz="0" w:space="0" w:color="auto"/>
        <w:bottom w:val="none" w:sz="0" w:space="0" w:color="auto"/>
        <w:right w:val="none" w:sz="0" w:space="0" w:color="auto"/>
      </w:divBdr>
    </w:div>
    <w:div w:id="1523935702">
      <w:bodyDiv w:val="1"/>
      <w:marLeft w:val="0"/>
      <w:marRight w:val="0"/>
      <w:marTop w:val="0"/>
      <w:marBottom w:val="0"/>
      <w:divBdr>
        <w:top w:val="none" w:sz="0" w:space="0" w:color="auto"/>
        <w:left w:val="none" w:sz="0" w:space="0" w:color="auto"/>
        <w:bottom w:val="none" w:sz="0" w:space="0" w:color="auto"/>
        <w:right w:val="none" w:sz="0" w:space="0" w:color="auto"/>
      </w:divBdr>
    </w:div>
    <w:div w:id="1531263319">
      <w:bodyDiv w:val="1"/>
      <w:marLeft w:val="0"/>
      <w:marRight w:val="0"/>
      <w:marTop w:val="0"/>
      <w:marBottom w:val="0"/>
      <w:divBdr>
        <w:top w:val="none" w:sz="0" w:space="0" w:color="auto"/>
        <w:left w:val="none" w:sz="0" w:space="0" w:color="auto"/>
        <w:bottom w:val="none" w:sz="0" w:space="0" w:color="auto"/>
        <w:right w:val="none" w:sz="0" w:space="0" w:color="auto"/>
      </w:divBdr>
    </w:div>
    <w:div w:id="1539507495">
      <w:bodyDiv w:val="1"/>
      <w:marLeft w:val="0"/>
      <w:marRight w:val="0"/>
      <w:marTop w:val="0"/>
      <w:marBottom w:val="0"/>
      <w:divBdr>
        <w:top w:val="none" w:sz="0" w:space="0" w:color="auto"/>
        <w:left w:val="none" w:sz="0" w:space="0" w:color="auto"/>
        <w:bottom w:val="none" w:sz="0" w:space="0" w:color="auto"/>
        <w:right w:val="none" w:sz="0" w:space="0" w:color="auto"/>
      </w:divBdr>
    </w:div>
    <w:div w:id="1539930713">
      <w:bodyDiv w:val="1"/>
      <w:marLeft w:val="0"/>
      <w:marRight w:val="0"/>
      <w:marTop w:val="0"/>
      <w:marBottom w:val="0"/>
      <w:divBdr>
        <w:top w:val="none" w:sz="0" w:space="0" w:color="auto"/>
        <w:left w:val="none" w:sz="0" w:space="0" w:color="auto"/>
        <w:bottom w:val="none" w:sz="0" w:space="0" w:color="auto"/>
        <w:right w:val="none" w:sz="0" w:space="0" w:color="auto"/>
      </w:divBdr>
    </w:div>
    <w:div w:id="1540776628">
      <w:bodyDiv w:val="1"/>
      <w:marLeft w:val="0"/>
      <w:marRight w:val="0"/>
      <w:marTop w:val="0"/>
      <w:marBottom w:val="0"/>
      <w:divBdr>
        <w:top w:val="none" w:sz="0" w:space="0" w:color="auto"/>
        <w:left w:val="none" w:sz="0" w:space="0" w:color="auto"/>
        <w:bottom w:val="none" w:sz="0" w:space="0" w:color="auto"/>
        <w:right w:val="none" w:sz="0" w:space="0" w:color="auto"/>
      </w:divBdr>
    </w:div>
    <w:div w:id="1541089250">
      <w:bodyDiv w:val="1"/>
      <w:marLeft w:val="0"/>
      <w:marRight w:val="0"/>
      <w:marTop w:val="0"/>
      <w:marBottom w:val="0"/>
      <w:divBdr>
        <w:top w:val="none" w:sz="0" w:space="0" w:color="auto"/>
        <w:left w:val="none" w:sz="0" w:space="0" w:color="auto"/>
        <w:bottom w:val="none" w:sz="0" w:space="0" w:color="auto"/>
        <w:right w:val="none" w:sz="0" w:space="0" w:color="auto"/>
      </w:divBdr>
    </w:div>
    <w:div w:id="1556627630">
      <w:bodyDiv w:val="1"/>
      <w:marLeft w:val="0"/>
      <w:marRight w:val="0"/>
      <w:marTop w:val="0"/>
      <w:marBottom w:val="0"/>
      <w:divBdr>
        <w:top w:val="none" w:sz="0" w:space="0" w:color="auto"/>
        <w:left w:val="none" w:sz="0" w:space="0" w:color="auto"/>
        <w:bottom w:val="none" w:sz="0" w:space="0" w:color="auto"/>
        <w:right w:val="none" w:sz="0" w:space="0" w:color="auto"/>
      </w:divBdr>
    </w:div>
    <w:div w:id="1560093484">
      <w:bodyDiv w:val="1"/>
      <w:marLeft w:val="0"/>
      <w:marRight w:val="0"/>
      <w:marTop w:val="0"/>
      <w:marBottom w:val="0"/>
      <w:divBdr>
        <w:top w:val="none" w:sz="0" w:space="0" w:color="auto"/>
        <w:left w:val="none" w:sz="0" w:space="0" w:color="auto"/>
        <w:bottom w:val="none" w:sz="0" w:space="0" w:color="auto"/>
        <w:right w:val="none" w:sz="0" w:space="0" w:color="auto"/>
      </w:divBdr>
    </w:div>
    <w:div w:id="1561359528">
      <w:bodyDiv w:val="1"/>
      <w:marLeft w:val="0"/>
      <w:marRight w:val="0"/>
      <w:marTop w:val="0"/>
      <w:marBottom w:val="0"/>
      <w:divBdr>
        <w:top w:val="none" w:sz="0" w:space="0" w:color="auto"/>
        <w:left w:val="none" w:sz="0" w:space="0" w:color="auto"/>
        <w:bottom w:val="none" w:sz="0" w:space="0" w:color="auto"/>
        <w:right w:val="none" w:sz="0" w:space="0" w:color="auto"/>
      </w:divBdr>
    </w:div>
    <w:div w:id="1568875956">
      <w:bodyDiv w:val="1"/>
      <w:marLeft w:val="0"/>
      <w:marRight w:val="0"/>
      <w:marTop w:val="0"/>
      <w:marBottom w:val="0"/>
      <w:divBdr>
        <w:top w:val="none" w:sz="0" w:space="0" w:color="auto"/>
        <w:left w:val="none" w:sz="0" w:space="0" w:color="auto"/>
        <w:bottom w:val="none" w:sz="0" w:space="0" w:color="auto"/>
        <w:right w:val="none" w:sz="0" w:space="0" w:color="auto"/>
      </w:divBdr>
    </w:div>
    <w:div w:id="1571188834">
      <w:bodyDiv w:val="1"/>
      <w:marLeft w:val="0"/>
      <w:marRight w:val="0"/>
      <w:marTop w:val="0"/>
      <w:marBottom w:val="0"/>
      <w:divBdr>
        <w:top w:val="none" w:sz="0" w:space="0" w:color="auto"/>
        <w:left w:val="none" w:sz="0" w:space="0" w:color="auto"/>
        <w:bottom w:val="none" w:sz="0" w:space="0" w:color="auto"/>
        <w:right w:val="none" w:sz="0" w:space="0" w:color="auto"/>
      </w:divBdr>
    </w:div>
    <w:div w:id="1580410371">
      <w:bodyDiv w:val="1"/>
      <w:marLeft w:val="0"/>
      <w:marRight w:val="0"/>
      <w:marTop w:val="0"/>
      <w:marBottom w:val="0"/>
      <w:divBdr>
        <w:top w:val="none" w:sz="0" w:space="0" w:color="auto"/>
        <w:left w:val="none" w:sz="0" w:space="0" w:color="auto"/>
        <w:bottom w:val="none" w:sz="0" w:space="0" w:color="auto"/>
        <w:right w:val="none" w:sz="0" w:space="0" w:color="auto"/>
      </w:divBdr>
    </w:div>
    <w:div w:id="1580560556">
      <w:bodyDiv w:val="1"/>
      <w:marLeft w:val="0"/>
      <w:marRight w:val="0"/>
      <w:marTop w:val="0"/>
      <w:marBottom w:val="0"/>
      <w:divBdr>
        <w:top w:val="none" w:sz="0" w:space="0" w:color="auto"/>
        <w:left w:val="none" w:sz="0" w:space="0" w:color="auto"/>
        <w:bottom w:val="none" w:sz="0" w:space="0" w:color="auto"/>
        <w:right w:val="none" w:sz="0" w:space="0" w:color="auto"/>
      </w:divBdr>
    </w:div>
    <w:div w:id="1584876873">
      <w:bodyDiv w:val="1"/>
      <w:marLeft w:val="0"/>
      <w:marRight w:val="0"/>
      <w:marTop w:val="0"/>
      <w:marBottom w:val="0"/>
      <w:divBdr>
        <w:top w:val="none" w:sz="0" w:space="0" w:color="auto"/>
        <w:left w:val="none" w:sz="0" w:space="0" w:color="auto"/>
        <w:bottom w:val="none" w:sz="0" w:space="0" w:color="auto"/>
        <w:right w:val="none" w:sz="0" w:space="0" w:color="auto"/>
      </w:divBdr>
    </w:div>
    <w:div w:id="1589579597">
      <w:bodyDiv w:val="1"/>
      <w:marLeft w:val="0"/>
      <w:marRight w:val="0"/>
      <w:marTop w:val="0"/>
      <w:marBottom w:val="0"/>
      <w:divBdr>
        <w:top w:val="none" w:sz="0" w:space="0" w:color="auto"/>
        <w:left w:val="none" w:sz="0" w:space="0" w:color="auto"/>
        <w:bottom w:val="none" w:sz="0" w:space="0" w:color="auto"/>
        <w:right w:val="none" w:sz="0" w:space="0" w:color="auto"/>
      </w:divBdr>
    </w:div>
    <w:div w:id="1589999188">
      <w:bodyDiv w:val="1"/>
      <w:marLeft w:val="0"/>
      <w:marRight w:val="0"/>
      <w:marTop w:val="0"/>
      <w:marBottom w:val="0"/>
      <w:divBdr>
        <w:top w:val="none" w:sz="0" w:space="0" w:color="auto"/>
        <w:left w:val="none" w:sz="0" w:space="0" w:color="auto"/>
        <w:bottom w:val="none" w:sz="0" w:space="0" w:color="auto"/>
        <w:right w:val="none" w:sz="0" w:space="0" w:color="auto"/>
      </w:divBdr>
    </w:div>
    <w:div w:id="1592466228">
      <w:bodyDiv w:val="1"/>
      <w:marLeft w:val="0"/>
      <w:marRight w:val="0"/>
      <w:marTop w:val="0"/>
      <w:marBottom w:val="0"/>
      <w:divBdr>
        <w:top w:val="none" w:sz="0" w:space="0" w:color="auto"/>
        <w:left w:val="none" w:sz="0" w:space="0" w:color="auto"/>
        <w:bottom w:val="none" w:sz="0" w:space="0" w:color="auto"/>
        <w:right w:val="none" w:sz="0" w:space="0" w:color="auto"/>
      </w:divBdr>
    </w:div>
    <w:div w:id="1594051190">
      <w:bodyDiv w:val="1"/>
      <w:marLeft w:val="0"/>
      <w:marRight w:val="0"/>
      <w:marTop w:val="0"/>
      <w:marBottom w:val="0"/>
      <w:divBdr>
        <w:top w:val="none" w:sz="0" w:space="0" w:color="auto"/>
        <w:left w:val="none" w:sz="0" w:space="0" w:color="auto"/>
        <w:bottom w:val="none" w:sz="0" w:space="0" w:color="auto"/>
        <w:right w:val="none" w:sz="0" w:space="0" w:color="auto"/>
      </w:divBdr>
    </w:div>
    <w:div w:id="1594512398">
      <w:bodyDiv w:val="1"/>
      <w:marLeft w:val="0"/>
      <w:marRight w:val="0"/>
      <w:marTop w:val="0"/>
      <w:marBottom w:val="0"/>
      <w:divBdr>
        <w:top w:val="none" w:sz="0" w:space="0" w:color="auto"/>
        <w:left w:val="none" w:sz="0" w:space="0" w:color="auto"/>
        <w:bottom w:val="none" w:sz="0" w:space="0" w:color="auto"/>
        <w:right w:val="none" w:sz="0" w:space="0" w:color="auto"/>
      </w:divBdr>
    </w:div>
    <w:div w:id="1598832009">
      <w:bodyDiv w:val="1"/>
      <w:marLeft w:val="0"/>
      <w:marRight w:val="0"/>
      <w:marTop w:val="0"/>
      <w:marBottom w:val="0"/>
      <w:divBdr>
        <w:top w:val="none" w:sz="0" w:space="0" w:color="auto"/>
        <w:left w:val="none" w:sz="0" w:space="0" w:color="auto"/>
        <w:bottom w:val="none" w:sz="0" w:space="0" w:color="auto"/>
        <w:right w:val="none" w:sz="0" w:space="0" w:color="auto"/>
      </w:divBdr>
    </w:div>
    <w:div w:id="1600523568">
      <w:bodyDiv w:val="1"/>
      <w:marLeft w:val="0"/>
      <w:marRight w:val="0"/>
      <w:marTop w:val="0"/>
      <w:marBottom w:val="0"/>
      <w:divBdr>
        <w:top w:val="none" w:sz="0" w:space="0" w:color="auto"/>
        <w:left w:val="none" w:sz="0" w:space="0" w:color="auto"/>
        <w:bottom w:val="none" w:sz="0" w:space="0" w:color="auto"/>
        <w:right w:val="none" w:sz="0" w:space="0" w:color="auto"/>
      </w:divBdr>
    </w:div>
    <w:div w:id="1604458210">
      <w:bodyDiv w:val="1"/>
      <w:marLeft w:val="0"/>
      <w:marRight w:val="0"/>
      <w:marTop w:val="0"/>
      <w:marBottom w:val="0"/>
      <w:divBdr>
        <w:top w:val="none" w:sz="0" w:space="0" w:color="auto"/>
        <w:left w:val="none" w:sz="0" w:space="0" w:color="auto"/>
        <w:bottom w:val="none" w:sz="0" w:space="0" w:color="auto"/>
        <w:right w:val="none" w:sz="0" w:space="0" w:color="auto"/>
      </w:divBdr>
    </w:div>
    <w:div w:id="1607537747">
      <w:bodyDiv w:val="1"/>
      <w:marLeft w:val="0"/>
      <w:marRight w:val="0"/>
      <w:marTop w:val="0"/>
      <w:marBottom w:val="0"/>
      <w:divBdr>
        <w:top w:val="none" w:sz="0" w:space="0" w:color="auto"/>
        <w:left w:val="none" w:sz="0" w:space="0" w:color="auto"/>
        <w:bottom w:val="none" w:sz="0" w:space="0" w:color="auto"/>
        <w:right w:val="none" w:sz="0" w:space="0" w:color="auto"/>
      </w:divBdr>
    </w:div>
    <w:div w:id="1611889210">
      <w:bodyDiv w:val="1"/>
      <w:marLeft w:val="0"/>
      <w:marRight w:val="0"/>
      <w:marTop w:val="0"/>
      <w:marBottom w:val="0"/>
      <w:divBdr>
        <w:top w:val="none" w:sz="0" w:space="0" w:color="auto"/>
        <w:left w:val="none" w:sz="0" w:space="0" w:color="auto"/>
        <w:bottom w:val="none" w:sz="0" w:space="0" w:color="auto"/>
        <w:right w:val="none" w:sz="0" w:space="0" w:color="auto"/>
      </w:divBdr>
    </w:div>
    <w:div w:id="1613974708">
      <w:bodyDiv w:val="1"/>
      <w:marLeft w:val="0"/>
      <w:marRight w:val="0"/>
      <w:marTop w:val="0"/>
      <w:marBottom w:val="0"/>
      <w:divBdr>
        <w:top w:val="none" w:sz="0" w:space="0" w:color="auto"/>
        <w:left w:val="none" w:sz="0" w:space="0" w:color="auto"/>
        <w:bottom w:val="none" w:sz="0" w:space="0" w:color="auto"/>
        <w:right w:val="none" w:sz="0" w:space="0" w:color="auto"/>
      </w:divBdr>
    </w:div>
    <w:div w:id="1615404343">
      <w:bodyDiv w:val="1"/>
      <w:marLeft w:val="0"/>
      <w:marRight w:val="0"/>
      <w:marTop w:val="0"/>
      <w:marBottom w:val="0"/>
      <w:divBdr>
        <w:top w:val="none" w:sz="0" w:space="0" w:color="auto"/>
        <w:left w:val="none" w:sz="0" w:space="0" w:color="auto"/>
        <w:bottom w:val="none" w:sz="0" w:space="0" w:color="auto"/>
        <w:right w:val="none" w:sz="0" w:space="0" w:color="auto"/>
      </w:divBdr>
    </w:div>
    <w:div w:id="1615481885">
      <w:bodyDiv w:val="1"/>
      <w:marLeft w:val="0"/>
      <w:marRight w:val="0"/>
      <w:marTop w:val="0"/>
      <w:marBottom w:val="0"/>
      <w:divBdr>
        <w:top w:val="none" w:sz="0" w:space="0" w:color="auto"/>
        <w:left w:val="none" w:sz="0" w:space="0" w:color="auto"/>
        <w:bottom w:val="none" w:sz="0" w:space="0" w:color="auto"/>
        <w:right w:val="none" w:sz="0" w:space="0" w:color="auto"/>
      </w:divBdr>
    </w:div>
    <w:div w:id="1625429688">
      <w:bodyDiv w:val="1"/>
      <w:marLeft w:val="0"/>
      <w:marRight w:val="0"/>
      <w:marTop w:val="0"/>
      <w:marBottom w:val="0"/>
      <w:divBdr>
        <w:top w:val="none" w:sz="0" w:space="0" w:color="auto"/>
        <w:left w:val="none" w:sz="0" w:space="0" w:color="auto"/>
        <w:bottom w:val="none" w:sz="0" w:space="0" w:color="auto"/>
        <w:right w:val="none" w:sz="0" w:space="0" w:color="auto"/>
      </w:divBdr>
    </w:div>
    <w:div w:id="1634630439">
      <w:bodyDiv w:val="1"/>
      <w:marLeft w:val="0"/>
      <w:marRight w:val="0"/>
      <w:marTop w:val="0"/>
      <w:marBottom w:val="0"/>
      <w:divBdr>
        <w:top w:val="none" w:sz="0" w:space="0" w:color="auto"/>
        <w:left w:val="none" w:sz="0" w:space="0" w:color="auto"/>
        <w:bottom w:val="none" w:sz="0" w:space="0" w:color="auto"/>
        <w:right w:val="none" w:sz="0" w:space="0" w:color="auto"/>
      </w:divBdr>
    </w:div>
    <w:div w:id="1635211715">
      <w:bodyDiv w:val="1"/>
      <w:marLeft w:val="0"/>
      <w:marRight w:val="0"/>
      <w:marTop w:val="0"/>
      <w:marBottom w:val="0"/>
      <w:divBdr>
        <w:top w:val="none" w:sz="0" w:space="0" w:color="auto"/>
        <w:left w:val="none" w:sz="0" w:space="0" w:color="auto"/>
        <w:bottom w:val="none" w:sz="0" w:space="0" w:color="auto"/>
        <w:right w:val="none" w:sz="0" w:space="0" w:color="auto"/>
      </w:divBdr>
    </w:div>
    <w:div w:id="1642299223">
      <w:bodyDiv w:val="1"/>
      <w:marLeft w:val="0"/>
      <w:marRight w:val="0"/>
      <w:marTop w:val="0"/>
      <w:marBottom w:val="0"/>
      <w:divBdr>
        <w:top w:val="none" w:sz="0" w:space="0" w:color="auto"/>
        <w:left w:val="none" w:sz="0" w:space="0" w:color="auto"/>
        <w:bottom w:val="none" w:sz="0" w:space="0" w:color="auto"/>
        <w:right w:val="none" w:sz="0" w:space="0" w:color="auto"/>
      </w:divBdr>
    </w:div>
    <w:div w:id="1645428574">
      <w:bodyDiv w:val="1"/>
      <w:marLeft w:val="0"/>
      <w:marRight w:val="0"/>
      <w:marTop w:val="0"/>
      <w:marBottom w:val="0"/>
      <w:divBdr>
        <w:top w:val="none" w:sz="0" w:space="0" w:color="auto"/>
        <w:left w:val="none" w:sz="0" w:space="0" w:color="auto"/>
        <w:bottom w:val="none" w:sz="0" w:space="0" w:color="auto"/>
        <w:right w:val="none" w:sz="0" w:space="0" w:color="auto"/>
      </w:divBdr>
    </w:div>
    <w:div w:id="1645623949">
      <w:bodyDiv w:val="1"/>
      <w:marLeft w:val="0"/>
      <w:marRight w:val="0"/>
      <w:marTop w:val="0"/>
      <w:marBottom w:val="0"/>
      <w:divBdr>
        <w:top w:val="none" w:sz="0" w:space="0" w:color="auto"/>
        <w:left w:val="none" w:sz="0" w:space="0" w:color="auto"/>
        <w:bottom w:val="none" w:sz="0" w:space="0" w:color="auto"/>
        <w:right w:val="none" w:sz="0" w:space="0" w:color="auto"/>
      </w:divBdr>
    </w:div>
    <w:div w:id="1654021501">
      <w:bodyDiv w:val="1"/>
      <w:marLeft w:val="0"/>
      <w:marRight w:val="0"/>
      <w:marTop w:val="0"/>
      <w:marBottom w:val="0"/>
      <w:divBdr>
        <w:top w:val="none" w:sz="0" w:space="0" w:color="auto"/>
        <w:left w:val="none" w:sz="0" w:space="0" w:color="auto"/>
        <w:bottom w:val="none" w:sz="0" w:space="0" w:color="auto"/>
        <w:right w:val="none" w:sz="0" w:space="0" w:color="auto"/>
      </w:divBdr>
    </w:div>
    <w:div w:id="1659917773">
      <w:bodyDiv w:val="1"/>
      <w:marLeft w:val="0"/>
      <w:marRight w:val="0"/>
      <w:marTop w:val="0"/>
      <w:marBottom w:val="0"/>
      <w:divBdr>
        <w:top w:val="none" w:sz="0" w:space="0" w:color="auto"/>
        <w:left w:val="none" w:sz="0" w:space="0" w:color="auto"/>
        <w:bottom w:val="none" w:sz="0" w:space="0" w:color="auto"/>
        <w:right w:val="none" w:sz="0" w:space="0" w:color="auto"/>
      </w:divBdr>
    </w:div>
    <w:div w:id="1664772233">
      <w:bodyDiv w:val="1"/>
      <w:marLeft w:val="0"/>
      <w:marRight w:val="0"/>
      <w:marTop w:val="0"/>
      <w:marBottom w:val="0"/>
      <w:divBdr>
        <w:top w:val="none" w:sz="0" w:space="0" w:color="auto"/>
        <w:left w:val="none" w:sz="0" w:space="0" w:color="auto"/>
        <w:bottom w:val="none" w:sz="0" w:space="0" w:color="auto"/>
        <w:right w:val="none" w:sz="0" w:space="0" w:color="auto"/>
      </w:divBdr>
    </w:div>
    <w:div w:id="1667783677">
      <w:bodyDiv w:val="1"/>
      <w:marLeft w:val="0"/>
      <w:marRight w:val="0"/>
      <w:marTop w:val="0"/>
      <w:marBottom w:val="0"/>
      <w:divBdr>
        <w:top w:val="none" w:sz="0" w:space="0" w:color="auto"/>
        <w:left w:val="none" w:sz="0" w:space="0" w:color="auto"/>
        <w:bottom w:val="none" w:sz="0" w:space="0" w:color="auto"/>
        <w:right w:val="none" w:sz="0" w:space="0" w:color="auto"/>
      </w:divBdr>
    </w:div>
    <w:div w:id="1678146577">
      <w:bodyDiv w:val="1"/>
      <w:marLeft w:val="0"/>
      <w:marRight w:val="0"/>
      <w:marTop w:val="0"/>
      <w:marBottom w:val="0"/>
      <w:divBdr>
        <w:top w:val="none" w:sz="0" w:space="0" w:color="auto"/>
        <w:left w:val="none" w:sz="0" w:space="0" w:color="auto"/>
        <w:bottom w:val="none" w:sz="0" w:space="0" w:color="auto"/>
        <w:right w:val="none" w:sz="0" w:space="0" w:color="auto"/>
      </w:divBdr>
    </w:div>
    <w:div w:id="1679844903">
      <w:bodyDiv w:val="1"/>
      <w:marLeft w:val="0"/>
      <w:marRight w:val="0"/>
      <w:marTop w:val="0"/>
      <w:marBottom w:val="0"/>
      <w:divBdr>
        <w:top w:val="none" w:sz="0" w:space="0" w:color="auto"/>
        <w:left w:val="none" w:sz="0" w:space="0" w:color="auto"/>
        <w:bottom w:val="none" w:sz="0" w:space="0" w:color="auto"/>
        <w:right w:val="none" w:sz="0" w:space="0" w:color="auto"/>
      </w:divBdr>
    </w:div>
    <w:div w:id="1681470609">
      <w:bodyDiv w:val="1"/>
      <w:marLeft w:val="0"/>
      <w:marRight w:val="0"/>
      <w:marTop w:val="0"/>
      <w:marBottom w:val="0"/>
      <w:divBdr>
        <w:top w:val="none" w:sz="0" w:space="0" w:color="auto"/>
        <w:left w:val="none" w:sz="0" w:space="0" w:color="auto"/>
        <w:bottom w:val="none" w:sz="0" w:space="0" w:color="auto"/>
        <w:right w:val="none" w:sz="0" w:space="0" w:color="auto"/>
      </w:divBdr>
    </w:div>
    <w:div w:id="1682589005">
      <w:bodyDiv w:val="1"/>
      <w:marLeft w:val="0"/>
      <w:marRight w:val="0"/>
      <w:marTop w:val="0"/>
      <w:marBottom w:val="0"/>
      <w:divBdr>
        <w:top w:val="none" w:sz="0" w:space="0" w:color="auto"/>
        <w:left w:val="none" w:sz="0" w:space="0" w:color="auto"/>
        <w:bottom w:val="none" w:sz="0" w:space="0" w:color="auto"/>
        <w:right w:val="none" w:sz="0" w:space="0" w:color="auto"/>
      </w:divBdr>
    </w:div>
    <w:div w:id="1690139165">
      <w:bodyDiv w:val="1"/>
      <w:marLeft w:val="0"/>
      <w:marRight w:val="0"/>
      <w:marTop w:val="0"/>
      <w:marBottom w:val="0"/>
      <w:divBdr>
        <w:top w:val="none" w:sz="0" w:space="0" w:color="auto"/>
        <w:left w:val="none" w:sz="0" w:space="0" w:color="auto"/>
        <w:bottom w:val="none" w:sz="0" w:space="0" w:color="auto"/>
        <w:right w:val="none" w:sz="0" w:space="0" w:color="auto"/>
      </w:divBdr>
    </w:div>
    <w:div w:id="1690713056">
      <w:bodyDiv w:val="1"/>
      <w:marLeft w:val="0"/>
      <w:marRight w:val="0"/>
      <w:marTop w:val="0"/>
      <w:marBottom w:val="0"/>
      <w:divBdr>
        <w:top w:val="none" w:sz="0" w:space="0" w:color="auto"/>
        <w:left w:val="none" w:sz="0" w:space="0" w:color="auto"/>
        <w:bottom w:val="none" w:sz="0" w:space="0" w:color="auto"/>
        <w:right w:val="none" w:sz="0" w:space="0" w:color="auto"/>
      </w:divBdr>
    </w:div>
    <w:div w:id="1698039499">
      <w:bodyDiv w:val="1"/>
      <w:marLeft w:val="0"/>
      <w:marRight w:val="0"/>
      <w:marTop w:val="0"/>
      <w:marBottom w:val="0"/>
      <w:divBdr>
        <w:top w:val="none" w:sz="0" w:space="0" w:color="auto"/>
        <w:left w:val="none" w:sz="0" w:space="0" w:color="auto"/>
        <w:bottom w:val="none" w:sz="0" w:space="0" w:color="auto"/>
        <w:right w:val="none" w:sz="0" w:space="0" w:color="auto"/>
      </w:divBdr>
    </w:div>
    <w:div w:id="1701393360">
      <w:bodyDiv w:val="1"/>
      <w:marLeft w:val="0"/>
      <w:marRight w:val="0"/>
      <w:marTop w:val="0"/>
      <w:marBottom w:val="0"/>
      <w:divBdr>
        <w:top w:val="none" w:sz="0" w:space="0" w:color="auto"/>
        <w:left w:val="none" w:sz="0" w:space="0" w:color="auto"/>
        <w:bottom w:val="none" w:sz="0" w:space="0" w:color="auto"/>
        <w:right w:val="none" w:sz="0" w:space="0" w:color="auto"/>
      </w:divBdr>
    </w:div>
    <w:div w:id="1701854982">
      <w:bodyDiv w:val="1"/>
      <w:marLeft w:val="0"/>
      <w:marRight w:val="0"/>
      <w:marTop w:val="0"/>
      <w:marBottom w:val="0"/>
      <w:divBdr>
        <w:top w:val="none" w:sz="0" w:space="0" w:color="auto"/>
        <w:left w:val="none" w:sz="0" w:space="0" w:color="auto"/>
        <w:bottom w:val="none" w:sz="0" w:space="0" w:color="auto"/>
        <w:right w:val="none" w:sz="0" w:space="0" w:color="auto"/>
      </w:divBdr>
    </w:div>
    <w:div w:id="1707287427">
      <w:bodyDiv w:val="1"/>
      <w:marLeft w:val="0"/>
      <w:marRight w:val="0"/>
      <w:marTop w:val="0"/>
      <w:marBottom w:val="0"/>
      <w:divBdr>
        <w:top w:val="none" w:sz="0" w:space="0" w:color="auto"/>
        <w:left w:val="none" w:sz="0" w:space="0" w:color="auto"/>
        <w:bottom w:val="none" w:sz="0" w:space="0" w:color="auto"/>
        <w:right w:val="none" w:sz="0" w:space="0" w:color="auto"/>
      </w:divBdr>
    </w:div>
    <w:div w:id="1712076453">
      <w:bodyDiv w:val="1"/>
      <w:marLeft w:val="0"/>
      <w:marRight w:val="0"/>
      <w:marTop w:val="0"/>
      <w:marBottom w:val="0"/>
      <w:divBdr>
        <w:top w:val="none" w:sz="0" w:space="0" w:color="auto"/>
        <w:left w:val="none" w:sz="0" w:space="0" w:color="auto"/>
        <w:bottom w:val="none" w:sz="0" w:space="0" w:color="auto"/>
        <w:right w:val="none" w:sz="0" w:space="0" w:color="auto"/>
      </w:divBdr>
    </w:div>
    <w:div w:id="1715691130">
      <w:bodyDiv w:val="1"/>
      <w:marLeft w:val="0"/>
      <w:marRight w:val="0"/>
      <w:marTop w:val="0"/>
      <w:marBottom w:val="0"/>
      <w:divBdr>
        <w:top w:val="none" w:sz="0" w:space="0" w:color="auto"/>
        <w:left w:val="none" w:sz="0" w:space="0" w:color="auto"/>
        <w:bottom w:val="none" w:sz="0" w:space="0" w:color="auto"/>
        <w:right w:val="none" w:sz="0" w:space="0" w:color="auto"/>
      </w:divBdr>
    </w:div>
    <w:div w:id="1717779254">
      <w:bodyDiv w:val="1"/>
      <w:marLeft w:val="0"/>
      <w:marRight w:val="0"/>
      <w:marTop w:val="0"/>
      <w:marBottom w:val="0"/>
      <w:divBdr>
        <w:top w:val="none" w:sz="0" w:space="0" w:color="auto"/>
        <w:left w:val="none" w:sz="0" w:space="0" w:color="auto"/>
        <w:bottom w:val="none" w:sz="0" w:space="0" w:color="auto"/>
        <w:right w:val="none" w:sz="0" w:space="0" w:color="auto"/>
      </w:divBdr>
    </w:div>
    <w:div w:id="1720282251">
      <w:bodyDiv w:val="1"/>
      <w:marLeft w:val="0"/>
      <w:marRight w:val="0"/>
      <w:marTop w:val="0"/>
      <w:marBottom w:val="0"/>
      <w:divBdr>
        <w:top w:val="none" w:sz="0" w:space="0" w:color="auto"/>
        <w:left w:val="none" w:sz="0" w:space="0" w:color="auto"/>
        <w:bottom w:val="none" w:sz="0" w:space="0" w:color="auto"/>
        <w:right w:val="none" w:sz="0" w:space="0" w:color="auto"/>
      </w:divBdr>
    </w:div>
    <w:div w:id="1723945158">
      <w:bodyDiv w:val="1"/>
      <w:marLeft w:val="0"/>
      <w:marRight w:val="0"/>
      <w:marTop w:val="0"/>
      <w:marBottom w:val="0"/>
      <w:divBdr>
        <w:top w:val="none" w:sz="0" w:space="0" w:color="auto"/>
        <w:left w:val="none" w:sz="0" w:space="0" w:color="auto"/>
        <w:bottom w:val="none" w:sz="0" w:space="0" w:color="auto"/>
        <w:right w:val="none" w:sz="0" w:space="0" w:color="auto"/>
      </w:divBdr>
      <w:divsChild>
        <w:div w:id="1603416255">
          <w:marLeft w:val="0"/>
          <w:marRight w:val="0"/>
          <w:marTop w:val="0"/>
          <w:marBottom w:val="0"/>
          <w:divBdr>
            <w:top w:val="none" w:sz="0" w:space="0" w:color="auto"/>
            <w:left w:val="none" w:sz="0" w:space="0" w:color="auto"/>
            <w:bottom w:val="none" w:sz="0" w:space="0" w:color="auto"/>
            <w:right w:val="none" w:sz="0" w:space="0" w:color="auto"/>
          </w:divBdr>
        </w:div>
        <w:div w:id="656766039">
          <w:marLeft w:val="0"/>
          <w:marRight w:val="0"/>
          <w:marTop w:val="0"/>
          <w:marBottom w:val="0"/>
          <w:divBdr>
            <w:top w:val="none" w:sz="0" w:space="0" w:color="auto"/>
            <w:left w:val="none" w:sz="0" w:space="0" w:color="auto"/>
            <w:bottom w:val="none" w:sz="0" w:space="0" w:color="auto"/>
            <w:right w:val="none" w:sz="0" w:space="0" w:color="auto"/>
          </w:divBdr>
        </w:div>
        <w:div w:id="1659116652">
          <w:marLeft w:val="0"/>
          <w:marRight w:val="0"/>
          <w:marTop w:val="0"/>
          <w:marBottom w:val="0"/>
          <w:divBdr>
            <w:top w:val="none" w:sz="0" w:space="0" w:color="auto"/>
            <w:left w:val="none" w:sz="0" w:space="0" w:color="auto"/>
            <w:bottom w:val="none" w:sz="0" w:space="0" w:color="auto"/>
            <w:right w:val="none" w:sz="0" w:space="0" w:color="auto"/>
          </w:divBdr>
        </w:div>
        <w:div w:id="1649506186">
          <w:marLeft w:val="0"/>
          <w:marRight w:val="0"/>
          <w:marTop w:val="0"/>
          <w:marBottom w:val="0"/>
          <w:divBdr>
            <w:top w:val="none" w:sz="0" w:space="0" w:color="auto"/>
            <w:left w:val="none" w:sz="0" w:space="0" w:color="auto"/>
            <w:bottom w:val="none" w:sz="0" w:space="0" w:color="auto"/>
            <w:right w:val="none" w:sz="0" w:space="0" w:color="auto"/>
          </w:divBdr>
        </w:div>
        <w:div w:id="474566920">
          <w:marLeft w:val="0"/>
          <w:marRight w:val="0"/>
          <w:marTop w:val="0"/>
          <w:marBottom w:val="0"/>
          <w:divBdr>
            <w:top w:val="none" w:sz="0" w:space="0" w:color="auto"/>
            <w:left w:val="none" w:sz="0" w:space="0" w:color="auto"/>
            <w:bottom w:val="none" w:sz="0" w:space="0" w:color="auto"/>
            <w:right w:val="none" w:sz="0" w:space="0" w:color="auto"/>
          </w:divBdr>
        </w:div>
        <w:div w:id="957756760">
          <w:marLeft w:val="0"/>
          <w:marRight w:val="0"/>
          <w:marTop w:val="0"/>
          <w:marBottom w:val="0"/>
          <w:divBdr>
            <w:top w:val="none" w:sz="0" w:space="0" w:color="auto"/>
            <w:left w:val="none" w:sz="0" w:space="0" w:color="auto"/>
            <w:bottom w:val="none" w:sz="0" w:space="0" w:color="auto"/>
            <w:right w:val="none" w:sz="0" w:space="0" w:color="auto"/>
          </w:divBdr>
        </w:div>
        <w:div w:id="106002897">
          <w:marLeft w:val="0"/>
          <w:marRight w:val="0"/>
          <w:marTop w:val="0"/>
          <w:marBottom w:val="0"/>
          <w:divBdr>
            <w:top w:val="none" w:sz="0" w:space="0" w:color="auto"/>
            <w:left w:val="none" w:sz="0" w:space="0" w:color="auto"/>
            <w:bottom w:val="none" w:sz="0" w:space="0" w:color="auto"/>
            <w:right w:val="none" w:sz="0" w:space="0" w:color="auto"/>
          </w:divBdr>
        </w:div>
        <w:div w:id="1863084643">
          <w:marLeft w:val="0"/>
          <w:marRight w:val="0"/>
          <w:marTop w:val="0"/>
          <w:marBottom w:val="0"/>
          <w:divBdr>
            <w:top w:val="none" w:sz="0" w:space="0" w:color="auto"/>
            <w:left w:val="none" w:sz="0" w:space="0" w:color="auto"/>
            <w:bottom w:val="none" w:sz="0" w:space="0" w:color="auto"/>
            <w:right w:val="none" w:sz="0" w:space="0" w:color="auto"/>
          </w:divBdr>
        </w:div>
        <w:div w:id="39325331">
          <w:marLeft w:val="0"/>
          <w:marRight w:val="0"/>
          <w:marTop w:val="0"/>
          <w:marBottom w:val="0"/>
          <w:divBdr>
            <w:top w:val="none" w:sz="0" w:space="0" w:color="auto"/>
            <w:left w:val="none" w:sz="0" w:space="0" w:color="auto"/>
            <w:bottom w:val="none" w:sz="0" w:space="0" w:color="auto"/>
            <w:right w:val="none" w:sz="0" w:space="0" w:color="auto"/>
          </w:divBdr>
        </w:div>
        <w:div w:id="868183584">
          <w:marLeft w:val="0"/>
          <w:marRight w:val="0"/>
          <w:marTop w:val="0"/>
          <w:marBottom w:val="0"/>
          <w:divBdr>
            <w:top w:val="none" w:sz="0" w:space="0" w:color="auto"/>
            <w:left w:val="none" w:sz="0" w:space="0" w:color="auto"/>
            <w:bottom w:val="none" w:sz="0" w:space="0" w:color="auto"/>
            <w:right w:val="none" w:sz="0" w:space="0" w:color="auto"/>
          </w:divBdr>
        </w:div>
        <w:div w:id="2048097228">
          <w:marLeft w:val="0"/>
          <w:marRight w:val="0"/>
          <w:marTop w:val="0"/>
          <w:marBottom w:val="0"/>
          <w:divBdr>
            <w:top w:val="none" w:sz="0" w:space="0" w:color="auto"/>
            <w:left w:val="none" w:sz="0" w:space="0" w:color="auto"/>
            <w:bottom w:val="none" w:sz="0" w:space="0" w:color="auto"/>
            <w:right w:val="none" w:sz="0" w:space="0" w:color="auto"/>
          </w:divBdr>
        </w:div>
        <w:div w:id="1851916508">
          <w:marLeft w:val="0"/>
          <w:marRight w:val="0"/>
          <w:marTop w:val="0"/>
          <w:marBottom w:val="0"/>
          <w:divBdr>
            <w:top w:val="none" w:sz="0" w:space="0" w:color="auto"/>
            <w:left w:val="none" w:sz="0" w:space="0" w:color="auto"/>
            <w:bottom w:val="none" w:sz="0" w:space="0" w:color="auto"/>
            <w:right w:val="none" w:sz="0" w:space="0" w:color="auto"/>
          </w:divBdr>
        </w:div>
        <w:div w:id="2115857921">
          <w:marLeft w:val="0"/>
          <w:marRight w:val="0"/>
          <w:marTop w:val="0"/>
          <w:marBottom w:val="0"/>
          <w:divBdr>
            <w:top w:val="none" w:sz="0" w:space="0" w:color="auto"/>
            <w:left w:val="none" w:sz="0" w:space="0" w:color="auto"/>
            <w:bottom w:val="none" w:sz="0" w:space="0" w:color="auto"/>
            <w:right w:val="none" w:sz="0" w:space="0" w:color="auto"/>
          </w:divBdr>
        </w:div>
        <w:div w:id="1296175537">
          <w:marLeft w:val="0"/>
          <w:marRight w:val="0"/>
          <w:marTop w:val="0"/>
          <w:marBottom w:val="0"/>
          <w:divBdr>
            <w:top w:val="none" w:sz="0" w:space="0" w:color="auto"/>
            <w:left w:val="none" w:sz="0" w:space="0" w:color="auto"/>
            <w:bottom w:val="none" w:sz="0" w:space="0" w:color="auto"/>
            <w:right w:val="none" w:sz="0" w:space="0" w:color="auto"/>
          </w:divBdr>
        </w:div>
        <w:div w:id="1116752415">
          <w:marLeft w:val="0"/>
          <w:marRight w:val="0"/>
          <w:marTop w:val="0"/>
          <w:marBottom w:val="0"/>
          <w:divBdr>
            <w:top w:val="none" w:sz="0" w:space="0" w:color="auto"/>
            <w:left w:val="none" w:sz="0" w:space="0" w:color="auto"/>
            <w:bottom w:val="none" w:sz="0" w:space="0" w:color="auto"/>
            <w:right w:val="none" w:sz="0" w:space="0" w:color="auto"/>
          </w:divBdr>
        </w:div>
        <w:div w:id="780226761">
          <w:marLeft w:val="0"/>
          <w:marRight w:val="0"/>
          <w:marTop w:val="0"/>
          <w:marBottom w:val="0"/>
          <w:divBdr>
            <w:top w:val="none" w:sz="0" w:space="0" w:color="auto"/>
            <w:left w:val="none" w:sz="0" w:space="0" w:color="auto"/>
            <w:bottom w:val="none" w:sz="0" w:space="0" w:color="auto"/>
            <w:right w:val="none" w:sz="0" w:space="0" w:color="auto"/>
          </w:divBdr>
        </w:div>
        <w:div w:id="1067385621">
          <w:marLeft w:val="0"/>
          <w:marRight w:val="0"/>
          <w:marTop w:val="0"/>
          <w:marBottom w:val="0"/>
          <w:divBdr>
            <w:top w:val="none" w:sz="0" w:space="0" w:color="auto"/>
            <w:left w:val="none" w:sz="0" w:space="0" w:color="auto"/>
            <w:bottom w:val="none" w:sz="0" w:space="0" w:color="auto"/>
            <w:right w:val="none" w:sz="0" w:space="0" w:color="auto"/>
          </w:divBdr>
        </w:div>
        <w:div w:id="865216967">
          <w:marLeft w:val="0"/>
          <w:marRight w:val="0"/>
          <w:marTop w:val="0"/>
          <w:marBottom w:val="0"/>
          <w:divBdr>
            <w:top w:val="none" w:sz="0" w:space="0" w:color="auto"/>
            <w:left w:val="none" w:sz="0" w:space="0" w:color="auto"/>
            <w:bottom w:val="none" w:sz="0" w:space="0" w:color="auto"/>
            <w:right w:val="none" w:sz="0" w:space="0" w:color="auto"/>
          </w:divBdr>
        </w:div>
        <w:div w:id="961885693">
          <w:marLeft w:val="0"/>
          <w:marRight w:val="0"/>
          <w:marTop w:val="0"/>
          <w:marBottom w:val="0"/>
          <w:divBdr>
            <w:top w:val="none" w:sz="0" w:space="0" w:color="auto"/>
            <w:left w:val="none" w:sz="0" w:space="0" w:color="auto"/>
            <w:bottom w:val="none" w:sz="0" w:space="0" w:color="auto"/>
            <w:right w:val="none" w:sz="0" w:space="0" w:color="auto"/>
          </w:divBdr>
        </w:div>
        <w:div w:id="1214656568">
          <w:marLeft w:val="0"/>
          <w:marRight w:val="0"/>
          <w:marTop w:val="0"/>
          <w:marBottom w:val="0"/>
          <w:divBdr>
            <w:top w:val="none" w:sz="0" w:space="0" w:color="auto"/>
            <w:left w:val="none" w:sz="0" w:space="0" w:color="auto"/>
            <w:bottom w:val="none" w:sz="0" w:space="0" w:color="auto"/>
            <w:right w:val="none" w:sz="0" w:space="0" w:color="auto"/>
          </w:divBdr>
        </w:div>
        <w:div w:id="1525897012">
          <w:marLeft w:val="0"/>
          <w:marRight w:val="0"/>
          <w:marTop w:val="0"/>
          <w:marBottom w:val="0"/>
          <w:divBdr>
            <w:top w:val="none" w:sz="0" w:space="0" w:color="auto"/>
            <w:left w:val="none" w:sz="0" w:space="0" w:color="auto"/>
            <w:bottom w:val="none" w:sz="0" w:space="0" w:color="auto"/>
            <w:right w:val="none" w:sz="0" w:space="0" w:color="auto"/>
          </w:divBdr>
        </w:div>
        <w:div w:id="201290242">
          <w:marLeft w:val="0"/>
          <w:marRight w:val="0"/>
          <w:marTop w:val="0"/>
          <w:marBottom w:val="0"/>
          <w:divBdr>
            <w:top w:val="none" w:sz="0" w:space="0" w:color="auto"/>
            <w:left w:val="none" w:sz="0" w:space="0" w:color="auto"/>
            <w:bottom w:val="none" w:sz="0" w:space="0" w:color="auto"/>
            <w:right w:val="none" w:sz="0" w:space="0" w:color="auto"/>
          </w:divBdr>
        </w:div>
      </w:divsChild>
    </w:div>
    <w:div w:id="1730885246">
      <w:bodyDiv w:val="1"/>
      <w:marLeft w:val="0"/>
      <w:marRight w:val="0"/>
      <w:marTop w:val="0"/>
      <w:marBottom w:val="0"/>
      <w:divBdr>
        <w:top w:val="none" w:sz="0" w:space="0" w:color="auto"/>
        <w:left w:val="none" w:sz="0" w:space="0" w:color="auto"/>
        <w:bottom w:val="none" w:sz="0" w:space="0" w:color="auto"/>
        <w:right w:val="none" w:sz="0" w:space="0" w:color="auto"/>
      </w:divBdr>
    </w:div>
    <w:div w:id="1734621429">
      <w:bodyDiv w:val="1"/>
      <w:marLeft w:val="0"/>
      <w:marRight w:val="0"/>
      <w:marTop w:val="0"/>
      <w:marBottom w:val="0"/>
      <w:divBdr>
        <w:top w:val="none" w:sz="0" w:space="0" w:color="auto"/>
        <w:left w:val="none" w:sz="0" w:space="0" w:color="auto"/>
        <w:bottom w:val="none" w:sz="0" w:space="0" w:color="auto"/>
        <w:right w:val="none" w:sz="0" w:space="0" w:color="auto"/>
      </w:divBdr>
    </w:div>
    <w:div w:id="1737434454">
      <w:bodyDiv w:val="1"/>
      <w:marLeft w:val="0"/>
      <w:marRight w:val="0"/>
      <w:marTop w:val="0"/>
      <w:marBottom w:val="0"/>
      <w:divBdr>
        <w:top w:val="none" w:sz="0" w:space="0" w:color="auto"/>
        <w:left w:val="none" w:sz="0" w:space="0" w:color="auto"/>
        <w:bottom w:val="none" w:sz="0" w:space="0" w:color="auto"/>
        <w:right w:val="none" w:sz="0" w:space="0" w:color="auto"/>
      </w:divBdr>
    </w:div>
    <w:div w:id="1746101178">
      <w:bodyDiv w:val="1"/>
      <w:marLeft w:val="0"/>
      <w:marRight w:val="0"/>
      <w:marTop w:val="0"/>
      <w:marBottom w:val="0"/>
      <w:divBdr>
        <w:top w:val="none" w:sz="0" w:space="0" w:color="auto"/>
        <w:left w:val="none" w:sz="0" w:space="0" w:color="auto"/>
        <w:bottom w:val="none" w:sz="0" w:space="0" w:color="auto"/>
        <w:right w:val="none" w:sz="0" w:space="0" w:color="auto"/>
      </w:divBdr>
    </w:div>
    <w:div w:id="1747845228">
      <w:bodyDiv w:val="1"/>
      <w:marLeft w:val="0"/>
      <w:marRight w:val="0"/>
      <w:marTop w:val="0"/>
      <w:marBottom w:val="0"/>
      <w:divBdr>
        <w:top w:val="none" w:sz="0" w:space="0" w:color="auto"/>
        <w:left w:val="none" w:sz="0" w:space="0" w:color="auto"/>
        <w:bottom w:val="none" w:sz="0" w:space="0" w:color="auto"/>
        <w:right w:val="none" w:sz="0" w:space="0" w:color="auto"/>
      </w:divBdr>
    </w:div>
    <w:div w:id="1758746829">
      <w:bodyDiv w:val="1"/>
      <w:marLeft w:val="0"/>
      <w:marRight w:val="0"/>
      <w:marTop w:val="0"/>
      <w:marBottom w:val="0"/>
      <w:divBdr>
        <w:top w:val="none" w:sz="0" w:space="0" w:color="auto"/>
        <w:left w:val="none" w:sz="0" w:space="0" w:color="auto"/>
        <w:bottom w:val="none" w:sz="0" w:space="0" w:color="auto"/>
        <w:right w:val="none" w:sz="0" w:space="0" w:color="auto"/>
      </w:divBdr>
    </w:div>
    <w:div w:id="1761751421">
      <w:bodyDiv w:val="1"/>
      <w:marLeft w:val="0"/>
      <w:marRight w:val="0"/>
      <w:marTop w:val="0"/>
      <w:marBottom w:val="0"/>
      <w:divBdr>
        <w:top w:val="none" w:sz="0" w:space="0" w:color="auto"/>
        <w:left w:val="none" w:sz="0" w:space="0" w:color="auto"/>
        <w:bottom w:val="none" w:sz="0" w:space="0" w:color="auto"/>
        <w:right w:val="none" w:sz="0" w:space="0" w:color="auto"/>
      </w:divBdr>
    </w:div>
    <w:div w:id="1770999352">
      <w:bodyDiv w:val="1"/>
      <w:marLeft w:val="0"/>
      <w:marRight w:val="0"/>
      <w:marTop w:val="0"/>
      <w:marBottom w:val="0"/>
      <w:divBdr>
        <w:top w:val="none" w:sz="0" w:space="0" w:color="auto"/>
        <w:left w:val="none" w:sz="0" w:space="0" w:color="auto"/>
        <w:bottom w:val="none" w:sz="0" w:space="0" w:color="auto"/>
        <w:right w:val="none" w:sz="0" w:space="0" w:color="auto"/>
      </w:divBdr>
    </w:div>
    <w:div w:id="1771731478">
      <w:bodyDiv w:val="1"/>
      <w:marLeft w:val="0"/>
      <w:marRight w:val="0"/>
      <w:marTop w:val="0"/>
      <w:marBottom w:val="0"/>
      <w:divBdr>
        <w:top w:val="none" w:sz="0" w:space="0" w:color="auto"/>
        <w:left w:val="none" w:sz="0" w:space="0" w:color="auto"/>
        <w:bottom w:val="none" w:sz="0" w:space="0" w:color="auto"/>
        <w:right w:val="none" w:sz="0" w:space="0" w:color="auto"/>
      </w:divBdr>
    </w:div>
    <w:div w:id="1776515015">
      <w:bodyDiv w:val="1"/>
      <w:marLeft w:val="0"/>
      <w:marRight w:val="0"/>
      <w:marTop w:val="0"/>
      <w:marBottom w:val="0"/>
      <w:divBdr>
        <w:top w:val="none" w:sz="0" w:space="0" w:color="auto"/>
        <w:left w:val="none" w:sz="0" w:space="0" w:color="auto"/>
        <w:bottom w:val="none" w:sz="0" w:space="0" w:color="auto"/>
        <w:right w:val="none" w:sz="0" w:space="0" w:color="auto"/>
      </w:divBdr>
    </w:div>
    <w:div w:id="1778133673">
      <w:bodyDiv w:val="1"/>
      <w:marLeft w:val="0"/>
      <w:marRight w:val="0"/>
      <w:marTop w:val="0"/>
      <w:marBottom w:val="0"/>
      <w:divBdr>
        <w:top w:val="none" w:sz="0" w:space="0" w:color="auto"/>
        <w:left w:val="none" w:sz="0" w:space="0" w:color="auto"/>
        <w:bottom w:val="none" w:sz="0" w:space="0" w:color="auto"/>
        <w:right w:val="none" w:sz="0" w:space="0" w:color="auto"/>
      </w:divBdr>
    </w:div>
    <w:div w:id="1779982113">
      <w:bodyDiv w:val="1"/>
      <w:marLeft w:val="0"/>
      <w:marRight w:val="0"/>
      <w:marTop w:val="0"/>
      <w:marBottom w:val="0"/>
      <w:divBdr>
        <w:top w:val="none" w:sz="0" w:space="0" w:color="auto"/>
        <w:left w:val="none" w:sz="0" w:space="0" w:color="auto"/>
        <w:bottom w:val="none" w:sz="0" w:space="0" w:color="auto"/>
        <w:right w:val="none" w:sz="0" w:space="0" w:color="auto"/>
      </w:divBdr>
    </w:div>
    <w:div w:id="1780831340">
      <w:bodyDiv w:val="1"/>
      <w:marLeft w:val="0"/>
      <w:marRight w:val="0"/>
      <w:marTop w:val="0"/>
      <w:marBottom w:val="0"/>
      <w:divBdr>
        <w:top w:val="none" w:sz="0" w:space="0" w:color="auto"/>
        <w:left w:val="none" w:sz="0" w:space="0" w:color="auto"/>
        <w:bottom w:val="none" w:sz="0" w:space="0" w:color="auto"/>
        <w:right w:val="none" w:sz="0" w:space="0" w:color="auto"/>
      </w:divBdr>
    </w:div>
    <w:div w:id="1801265106">
      <w:bodyDiv w:val="1"/>
      <w:marLeft w:val="0"/>
      <w:marRight w:val="0"/>
      <w:marTop w:val="0"/>
      <w:marBottom w:val="0"/>
      <w:divBdr>
        <w:top w:val="none" w:sz="0" w:space="0" w:color="auto"/>
        <w:left w:val="none" w:sz="0" w:space="0" w:color="auto"/>
        <w:bottom w:val="none" w:sz="0" w:space="0" w:color="auto"/>
        <w:right w:val="none" w:sz="0" w:space="0" w:color="auto"/>
      </w:divBdr>
    </w:div>
    <w:div w:id="1801998160">
      <w:bodyDiv w:val="1"/>
      <w:marLeft w:val="0"/>
      <w:marRight w:val="0"/>
      <w:marTop w:val="0"/>
      <w:marBottom w:val="0"/>
      <w:divBdr>
        <w:top w:val="none" w:sz="0" w:space="0" w:color="auto"/>
        <w:left w:val="none" w:sz="0" w:space="0" w:color="auto"/>
        <w:bottom w:val="none" w:sz="0" w:space="0" w:color="auto"/>
        <w:right w:val="none" w:sz="0" w:space="0" w:color="auto"/>
      </w:divBdr>
    </w:div>
    <w:div w:id="1814986208">
      <w:bodyDiv w:val="1"/>
      <w:marLeft w:val="0"/>
      <w:marRight w:val="0"/>
      <w:marTop w:val="0"/>
      <w:marBottom w:val="0"/>
      <w:divBdr>
        <w:top w:val="none" w:sz="0" w:space="0" w:color="auto"/>
        <w:left w:val="none" w:sz="0" w:space="0" w:color="auto"/>
        <w:bottom w:val="none" w:sz="0" w:space="0" w:color="auto"/>
        <w:right w:val="none" w:sz="0" w:space="0" w:color="auto"/>
      </w:divBdr>
    </w:div>
    <w:div w:id="1816140623">
      <w:bodyDiv w:val="1"/>
      <w:marLeft w:val="0"/>
      <w:marRight w:val="0"/>
      <w:marTop w:val="0"/>
      <w:marBottom w:val="0"/>
      <w:divBdr>
        <w:top w:val="none" w:sz="0" w:space="0" w:color="auto"/>
        <w:left w:val="none" w:sz="0" w:space="0" w:color="auto"/>
        <w:bottom w:val="none" w:sz="0" w:space="0" w:color="auto"/>
        <w:right w:val="none" w:sz="0" w:space="0" w:color="auto"/>
      </w:divBdr>
    </w:div>
    <w:div w:id="1816337319">
      <w:bodyDiv w:val="1"/>
      <w:marLeft w:val="0"/>
      <w:marRight w:val="0"/>
      <w:marTop w:val="0"/>
      <w:marBottom w:val="0"/>
      <w:divBdr>
        <w:top w:val="none" w:sz="0" w:space="0" w:color="auto"/>
        <w:left w:val="none" w:sz="0" w:space="0" w:color="auto"/>
        <w:bottom w:val="none" w:sz="0" w:space="0" w:color="auto"/>
        <w:right w:val="none" w:sz="0" w:space="0" w:color="auto"/>
      </w:divBdr>
    </w:div>
    <w:div w:id="1827044654">
      <w:bodyDiv w:val="1"/>
      <w:marLeft w:val="0"/>
      <w:marRight w:val="0"/>
      <w:marTop w:val="0"/>
      <w:marBottom w:val="0"/>
      <w:divBdr>
        <w:top w:val="none" w:sz="0" w:space="0" w:color="auto"/>
        <w:left w:val="none" w:sz="0" w:space="0" w:color="auto"/>
        <w:bottom w:val="none" w:sz="0" w:space="0" w:color="auto"/>
        <w:right w:val="none" w:sz="0" w:space="0" w:color="auto"/>
      </w:divBdr>
    </w:div>
    <w:div w:id="1828861305">
      <w:bodyDiv w:val="1"/>
      <w:marLeft w:val="0"/>
      <w:marRight w:val="0"/>
      <w:marTop w:val="0"/>
      <w:marBottom w:val="0"/>
      <w:divBdr>
        <w:top w:val="none" w:sz="0" w:space="0" w:color="auto"/>
        <w:left w:val="none" w:sz="0" w:space="0" w:color="auto"/>
        <w:bottom w:val="none" w:sz="0" w:space="0" w:color="auto"/>
        <w:right w:val="none" w:sz="0" w:space="0" w:color="auto"/>
      </w:divBdr>
    </w:div>
    <w:div w:id="1837384008">
      <w:bodyDiv w:val="1"/>
      <w:marLeft w:val="0"/>
      <w:marRight w:val="0"/>
      <w:marTop w:val="0"/>
      <w:marBottom w:val="0"/>
      <w:divBdr>
        <w:top w:val="none" w:sz="0" w:space="0" w:color="auto"/>
        <w:left w:val="none" w:sz="0" w:space="0" w:color="auto"/>
        <w:bottom w:val="none" w:sz="0" w:space="0" w:color="auto"/>
        <w:right w:val="none" w:sz="0" w:space="0" w:color="auto"/>
      </w:divBdr>
    </w:div>
    <w:div w:id="1837530915">
      <w:bodyDiv w:val="1"/>
      <w:marLeft w:val="0"/>
      <w:marRight w:val="0"/>
      <w:marTop w:val="0"/>
      <w:marBottom w:val="0"/>
      <w:divBdr>
        <w:top w:val="none" w:sz="0" w:space="0" w:color="auto"/>
        <w:left w:val="none" w:sz="0" w:space="0" w:color="auto"/>
        <w:bottom w:val="none" w:sz="0" w:space="0" w:color="auto"/>
        <w:right w:val="none" w:sz="0" w:space="0" w:color="auto"/>
      </w:divBdr>
    </w:div>
    <w:div w:id="1839616591">
      <w:bodyDiv w:val="1"/>
      <w:marLeft w:val="0"/>
      <w:marRight w:val="0"/>
      <w:marTop w:val="0"/>
      <w:marBottom w:val="0"/>
      <w:divBdr>
        <w:top w:val="none" w:sz="0" w:space="0" w:color="auto"/>
        <w:left w:val="none" w:sz="0" w:space="0" w:color="auto"/>
        <w:bottom w:val="none" w:sz="0" w:space="0" w:color="auto"/>
        <w:right w:val="none" w:sz="0" w:space="0" w:color="auto"/>
      </w:divBdr>
    </w:div>
    <w:div w:id="1840852588">
      <w:bodyDiv w:val="1"/>
      <w:marLeft w:val="0"/>
      <w:marRight w:val="0"/>
      <w:marTop w:val="0"/>
      <w:marBottom w:val="0"/>
      <w:divBdr>
        <w:top w:val="none" w:sz="0" w:space="0" w:color="auto"/>
        <w:left w:val="none" w:sz="0" w:space="0" w:color="auto"/>
        <w:bottom w:val="none" w:sz="0" w:space="0" w:color="auto"/>
        <w:right w:val="none" w:sz="0" w:space="0" w:color="auto"/>
      </w:divBdr>
    </w:div>
    <w:div w:id="1847935113">
      <w:bodyDiv w:val="1"/>
      <w:marLeft w:val="0"/>
      <w:marRight w:val="0"/>
      <w:marTop w:val="0"/>
      <w:marBottom w:val="0"/>
      <w:divBdr>
        <w:top w:val="none" w:sz="0" w:space="0" w:color="auto"/>
        <w:left w:val="none" w:sz="0" w:space="0" w:color="auto"/>
        <w:bottom w:val="none" w:sz="0" w:space="0" w:color="auto"/>
        <w:right w:val="none" w:sz="0" w:space="0" w:color="auto"/>
      </w:divBdr>
    </w:div>
    <w:div w:id="1848406116">
      <w:bodyDiv w:val="1"/>
      <w:marLeft w:val="0"/>
      <w:marRight w:val="0"/>
      <w:marTop w:val="0"/>
      <w:marBottom w:val="0"/>
      <w:divBdr>
        <w:top w:val="none" w:sz="0" w:space="0" w:color="auto"/>
        <w:left w:val="none" w:sz="0" w:space="0" w:color="auto"/>
        <w:bottom w:val="none" w:sz="0" w:space="0" w:color="auto"/>
        <w:right w:val="none" w:sz="0" w:space="0" w:color="auto"/>
      </w:divBdr>
    </w:div>
    <w:div w:id="1853296819">
      <w:bodyDiv w:val="1"/>
      <w:marLeft w:val="0"/>
      <w:marRight w:val="0"/>
      <w:marTop w:val="0"/>
      <w:marBottom w:val="0"/>
      <w:divBdr>
        <w:top w:val="none" w:sz="0" w:space="0" w:color="auto"/>
        <w:left w:val="none" w:sz="0" w:space="0" w:color="auto"/>
        <w:bottom w:val="none" w:sz="0" w:space="0" w:color="auto"/>
        <w:right w:val="none" w:sz="0" w:space="0" w:color="auto"/>
      </w:divBdr>
    </w:div>
    <w:div w:id="1855144122">
      <w:bodyDiv w:val="1"/>
      <w:marLeft w:val="0"/>
      <w:marRight w:val="0"/>
      <w:marTop w:val="0"/>
      <w:marBottom w:val="0"/>
      <w:divBdr>
        <w:top w:val="none" w:sz="0" w:space="0" w:color="auto"/>
        <w:left w:val="none" w:sz="0" w:space="0" w:color="auto"/>
        <w:bottom w:val="none" w:sz="0" w:space="0" w:color="auto"/>
        <w:right w:val="none" w:sz="0" w:space="0" w:color="auto"/>
      </w:divBdr>
    </w:div>
    <w:div w:id="1855874005">
      <w:bodyDiv w:val="1"/>
      <w:marLeft w:val="0"/>
      <w:marRight w:val="0"/>
      <w:marTop w:val="0"/>
      <w:marBottom w:val="0"/>
      <w:divBdr>
        <w:top w:val="none" w:sz="0" w:space="0" w:color="auto"/>
        <w:left w:val="none" w:sz="0" w:space="0" w:color="auto"/>
        <w:bottom w:val="none" w:sz="0" w:space="0" w:color="auto"/>
        <w:right w:val="none" w:sz="0" w:space="0" w:color="auto"/>
      </w:divBdr>
    </w:div>
    <w:div w:id="1857503534">
      <w:bodyDiv w:val="1"/>
      <w:marLeft w:val="0"/>
      <w:marRight w:val="0"/>
      <w:marTop w:val="0"/>
      <w:marBottom w:val="0"/>
      <w:divBdr>
        <w:top w:val="none" w:sz="0" w:space="0" w:color="auto"/>
        <w:left w:val="none" w:sz="0" w:space="0" w:color="auto"/>
        <w:bottom w:val="none" w:sz="0" w:space="0" w:color="auto"/>
        <w:right w:val="none" w:sz="0" w:space="0" w:color="auto"/>
      </w:divBdr>
    </w:div>
    <w:div w:id="1867064223">
      <w:bodyDiv w:val="1"/>
      <w:marLeft w:val="0"/>
      <w:marRight w:val="0"/>
      <w:marTop w:val="0"/>
      <w:marBottom w:val="0"/>
      <w:divBdr>
        <w:top w:val="none" w:sz="0" w:space="0" w:color="auto"/>
        <w:left w:val="none" w:sz="0" w:space="0" w:color="auto"/>
        <w:bottom w:val="none" w:sz="0" w:space="0" w:color="auto"/>
        <w:right w:val="none" w:sz="0" w:space="0" w:color="auto"/>
      </w:divBdr>
    </w:div>
    <w:div w:id="1879199990">
      <w:bodyDiv w:val="1"/>
      <w:marLeft w:val="0"/>
      <w:marRight w:val="0"/>
      <w:marTop w:val="0"/>
      <w:marBottom w:val="0"/>
      <w:divBdr>
        <w:top w:val="none" w:sz="0" w:space="0" w:color="auto"/>
        <w:left w:val="none" w:sz="0" w:space="0" w:color="auto"/>
        <w:bottom w:val="none" w:sz="0" w:space="0" w:color="auto"/>
        <w:right w:val="none" w:sz="0" w:space="0" w:color="auto"/>
      </w:divBdr>
    </w:div>
    <w:div w:id="1882354234">
      <w:bodyDiv w:val="1"/>
      <w:marLeft w:val="0"/>
      <w:marRight w:val="0"/>
      <w:marTop w:val="0"/>
      <w:marBottom w:val="0"/>
      <w:divBdr>
        <w:top w:val="none" w:sz="0" w:space="0" w:color="auto"/>
        <w:left w:val="none" w:sz="0" w:space="0" w:color="auto"/>
        <w:bottom w:val="none" w:sz="0" w:space="0" w:color="auto"/>
        <w:right w:val="none" w:sz="0" w:space="0" w:color="auto"/>
      </w:divBdr>
    </w:div>
    <w:div w:id="1885171825">
      <w:bodyDiv w:val="1"/>
      <w:marLeft w:val="0"/>
      <w:marRight w:val="0"/>
      <w:marTop w:val="0"/>
      <w:marBottom w:val="0"/>
      <w:divBdr>
        <w:top w:val="none" w:sz="0" w:space="0" w:color="auto"/>
        <w:left w:val="none" w:sz="0" w:space="0" w:color="auto"/>
        <w:bottom w:val="none" w:sz="0" w:space="0" w:color="auto"/>
        <w:right w:val="none" w:sz="0" w:space="0" w:color="auto"/>
      </w:divBdr>
    </w:div>
    <w:div w:id="1886790172">
      <w:bodyDiv w:val="1"/>
      <w:marLeft w:val="0"/>
      <w:marRight w:val="0"/>
      <w:marTop w:val="0"/>
      <w:marBottom w:val="0"/>
      <w:divBdr>
        <w:top w:val="none" w:sz="0" w:space="0" w:color="auto"/>
        <w:left w:val="none" w:sz="0" w:space="0" w:color="auto"/>
        <w:bottom w:val="none" w:sz="0" w:space="0" w:color="auto"/>
        <w:right w:val="none" w:sz="0" w:space="0" w:color="auto"/>
      </w:divBdr>
    </w:div>
    <w:div w:id="1895003082">
      <w:bodyDiv w:val="1"/>
      <w:marLeft w:val="0"/>
      <w:marRight w:val="0"/>
      <w:marTop w:val="0"/>
      <w:marBottom w:val="0"/>
      <w:divBdr>
        <w:top w:val="none" w:sz="0" w:space="0" w:color="auto"/>
        <w:left w:val="none" w:sz="0" w:space="0" w:color="auto"/>
        <w:bottom w:val="none" w:sz="0" w:space="0" w:color="auto"/>
        <w:right w:val="none" w:sz="0" w:space="0" w:color="auto"/>
      </w:divBdr>
    </w:div>
    <w:div w:id="1929464981">
      <w:bodyDiv w:val="1"/>
      <w:marLeft w:val="0"/>
      <w:marRight w:val="0"/>
      <w:marTop w:val="0"/>
      <w:marBottom w:val="0"/>
      <w:divBdr>
        <w:top w:val="none" w:sz="0" w:space="0" w:color="auto"/>
        <w:left w:val="none" w:sz="0" w:space="0" w:color="auto"/>
        <w:bottom w:val="none" w:sz="0" w:space="0" w:color="auto"/>
        <w:right w:val="none" w:sz="0" w:space="0" w:color="auto"/>
      </w:divBdr>
    </w:div>
    <w:div w:id="1931742436">
      <w:bodyDiv w:val="1"/>
      <w:marLeft w:val="0"/>
      <w:marRight w:val="0"/>
      <w:marTop w:val="0"/>
      <w:marBottom w:val="0"/>
      <w:divBdr>
        <w:top w:val="none" w:sz="0" w:space="0" w:color="auto"/>
        <w:left w:val="none" w:sz="0" w:space="0" w:color="auto"/>
        <w:bottom w:val="none" w:sz="0" w:space="0" w:color="auto"/>
        <w:right w:val="none" w:sz="0" w:space="0" w:color="auto"/>
      </w:divBdr>
    </w:div>
    <w:div w:id="1942378146">
      <w:bodyDiv w:val="1"/>
      <w:marLeft w:val="0"/>
      <w:marRight w:val="0"/>
      <w:marTop w:val="0"/>
      <w:marBottom w:val="0"/>
      <w:divBdr>
        <w:top w:val="none" w:sz="0" w:space="0" w:color="auto"/>
        <w:left w:val="none" w:sz="0" w:space="0" w:color="auto"/>
        <w:bottom w:val="none" w:sz="0" w:space="0" w:color="auto"/>
        <w:right w:val="none" w:sz="0" w:space="0" w:color="auto"/>
      </w:divBdr>
    </w:div>
    <w:div w:id="1942637849">
      <w:bodyDiv w:val="1"/>
      <w:marLeft w:val="0"/>
      <w:marRight w:val="0"/>
      <w:marTop w:val="0"/>
      <w:marBottom w:val="0"/>
      <w:divBdr>
        <w:top w:val="none" w:sz="0" w:space="0" w:color="auto"/>
        <w:left w:val="none" w:sz="0" w:space="0" w:color="auto"/>
        <w:bottom w:val="none" w:sz="0" w:space="0" w:color="auto"/>
        <w:right w:val="none" w:sz="0" w:space="0" w:color="auto"/>
      </w:divBdr>
    </w:div>
    <w:div w:id="1947300672">
      <w:bodyDiv w:val="1"/>
      <w:marLeft w:val="0"/>
      <w:marRight w:val="0"/>
      <w:marTop w:val="0"/>
      <w:marBottom w:val="0"/>
      <w:divBdr>
        <w:top w:val="none" w:sz="0" w:space="0" w:color="auto"/>
        <w:left w:val="none" w:sz="0" w:space="0" w:color="auto"/>
        <w:bottom w:val="none" w:sz="0" w:space="0" w:color="auto"/>
        <w:right w:val="none" w:sz="0" w:space="0" w:color="auto"/>
      </w:divBdr>
    </w:div>
    <w:div w:id="1951936561">
      <w:bodyDiv w:val="1"/>
      <w:marLeft w:val="0"/>
      <w:marRight w:val="0"/>
      <w:marTop w:val="0"/>
      <w:marBottom w:val="0"/>
      <w:divBdr>
        <w:top w:val="none" w:sz="0" w:space="0" w:color="auto"/>
        <w:left w:val="none" w:sz="0" w:space="0" w:color="auto"/>
        <w:bottom w:val="none" w:sz="0" w:space="0" w:color="auto"/>
        <w:right w:val="none" w:sz="0" w:space="0" w:color="auto"/>
      </w:divBdr>
    </w:div>
    <w:div w:id="1953513598">
      <w:bodyDiv w:val="1"/>
      <w:marLeft w:val="0"/>
      <w:marRight w:val="0"/>
      <w:marTop w:val="0"/>
      <w:marBottom w:val="0"/>
      <w:divBdr>
        <w:top w:val="none" w:sz="0" w:space="0" w:color="auto"/>
        <w:left w:val="none" w:sz="0" w:space="0" w:color="auto"/>
        <w:bottom w:val="none" w:sz="0" w:space="0" w:color="auto"/>
        <w:right w:val="none" w:sz="0" w:space="0" w:color="auto"/>
      </w:divBdr>
    </w:div>
    <w:div w:id="1958559937">
      <w:bodyDiv w:val="1"/>
      <w:marLeft w:val="0"/>
      <w:marRight w:val="0"/>
      <w:marTop w:val="0"/>
      <w:marBottom w:val="0"/>
      <w:divBdr>
        <w:top w:val="none" w:sz="0" w:space="0" w:color="auto"/>
        <w:left w:val="none" w:sz="0" w:space="0" w:color="auto"/>
        <w:bottom w:val="none" w:sz="0" w:space="0" w:color="auto"/>
        <w:right w:val="none" w:sz="0" w:space="0" w:color="auto"/>
      </w:divBdr>
    </w:div>
    <w:div w:id="1963027767">
      <w:bodyDiv w:val="1"/>
      <w:marLeft w:val="0"/>
      <w:marRight w:val="0"/>
      <w:marTop w:val="0"/>
      <w:marBottom w:val="0"/>
      <w:divBdr>
        <w:top w:val="none" w:sz="0" w:space="0" w:color="auto"/>
        <w:left w:val="none" w:sz="0" w:space="0" w:color="auto"/>
        <w:bottom w:val="none" w:sz="0" w:space="0" w:color="auto"/>
        <w:right w:val="none" w:sz="0" w:space="0" w:color="auto"/>
      </w:divBdr>
    </w:div>
    <w:div w:id="1964116932">
      <w:bodyDiv w:val="1"/>
      <w:marLeft w:val="0"/>
      <w:marRight w:val="0"/>
      <w:marTop w:val="0"/>
      <w:marBottom w:val="0"/>
      <w:divBdr>
        <w:top w:val="none" w:sz="0" w:space="0" w:color="auto"/>
        <w:left w:val="none" w:sz="0" w:space="0" w:color="auto"/>
        <w:bottom w:val="none" w:sz="0" w:space="0" w:color="auto"/>
        <w:right w:val="none" w:sz="0" w:space="0" w:color="auto"/>
      </w:divBdr>
    </w:div>
    <w:div w:id="1967806698">
      <w:bodyDiv w:val="1"/>
      <w:marLeft w:val="0"/>
      <w:marRight w:val="0"/>
      <w:marTop w:val="0"/>
      <w:marBottom w:val="0"/>
      <w:divBdr>
        <w:top w:val="none" w:sz="0" w:space="0" w:color="auto"/>
        <w:left w:val="none" w:sz="0" w:space="0" w:color="auto"/>
        <w:bottom w:val="none" w:sz="0" w:space="0" w:color="auto"/>
        <w:right w:val="none" w:sz="0" w:space="0" w:color="auto"/>
      </w:divBdr>
    </w:div>
    <w:div w:id="1970278319">
      <w:bodyDiv w:val="1"/>
      <w:marLeft w:val="0"/>
      <w:marRight w:val="0"/>
      <w:marTop w:val="0"/>
      <w:marBottom w:val="0"/>
      <w:divBdr>
        <w:top w:val="none" w:sz="0" w:space="0" w:color="auto"/>
        <w:left w:val="none" w:sz="0" w:space="0" w:color="auto"/>
        <w:bottom w:val="none" w:sz="0" w:space="0" w:color="auto"/>
        <w:right w:val="none" w:sz="0" w:space="0" w:color="auto"/>
      </w:divBdr>
    </w:div>
    <w:div w:id="1975719829">
      <w:bodyDiv w:val="1"/>
      <w:marLeft w:val="0"/>
      <w:marRight w:val="0"/>
      <w:marTop w:val="0"/>
      <w:marBottom w:val="0"/>
      <w:divBdr>
        <w:top w:val="none" w:sz="0" w:space="0" w:color="auto"/>
        <w:left w:val="none" w:sz="0" w:space="0" w:color="auto"/>
        <w:bottom w:val="none" w:sz="0" w:space="0" w:color="auto"/>
        <w:right w:val="none" w:sz="0" w:space="0" w:color="auto"/>
      </w:divBdr>
    </w:div>
    <w:div w:id="1975869981">
      <w:bodyDiv w:val="1"/>
      <w:marLeft w:val="0"/>
      <w:marRight w:val="0"/>
      <w:marTop w:val="0"/>
      <w:marBottom w:val="0"/>
      <w:divBdr>
        <w:top w:val="none" w:sz="0" w:space="0" w:color="auto"/>
        <w:left w:val="none" w:sz="0" w:space="0" w:color="auto"/>
        <w:bottom w:val="none" w:sz="0" w:space="0" w:color="auto"/>
        <w:right w:val="none" w:sz="0" w:space="0" w:color="auto"/>
      </w:divBdr>
    </w:div>
    <w:div w:id="1976369662">
      <w:bodyDiv w:val="1"/>
      <w:marLeft w:val="0"/>
      <w:marRight w:val="0"/>
      <w:marTop w:val="0"/>
      <w:marBottom w:val="0"/>
      <w:divBdr>
        <w:top w:val="none" w:sz="0" w:space="0" w:color="auto"/>
        <w:left w:val="none" w:sz="0" w:space="0" w:color="auto"/>
        <w:bottom w:val="none" w:sz="0" w:space="0" w:color="auto"/>
        <w:right w:val="none" w:sz="0" w:space="0" w:color="auto"/>
      </w:divBdr>
    </w:div>
    <w:div w:id="1987780954">
      <w:bodyDiv w:val="1"/>
      <w:marLeft w:val="0"/>
      <w:marRight w:val="0"/>
      <w:marTop w:val="0"/>
      <w:marBottom w:val="0"/>
      <w:divBdr>
        <w:top w:val="none" w:sz="0" w:space="0" w:color="auto"/>
        <w:left w:val="none" w:sz="0" w:space="0" w:color="auto"/>
        <w:bottom w:val="none" w:sz="0" w:space="0" w:color="auto"/>
        <w:right w:val="none" w:sz="0" w:space="0" w:color="auto"/>
      </w:divBdr>
    </w:div>
    <w:div w:id="2000884113">
      <w:bodyDiv w:val="1"/>
      <w:marLeft w:val="0"/>
      <w:marRight w:val="0"/>
      <w:marTop w:val="0"/>
      <w:marBottom w:val="0"/>
      <w:divBdr>
        <w:top w:val="none" w:sz="0" w:space="0" w:color="auto"/>
        <w:left w:val="none" w:sz="0" w:space="0" w:color="auto"/>
        <w:bottom w:val="none" w:sz="0" w:space="0" w:color="auto"/>
        <w:right w:val="none" w:sz="0" w:space="0" w:color="auto"/>
      </w:divBdr>
    </w:div>
    <w:div w:id="2003778338">
      <w:bodyDiv w:val="1"/>
      <w:marLeft w:val="0"/>
      <w:marRight w:val="0"/>
      <w:marTop w:val="0"/>
      <w:marBottom w:val="0"/>
      <w:divBdr>
        <w:top w:val="none" w:sz="0" w:space="0" w:color="auto"/>
        <w:left w:val="none" w:sz="0" w:space="0" w:color="auto"/>
        <w:bottom w:val="none" w:sz="0" w:space="0" w:color="auto"/>
        <w:right w:val="none" w:sz="0" w:space="0" w:color="auto"/>
      </w:divBdr>
    </w:div>
    <w:div w:id="2003969230">
      <w:bodyDiv w:val="1"/>
      <w:marLeft w:val="0"/>
      <w:marRight w:val="0"/>
      <w:marTop w:val="0"/>
      <w:marBottom w:val="0"/>
      <w:divBdr>
        <w:top w:val="none" w:sz="0" w:space="0" w:color="auto"/>
        <w:left w:val="none" w:sz="0" w:space="0" w:color="auto"/>
        <w:bottom w:val="none" w:sz="0" w:space="0" w:color="auto"/>
        <w:right w:val="none" w:sz="0" w:space="0" w:color="auto"/>
      </w:divBdr>
    </w:div>
    <w:div w:id="2006084489">
      <w:bodyDiv w:val="1"/>
      <w:marLeft w:val="0"/>
      <w:marRight w:val="0"/>
      <w:marTop w:val="0"/>
      <w:marBottom w:val="0"/>
      <w:divBdr>
        <w:top w:val="none" w:sz="0" w:space="0" w:color="auto"/>
        <w:left w:val="none" w:sz="0" w:space="0" w:color="auto"/>
        <w:bottom w:val="none" w:sz="0" w:space="0" w:color="auto"/>
        <w:right w:val="none" w:sz="0" w:space="0" w:color="auto"/>
      </w:divBdr>
    </w:div>
    <w:div w:id="2006399764">
      <w:bodyDiv w:val="1"/>
      <w:marLeft w:val="0"/>
      <w:marRight w:val="0"/>
      <w:marTop w:val="0"/>
      <w:marBottom w:val="0"/>
      <w:divBdr>
        <w:top w:val="none" w:sz="0" w:space="0" w:color="auto"/>
        <w:left w:val="none" w:sz="0" w:space="0" w:color="auto"/>
        <w:bottom w:val="none" w:sz="0" w:space="0" w:color="auto"/>
        <w:right w:val="none" w:sz="0" w:space="0" w:color="auto"/>
      </w:divBdr>
    </w:div>
    <w:div w:id="2014412672">
      <w:bodyDiv w:val="1"/>
      <w:marLeft w:val="0"/>
      <w:marRight w:val="0"/>
      <w:marTop w:val="0"/>
      <w:marBottom w:val="0"/>
      <w:divBdr>
        <w:top w:val="none" w:sz="0" w:space="0" w:color="auto"/>
        <w:left w:val="none" w:sz="0" w:space="0" w:color="auto"/>
        <w:bottom w:val="none" w:sz="0" w:space="0" w:color="auto"/>
        <w:right w:val="none" w:sz="0" w:space="0" w:color="auto"/>
      </w:divBdr>
    </w:div>
    <w:div w:id="2020741211">
      <w:bodyDiv w:val="1"/>
      <w:marLeft w:val="0"/>
      <w:marRight w:val="0"/>
      <w:marTop w:val="0"/>
      <w:marBottom w:val="0"/>
      <w:divBdr>
        <w:top w:val="none" w:sz="0" w:space="0" w:color="auto"/>
        <w:left w:val="none" w:sz="0" w:space="0" w:color="auto"/>
        <w:bottom w:val="none" w:sz="0" w:space="0" w:color="auto"/>
        <w:right w:val="none" w:sz="0" w:space="0" w:color="auto"/>
      </w:divBdr>
    </w:div>
    <w:div w:id="2024700251">
      <w:bodyDiv w:val="1"/>
      <w:marLeft w:val="0"/>
      <w:marRight w:val="0"/>
      <w:marTop w:val="0"/>
      <w:marBottom w:val="0"/>
      <w:divBdr>
        <w:top w:val="none" w:sz="0" w:space="0" w:color="auto"/>
        <w:left w:val="none" w:sz="0" w:space="0" w:color="auto"/>
        <w:bottom w:val="none" w:sz="0" w:space="0" w:color="auto"/>
        <w:right w:val="none" w:sz="0" w:space="0" w:color="auto"/>
      </w:divBdr>
    </w:div>
    <w:div w:id="2030637294">
      <w:bodyDiv w:val="1"/>
      <w:marLeft w:val="0"/>
      <w:marRight w:val="0"/>
      <w:marTop w:val="0"/>
      <w:marBottom w:val="0"/>
      <w:divBdr>
        <w:top w:val="none" w:sz="0" w:space="0" w:color="auto"/>
        <w:left w:val="none" w:sz="0" w:space="0" w:color="auto"/>
        <w:bottom w:val="none" w:sz="0" w:space="0" w:color="auto"/>
        <w:right w:val="none" w:sz="0" w:space="0" w:color="auto"/>
      </w:divBdr>
    </w:div>
    <w:div w:id="2037152196">
      <w:bodyDiv w:val="1"/>
      <w:marLeft w:val="0"/>
      <w:marRight w:val="0"/>
      <w:marTop w:val="0"/>
      <w:marBottom w:val="0"/>
      <w:divBdr>
        <w:top w:val="none" w:sz="0" w:space="0" w:color="auto"/>
        <w:left w:val="none" w:sz="0" w:space="0" w:color="auto"/>
        <w:bottom w:val="none" w:sz="0" w:space="0" w:color="auto"/>
        <w:right w:val="none" w:sz="0" w:space="0" w:color="auto"/>
      </w:divBdr>
    </w:div>
    <w:div w:id="2039549138">
      <w:bodyDiv w:val="1"/>
      <w:marLeft w:val="0"/>
      <w:marRight w:val="0"/>
      <w:marTop w:val="0"/>
      <w:marBottom w:val="0"/>
      <w:divBdr>
        <w:top w:val="none" w:sz="0" w:space="0" w:color="auto"/>
        <w:left w:val="none" w:sz="0" w:space="0" w:color="auto"/>
        <w:bottom w:val="none" w:sz="0" w:space="0" w:color="auto"/>
        <w:right w:val="none" w:sz="0" w:space="0" w:color="auto"/>
      </w:divBdr>
    </w:div>
    <w:div w:id="2040083288">
      <w:bodyDiv w:val="1"/>
      <w:marLeft w:val="0"/>
      <w:marRight w:val="0"/>
      <w:marTop w:val="0"/>
      <w:marBottom w:val="0"/>
      <w:divBdr>
        <w:top w:val="none" w:sz="0" w:space="0" w:color="auto"/>
        <w:left w:val="none" w:sz="0" w:space="0" w:color="auto"/>
        <w:bottom w:val="none" w:sz="0" w:space="0" w:color="auto"/>
        <w:right w:val="none" w:sz="0" w:space="0" w:color="auto"/>
      </w:divBdr>
    </w:div>
    <w:div w:id="2042707434">
      <w:bodyDiv w:val="1"/>
      <w:marLeft w:val="0"/>
      <w:marRight w:val="0"/>
      <w:marTop w:val="0"/>
      <w:marBottom w:val="0"/>
      <w:divBdr>
        <w:top w:val="none" w:sz="0" w:space="0" w:color="auto"/>
        <w:left w:val="none" w:sz="0" w:space="0" w:color="auto"/>
        <w:bottom w:val="none" w:sz="0" w:space="0" w:color="auto"/>
        <w:right w:val="none" w:sz="0" w:space="0" w:color="auto"/>
      </w:divBdr>
    </w:div>
    <w:div w:id="2045205936">
      <w:bodyDiv w:val="1"/>
      <w:marLeft w:val="0"/>
      <w:marRight w:val="0"/>
      <w:marTop w:val="0"/>
      <w:marBottom w:val="0"/>
      <w:divBdr>
        <w:top w:val="none" w:sz="0" w:space="0" w:color="auto"/>
        <w:left w:val="none" w:sz="0" w:space="0" w:color="auto"/>
        <w:bottom w:val="none" w:sz="0" w:space="0" w:color="auto"/>
        <w:right w:val="none" w:sz="0" w:space="0" w:color="auto"/>
      </w:divBdr>
    </w:div>
    <w:div w:id="2047676780">
      <w:bodyDiv w:val="1"/>
      <w:marLeft w:val="0"/>
      <w:marRight w:val="0"/>
      <w:marTop w:val="0"/>
      <w:marBottom w:val="0"/>
      <w:divBdr>
        <w:top w:val="none" w:sz="0" w:space="0" w:color="auto"/>
        <w:left w:val="none" w:sz="0" w:space="0" w:color="auto"/>
        <w:bottom w:val="none" w:sz="0" w:space="0" w:color="auto"/>
        <w:right w:val="none" w:sz="0" w:space="0" w:color="auto"/>
      </w:divBdr>
    </w:div>
    <w:div w:id="2048800357">
      <w:bodyDiv w:val="1"/>
      <w:marLeft w:val="0"/>
      <w:marRight w:val="0"/>
      <w:marTop w:val="0"/>
      <w:marBottom w:val="0"/>
      <w:divBdr>
        <w:top w:val="none" w:sz="0" w:space="0" w:color="auto"/>
        <w:left w:val="none" w:sz="0" w:space="0" w:color="auto"/>
        <w:bottom w:val="none" w:sz="0" w:space="0" w:color="auto"/>
        <w:right w:val="none" w:sz="0" w:space="0" w:color="auto"/>
      </w:divBdr>
    </w:div>
    <w:div w:id="2049141223">
      <w:bodyDiv w:val="1"/>
      <w:marLeft w:val="0"/>
      <w:marRight w:val="0"/>
      <w:marTop w:val="0"/>
      <w:marBottom w:val="0"/>
      <w:divBdr>
        <w:top w:val="none" w:sz="0" w:space="0" w:color="auto"/>
        <w:left w:val="none" w:sz="0" w:space="0" w:color="auto"/>
        <w:bottom w:val="none" w:sz="0" w:space="0" w:color="auto"/>
        <w:right w:val="none" w:sz="0" w:space="0" w:color="auto"/>
      </w:divBdr>
    </w:div>
    <w:div w:id="2049407742">
      <w:bodyDiv w:val="1"/>
      <w:marLeft w:val="0"/>
      <w:marRight w:val="0"/>
      <w:marTop w:val="0"/>
      <w:marBottom w:val="0"/>
      <w:divBdr>
        <w:top w:val="none" w:sz="0" w:space="0" w:color="auto"/>
        <w:left w:val="none" w:sz="0" w:space="0" w:color="auto"/>
        <w:bottom w:val="none" w:sz="0" w:space="0" w:color="auto"/>
        <w:right w:val="none" w:sz="0" w:space="0" w:color="auto"/>
      </w:divBdr>
    </w:div>
    <w:div w:id="2056076821">
      <w:bodyDiv w:val="1"/>
      <w:marLeft w:val="0"/>
      <w:marRight w:val="0"/>
      <w:marTop w:val="0"/>
      <w:marBottom w:val="0"/>
      <w:divBdr>
        <w:top w:val="none" w:sz="0" w:space="0" w:color="auto"/>
        <w:left w:val="none" w:sz="0" w:space="0" w:color="auto"/>
        <w:bottom w:val="none" w:sz="0" w:space="0" w:color="auto"/>
        <w:right w:val="none" w:sz="0" w:space="0" w:color="auto"/>
      </w:divBdr>
    </w:div>
    <w:div w:id="2067027327">
      <w:bodyDiv w:val="1"/>
      <w:marLeft w:val="0"/>
      <w:marRight w:val="0"/>
      <w:marTop w:val="0"/>
      <w:marBottom w:val="0"/>
      <w:divBdr>
        <w:top w:val="none" w:sz="0" w:space="0" w:color="auto"/>
        <w:left w:val="none" w:sz="0" w:space="0" w:color="auto"/>
        <w:bottom w:val="none" w:sz="0" w:space="0" w:color="auto"/>
        <w:right w:val="none" w:sz="0" w:space="0" w:color="auto"/>
      </w:divBdr>
    </w:div>
    <w:div w:id="2071997243">
      <w:bodyDiv w:val="1"/>
      <w:marLeft w:val="0"/>
      <w:marRight w:val="0"/>
      <w:marTop w:val="0"/>
      <w:marBottom w:val="0"/>
      <w:divBdr>
        <w:top w:val="none" w:sz="0" w:space="0" w:color="auto"/>
        <w:left w:val="none" w:sz="0" w:space="0" w:color="auto"/>
        <w:bottom w:val="none" w:sz="0" w:space="0" w:color="auto"/>
        <w:right w:val="none" w:sz="0" w:space="0" w:color="auto"/>
      </w:divBdr>
    </w:div>
    <w:div w:id="2075618528">
      <w:bodyDiv w:val="1"/>
      <w:marLeft w:val="0"/>
      <w:marRight w:val="0"/>
      <w:marTop w:val="0"/>
      <w:marBottom w:val="0"/>
      <w:divBdr>
        <w:top w:val="none" w:sz="0" w:space="0" w:color="auto"/>
        <w:left w:val="none" w:sz="0" w:space="0" w:color="auto"/>
        <w:bottom w:val="none" w:sz="0" w:space="0" w:color="auto"/>
        <w:right w:val="none" w:sz="0" w:space="0" w:color="auto"/>
      </w:divBdr>
    </w:div>
    <w:div w:id="2084790564">
      <w:bodyDiv w:val="1"/>
      <w:marLeft w:val="0"/>
      <w:marRight w:val="0"/>
      <w:marTop w:val="0"/>
      <w:marBottom w:val="0"/>
      <w:divBdr>
        <w:top w:val="none" w:sz="0" w:space="0" w:color="auto"/>
        <w:left w:val="none" w:sz="0" w:space="0" w:color="auto"/>
        <w:bottom w:val="none" w:sz="0" w:space="0" w:color="auto"/>
        <w:right w:val="none" w:sz="0" w:space="0" w:color="auto"/>
      </w:divBdr>
    </w:div>
    <w:div w:id="2084911826">
      <w:bodyDiv w:val="1"/>
      <w:marLeft w:val="0"/>
      <w:marRight w:val="0"/>
      <w:marTop w:val="0"/>
      <w:marBottom w:val="0"/>
      <w:divBdr>
        <w:top w:val="none" w:sz="0" w:space="0" w:color="auto"/>
        <w:left w:val="none" w:sz="0" w:space="0" w:color="auto"/>
        <w:bottom w:val="none" w:sz="0" w:space="0" w:color="auto"/>
        <w:right w:val="none" w:sz="0" w:space="0" w:color="auto"/>
      </w:divBdr>
    </w:div>
    <w:div w:id="2085294335">
      <w:bodyDiv w:val="1"/>
      <w:marLeft w:val="0"/>
      <w:marRight w:val="0"/>
      <w:marTop w:val="0"/>
      <w:marBottom w:val="0"/>
      <w:divBdr>
        <w:top w:val="none" w:sz="0" w:space="0" w:color="auto"/>
        <w:left w:val="none" w:sz="0" w:space="0" w:color="auto"/>
        <w:bottom w:val="none" w:sz="0" w:space="0" w:color="auto"/>
        <w:right w:val="none" w:sz="0" w:space="0" w:color="auto"/>
      </w:divBdr>
    </w:div>
    <w:div w:id="2090344423">
      <w:bodyDiv w:val="1"/>
      <w:marLeft w:val="0"/>
      <w:marRight w:val="0"/>
      <w:marTop w:val="0"/>
      <w:marBottom w:val="0"/>
      <w:divBdr>
        <w:top w:val="none" w:sz="0" w:space="0" w:color="auto"/>
        <w:left w:val="none" w:sz="0" w:space="0" w:color="auto"/>
        <w:bottom w:val="none" w:sz="0" w:space="0" w:color="auto"/>
        <w:right w:val="none" w:sz="0" w:space="0" w:color="auto"/>
      </w:divBdr>
    </w:div>
    <w:div w:id="2098287435">
      <w:bodyDiv w:val="1"/>
      <w:marLeft w:val="0"/>
      <w:marRight w:val="0"/>
      <w:marTop w:val="0"/>
      <w:marBottom w:val="0"/>
      <w:divBdr>
        <w:top w:val="none" w:sz="0" w:space="0" w:color="auto"/>
        <w:left w:val="none" w:sz="0" w:space="0" w:color="auto"/>
        <w:bottom w:val="none" w:sz="0" w:space="0" w:color="auto"/>
        <w:right w:val="none" w:sz="0" w:space="0" w:color="auto"/>
      </w:divBdr>
    </w:div>
    <w:div w:id="2099473644">
      <w:bodyDiv w:val="1"/>
      <w:marLeft w:val="0"/>
      <w:marRight w:val="0"/>
      <w:marTop w:val="0"/>
      <w:marBottom w:val="0"/>
      <w:divBdr>
        <w:top w:val="none" w:sz="0" w:space="0" w:color="auto"/>
        <w:left w:val="none" w:sz="0" w:space="0" w:color="auto"/>
        <w:bottom w:val="none" w:sz="0" w:space="0" w:color="auto"/>
        <w:right w:val="none" w:sz="0" w:space="0" w:color="auto"/>
      </w:divBdr>
    </w:div>
    <w:div w:id="2105569282">
      <w:bodyDiv w:val="1"/>
      <w:marLeft w:val="0"/>
      <w:marRight w:val="0"/>
      <w:marTop w:val="0"/>
      <w:marBottom w:val="0"/>
      <w:divBdr>
        <w:top w:val="none" w:sz="0" w:space="0" w:color="auto"/>
        <w:left w:val="none" w:sz="0" w:space="0" w:color="auto"/>
        <w:bottom w:val="none" w:sz="0" w:space="0" w:color="auto"/>
        <w:right w:val="none" w:sz="0" w:space="0" w:color="auto"/>
      </w:divBdr>
    </w:div>
    <w:div w:id="2108622218">
      <w:bodyDiv w:val="1"/>
      <w:marLeft w:val="0"/>
      <w:marRight w:val="0"/>
      <w:marTop w:val="0"/>
      <w:marBottom w:val="0"/>
      <w:divBdr>
        <w:top w:val="none" w:sz="0" w:space="0" w:color="auto"/>
        <w:left w:val="none" w:sz="0" w:space="0" w:color="auto"/>
        <w:bottom w:val="none" w:sz="0" w:space="0" w:color="auto"/>
        <w:right w:val="none" w:sz="0" w:space="0" w:color="auto"/>
      </w:divBdr>
    </w:div>
    <w:div w:id="2113668962">
      <w:bodyDiv w:val="1"/>
      <w:marLeft w:val="0"/>
      <w:marRight w:val="0"/>
      <w:marTop w:val="0"/>
      <w:marBottom w:val="0"/>
      <w:divBdr>
        <w:top w:val="none" w:sz="0" w:space="0" w:color="auto"/>
        <w:left w:val="none" w:sz="0" w:space="0" w:color="auto"/>
        <w:bottom w:val="none" w:sz="0" w:space="0" w:color="auto"/>
        <w:right w:val="none" w:sz="0" w:space="0" w:color="auto"/>
      </w:divBdr>
    </w:div>
    <w:div w:id="2121028329">
      <w:bodyDiv w:val="1"/>
      <w:marLeft w:val="0"/>
      <w:marRight w:val="0"/>
      <w:marTop w:val="0"/>
      <w:marBottom w:val="0"/>
      <w:divBdr>
        <w:top w:val="none" w:sz="0" w:space="0" w:color="auto"/>
        <w:left w:val="none" w:sz="0" w:space="0" w:color="auto"/>
        <w:bottom w:val="none" w:sz="0" w:space="0" w:color="auto"/>
        <w:right w:val="none" w:sz="0" w:space="0" w:color="auto"/>
      </w:divBdr>
    </w:div>
    <w:div w:id="2125997824">
      <w:bodyDiv w:val="1"/>
      <w:marLeft w:val="0"/>
      <w:marRight w:val="0"/>
      <w:marTop w:val="0"/>
      <w:marBottom w:val="0"/>
      <w:divBdr>
        <w:top w:val="none" w:sz="0" w:space="0" w:color="auto"/>
        <w:left w:val="none" w:sz="0" w:space="0" w:color="auto"/>
        <w:bottom w:val="none" w:sz="0" w:space="0" w:color="auto"/>
        <w:right w:val="none" w:sz="0" w:space="0" w:color="auto"/>
      </w:divBdr>
    </w:div>
    <w:div w:id="2126578685">
      <w:bodyDiv w:val="1"/>
      <w:marLeft w:val="0"/>
      <w:marRight w:val="0"/>
      <w:marTop w:val="0"/>
      <w:marBottom w:val="0"/>
      <w:divBdr>
        <w:top w:val="none" w:sz="0" w:space="0" w:color="auto"/>
        <w:left w:val="none" w:sz="0" w:space="0" w:color="auto"/>
        <w:bottom w:val="none" w:sz="0" w:space="0" w:color="auto"/>
        <w:right w:val="none" w:sz="0" w:space="0" w:color="auto"/>
      </w:divBdr>
    </w:div>
    <w:div w:id="2128771859">
      <w:bodyDiv w:val="1"/>
      <w:marLeft w:val="0"/>
      <w:marRight w:val="0"/>
      <w:marTop w:val="0"/>
      <w:marBottom w:val="0"/>
      <w:divBdr>
        <w:top w:val="none" w:sz="0" w:space="0" w:color="auto"/>
        <w:left w:val="none" w:sz="0" w:space="0" w:color="auto"/>
        <w:bottom w:val="none" w:sz="0" w:space="0" w:color="auto"/>
        <w:right w:val="none" w:sz="0" w:space="0" w:color="auto"/>
      </w:divBdr>
    </w:div>
    <w:div w:id="2134706359">
      <w:bodyDiv w:val="1"/>
      <w:marLeft w:val="0"/>
      <w:marRight w:val="0"/>
      <w:marTop w:val="0"/>
      <w:marBottom w:val="0"/>
      <w:divBdr>
        <w:top w:val="none" w:sz="0" w:space="0" w:color="auto"/>
        <w:left w:val="none" w:sz="0" w:space="0" w:color="auto"/>
        <w:bottom w:val="none" w:sz="0" w:space="0" w:color="auto"/>
        <w:right w:val="none" w:sz="0" w:space="0" w:color="auto"/>
      </w:divBdr>
    </w:div>
    <w:div w:id="2134859797">
      <w:bodyDiv w:val="1"/>
      <w:marLeft w:val="0"/>
      <w:marRight w:val="0"/>
      <w:marTop w:val="0"/>
      <w:marBottom w:val="0"/>
      <w:divBdr>
        <w:top w:val="none" w:sz="0" w:space="0" w:color="auto"/>
        <w:left w:val="none" w:sz="0" w:space="0" w:color="auto"/>
        <w:bottom w:val="none" w:sz="0" w:space="0" w:color="auto"/>
        <w:right w:val="none" w:sz="0" w:space="0" w:color="auto"/>
      </w:divBdr>
    </w:div>
    <w:div w:id="2135050638">
      <w:bodyDiv w:val="1"/>
      <w:marLeft w:val="0"/>
      <w:marRight w:val="0"/>
      <w:marTop w:val="0"/>
      <w:marBottom w:val="0"/>
      <w:divBdr>
        <w:top w:val="none" w:sz="0" w:space="0" w:color="auto"/>
        <w:left w:val="none" w:sz="0" w:space="0" w:color="auto"/>
        <w:bottom w:val="none" w:sz="0" w:space="0" w:color="auto"/>
        <w:right w:val="none" w:sz="0" w:space="0" w:color="auto"/>
      </w:divBdr>
    </w:div>
    <w:div w:id="2137403265">
      <w:bodyDiv w:val="1"/>
      <w:marLeft w:val="0"/>
      <w:marRight w:val="0"/>
      <w:marTop w:val="0"/>
      <w:marBottom w:val="0"/>
      <w:divBdr>
        <w:top w:val="none" w:sz="0" w:space="0" w:color="auto"/>
        <w:left w:val="none" w:sz="0" w:space="0" w:color="auto"/>
        <w:bottom w:val="none" w:sz="0" w:space="0" w:color="auto"/>
        <w:right w:val="none" w:sz="0" w:space="0" w:color="auto"/>
      </w:divBdr>
    </w:div>
    <w:div w:id="2146656630">
      <w:bodyDiv w:val="1"/>
      <w:marLeft w:val="0"/>
      <w:marRight w:val="0"/>
      <w:marTop w:val="0"/>
      <w:marBottom w:val="0"/>
      <w:divBdr>
        <w:top w:val="none" w:sz="0" w:space="0" w:color="auto"/>
        <w:left w:val="none" w:sz="0" w:space="0" w:color="auto"/>
        <w:bottom w:val="none" w:sz="0" w:space="0" w:color="auto"/>
        <w:right w:val="none" w:sz="0" w:space="0" w:color="auto"/>
      </w:divBdr>
    </w:div>
    <w:div w:id="2146970108">
      <w:bodyDiv w:val="1"/>
      <w:marLeft w:val="0"/>
      <w:marRight w:val="0"/>
      <w:marTop w:val="0"/>
      <w:marBottom w:val="0"/>
      <w:divBdr>
        <w:top w:val="none" w:sz="0" w:space="0" w:color="auto"/>
        <w:left w:val="none" w:sz="0" w:space="0" w:color="auto"/>
        <w:bottom w:val="none" w:sz="0" w:space="0" w:color="auto"/>
        <w:right w:val="none" w:sz="0" w:space="0" w:color="auto"/>
      </w:divBdr>
    </w:div>
    <w:div w:id="214731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7.jpeg"/><Relationship Id="rId39" Type="http://schemas.openxmlformats.org/officeDocument/2006/relationships/image" Target="media/image130.jpeg"/><Relationship Id="rId21" Type="http://schemas.openxmlformats.org/officeDocument/2006/relationships/image" Target="media/image4.png"/><Relationship Id="rId34" Type="http://schemas.openxmlformats.org/officeDocument/2006/relationships/image" Target="media/image100.jpeg"/><Relationship Id="rId42" Type="http://schemas.openxmlformats.org/officeDocument/2006/relationships/image" Target="media/image19.jpeg"/><Relationship Id="rId47" Type="http://schemas.openxmlformats.org/officeDocument/2006/relationships/image" Target="media/image190.jpeg"/><Relationship Id="rId50" Type="http://schemas.openxmlformats.org/officeDocument/2006/relationships/image" Target="media/image2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9.jpeg"/><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image" Target="media/image12.jpeg"/><Relationship Id="rId37" Type="http://schemas.openxmlformats.org/officeDocument/2006/relationships/image" Target="media/image15.jpeg"/><Relationship Id="rId40" Type="http://schemas.openxmlformats.org/officeDocument/2006/relationships/image" Target="media/image17.jpeg"/><Relationship Id="rId45" Type="http://schemas.openxmlformats.org/officeDocument/2006/relationships/image" Target="media/image21.jpe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11.emf"/><Relationship Id="rId44" Type="http://schemas.openxmlformats.org/officeDocument/2006/relationships/image" Target="media/image20.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jpeg"/><Relationship Id="rId27" Type="http://schemas.openxmlformats.org/officeDocument/2006/relationships/image" Target="media/image8.jpeg"/><Relationship Id="rId30" Type="http://schemas.openxmlformats.org/officeDocument/2006/relationships/image" Target="media/image10.jpeg"/><Relationship Id="rId35" Type="http://schemas.openxmlformats.org/officeDocument/2006/relationships/image" Target="media/image13.jpeg"/><Relationship Id="rId43" Type="http://schemas.openxmlformats.org/officeDocument/2006/relationships/image" Target="media/image160.jpeg"/><Relationship Id="rId48" Type="http://schemas.openxmlformats.org/officeDocument/2006/relationships/image" Target="media/image23.jpeg"/><Relationship Id="rId8" Type="http://schemas.openxmlformats.org/officeDocument/2006/relationships/hyperlink" Target="mailto:rahmaega411@gmail.com" TargetMode="External"/><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60.jpeg"/><Relationship Id="rId33" Type="http://schemas.openxmlformats.org/officeDocument/2006/relationships/image" Target="media/image90.emf"/><Relationship Id="rId38" Type="http://schemas.openxmlformats.org/officeDocument/2006/relationships/image" Target="media/image16.jpeg"/><Relationship Id="rId46" Type="http://schemas.openxmlformats.org/officeDocument/2006/relationships/image" Target="media/image22.jpeg"/><Relationship Id="rId20" Type="http://schemas.openxmlformats.org/officeDocument/2006/relationships/image" Target="media/image3.png"/><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jpeg"/><Relationship Id="rId28" Type="http://schemas.openxmlformats.org/officeDocument/2006/relationships/image" Target="media/image70.jpeg"/><Relationship Id="rId36" Type="http://schemas.openxmlformats.org/officeDocument/2006/relationships/image" Target="media/image14.jpeg"/><Relationship Id="rId49" Type="http://schemas.openxmlformats.org/officeDocument/2006/relationships/image" Target="media/image200.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m141</b:Tag>
    <b:SourceType>JournalArticle</b:SourceType>
    <b:Guid>{78082414-083B-4CF0-A335-82170317E0C5}</b:Guid>
    <b:Author>
      <b:Author>
        <b:NameList>
          <b:Person>
            <b:Last>Amir</b:Last>
            <b:First>Almira</b:First>
          </b:Person>
        </b:NameList>
      </b:Author>
    </b:Author>
    <b:Title>Pembelajaran matematika SD dengan menggunakan media manipulatif</b:Title>
    <b:JournalName>In Forum Paedagogik, vol. 6</b:JournalName>
    <b:Year>2014</b:Year>
    <b:Pages>no. 01</b:Pages>
    <b:RefOrder>31</b:RefOrder>
  </b:Source>
  <b:Source>
    <b:Tag>Rat11</b:Tag>
    <b:SourceType>JournalArticle</b:SourceType>
    <b:Guid>{A7A58DAF-0394-4E86-878B-8FC7C627EF69}</b:Guid>
    <b:Author>
      <b:Author>
        <b:NameList>
          <b:Person>
            <b:Last>Putri</b:Last>
            <b:First>Ratu</b:First>
            <b:Middle>Ilma Indra</b:Middle>
          </b:Person>
        </b:NameList>
      </b:Author>
    </b:Author>
    <b:Title>Implementasi alat peraga operasi bilangan bulat bagi guru Sekolah Dasar (SD) se-Kecamatan Ilir Barat I Palembang</b:Title>
    <b:JournalName>Jurnal Pendidikan Matematika, 5(1)</b:JournalName>
    <b:Year>2011</b:Year>
    <b:Pages>73-79</b:Pages>
    <b:RefOrder>1</b:RefOrder>
  </b:Source>
  <b:Source>
    <b:Tag>Alb151</b:Tag>
    <b:SourceType>JournalArticle</b:SourceType>
    <b:Guid>{6346836F-15EB-4C18-B736-30A46AFC606F}</b:Guid>
    <b:Author>
      <b:Author>
        <b:NameList>
          <b:Person>
            <b:Last>Albanese</b:Last>
            <b:First>Veronica</b:First>
          </b:Person>
        </b:NameList>
      </b:Author>
    </b:Author>
    <b:Title>Enculturation with ethnomathematical microprojects</b:Title>
    <b:JournalName>From culture to mathematics</b:JournalName>
    <b:Year>2015</b:Year>
    <b:RefOrder>2</b:RefOrder>
  </b:Source>
  <b:Source>
    <b:Tag>Abd17</b:Tag>
    <b:SourceType>JournalArticle</b:SourceType>
    <b:Guid>{6FC7566C-F5FF-4E2E-8DB7-D73E6079F0D4}</b:Guid>
    <b:LCID>id-ID</b:LCID>
    <b:Author>
      <b:Author>
        <b:NameList>
          <b:Person>
            <b:Last>Abdullah</b:Last>
            <b:First>A.S.</b:First>
          </b:Person>
        </b:NameList>
      </b:Author>
    </b:Author>
    <b:Title>Ethnomathematics In Perspective Of Sundanese Culture</b:Title>
    <b:JournalName>Journal on Mathematics Education</b:JournalName>
    <b:Year>2017</b:Year>
    <b:Pages>1-16</b:Pages>
    <b:RefOrder>3</b:RefOrder>
  </b:Source>
  <b:Source>
    <b:Tag>Dju10</b:Tag>
    <b:SourceType>JournalArticle</b:SourceType>
    <b:Guid>{EF9A0179-74CC-4FEA-AA85-1EA3C39B1288}</b:Guid>
    <b:LCID>id-ID</b:LCID>
    <b:Author>
      <b:Author>
        <b:NameList>
          <b:Person>
            <b:Last>Susantio</b:Last>
            <b:First>Djulianto</b:First>
          </b:Person>
        </b:NameList>
      </b:Author>
    </b:Author>
    <b:Title>Sejarah Batik</b:Title>
    <b:JournalName>Majalah Arkeologi Indonesia</b:JournalName>
    <b:Year>2010</b:Year>
    <b:RefOrder>4</b:RefOrder>
  </b:Source>
  <b:Source>
    <b:Tag>Faj16</b:Tag>
    <b:SourceType>JournalArticle</b:SourceType>
    <b:Guid>{15996769-BDDD-47F7-B258-8570E9CAFB9D}</b:Guid>
    <b:Author>
      <b:Author>
        <b:NameList>
          <b:Person>
            <b:Last>Ciptandi</b:Last>
            <b:First>F.,</b:First>
            <b:Middle>Sachari, A. and Haldani, A.</b:Middle>
          </b:Person>
        </b:NameList>
      </b:Author>
    </b:Author>
    <b:Title>Fungsi dan nilai pada kain batik tulis gedhog khas masyarakat di kecamatan kerek, kabupaten tuban, jawa timur</b:Title>
    <b:JournalName>Panggung 26</b:JournalName>
    <b:Year>2016</b:Year>
    <b:RefOrder>11</b:RefOrder>
  </b:Source>
  <b:Source>
    <b:Tag>Din09</b:Tag>
    <b:SourceType>Report</b:SourceType>
    <b:Guid>{F753A5A1-AD5A-418A-8108-2D5870C1C70E}</b:Guid>
    <b:Title>Tuban Mencetak Pembatik Muda [/i] Batik Gedog Masuk Mulok</b:Title>
    <b:Year>2009</b:Year>
    <b:Author>
      <b:Author>
        <b:NameList>
          <b:Person>
            <b:Last>Jatim</b:Last>
            <b:First>Kominfo</b:First>
          </b:Person>
        </b:NameList>
      </b:Author>
    </b:Author>
    <b:Publisher>Dinas Komunikasi dan Informatika Pemerintah Provinsi Jawa Timur</b:Publisher>
    <b:City>Jawa Timur</b:City>
    <b:RefOrder>32</b:RefOrder>
  </b:Source>
  <b:Source>
    <b:Tag>Yul19</b:Tag>
    <b:SourceType>JournalArticle</b:SourceType>
    <b:Guid>{A45B4EFB-72EC-49DF-8D4E-4369F3974A00}</b:Guid>
    <b:Author>
      <b:Author>
        <b:NameList>
          <b:Person>
            <b:Last>Ervinawati</b:Last>
            <b:First>Yulia</b:First>
          </b:Person>
        </b:NameList>
      </b:Author>
    </b:Author>
    <b:Title>Mathematical Exploration on Batik Gedog Tuban</b:Title>
    <b:JournalName>Jurnal Riset Pendidikan dan Inovasi Pembelajaran Matematika (JRPIPM) 3, no. 1</b:JournalName>
    <b:Year>2019</b:Year>
    <b:Pages>24-35</b:Pages>
    <b:RefOrder>12</b:RefOrder>
  </b:Source>
  <b:Source>
    <b:Tag>KEP91</b:Tag>
    <b:SourceType>JournalArticle</b:SourceType>
    <b:Guid>{6CC17C6D-F166-4BBD-858A-79BA22B447A2}</b:Guid>
    <b:Author>
      <b:Author>
        <b:NameList>
          <b:Person>
            <b:Last>Mezirow</b:Last>
            <b:First>K.E.</b:First>
            <b:Middle>Paprock dan Jack</b:Middle>
          </b:Person>
        </b:NameList>
      </b:Author>
    </b:Author>
    <b:Title>Transformative Dimensions of Adult Learning</b:Title>
    <b:JournalName>ransformative Dimensions of Adult Learning. San Francisco</b:JournalName>
    <b:Year>1991</b:Year>
    <b:Pages>195-197</b:Pages>
    <b:LCID>id-ID</b:LCID>
    <b:RefOrder>14</b:RefOrder>
  </b:Source>
  <b:Source>
    <b:Tag>Bur07</b:Tag>
    <b:SourceType>JournalArticle</b:SourceType>
    <b:Guid>{90E3529A-6A33-4ED5-AC13-870C1268E8D4}</b:Guid>
    <b:Author>
      <b:Author>
        <b:NameList>
          <b:Person>
            <b:Last>Bungin</b:Last>
            <b:First>Burhan</b:First>
          </b:Person>
        </b:NameList>
      </b:Author>
    </b:Author>
    <b:Title>Penelitian Kualitatif edisi kedua</b:Title>
    <b:JournalName>Prenada Media Group </b:JournalName>
    <b:Year>2007</b:Year>
    <b:RefOrder>33</b:RefOrder>
  </b:Source>
  <b:Source>
    <b:Tag>Cre02</b:Tag>
    <b:SourceType>JournalArticle</b:SourceType>
    <b:Guid>{8704957F-FDB8-4487-AA0E-BDD58E05E129}</b:Guid>
    <b:Author>
      <b:Author>
        <b:NameList>
          <b:Person>
            <b:Last>Creswell</b:Last>
            <b:First>J.W.</b:First>
          </b:Person>
        </b:NameList>
      </b:Author>
    </b:Author>
    <b:Title>Educational research: Planning, conducting, and evaluating quantitative</b:Title>
    <b:JournalName>Upper Saddle River, NJ: Prentice Hall.</b:JournalName>
    <b:Year>2002</b:Year>
    <b:Pages>146-166</b:Pages>
    <b:RefOrder>18</b:RefOrder>
  </b:Source>
  <b:Source>
    <b:Tag>Rin18</b:Tag>
    <b:SourceType>JournalArticle</b:SourceType>
    <b:Guid>{CF7CFA15-FEF4-45E2-944D-966C2F775E66}</b:Guid>
    <b:Author>
      <b:Author>
        <b:NameList>
          <b:Person>
            <b:Last>Sari</b:Last>
            <b:First>Ganes</b:First>
            <b:Middle>Gunansyah dan Rina Nufita</b:Middle>
          </b:Person>
        </b:NameList>
      </b:Author>
    </b:Author>
    <b:Title>Batik Gedhog Desa Kedungrejo-Tuban sebagai Sumber Belajar Berbasis Etnopedagogi di Sekolah Dasar</b:Title>
    <b:JournalName>Jurnal Penelitian Pendidikan Guru Sekolah Dasar 6</b:JournalName>
    <b:Year>2018</b:Year>
    <b:Pages>no 10</b:Pages>
    <b:RefOrder>13</b:RefOrder>
  </b:Source>
  <b:Source>
    <b:Tag>Nur171</b:Tag>
    <b:SourceType>JournalArticle</b:SourceType>
    <b:Guid>{73BCFD28-288C-4282-A442-CE2B9DF97DC0}</b:Guid>
    <b:Author>
      <b:Author>
        <b:NameList>
          <b:Person>
            <b:Last>Qomariyah</b:Last>
            <b:First>Nur</b:First>
            <b:Middle>Varidyatun</b:Middle>
          </b:Person>
        </b:NameList>
      </b:Author>
    </b:Author>
    <b:Title>PERKEMBANGAN INDUSTRI BATIK TULIS GEDOG TUBAN TAHUN 1997-2002</b:Title>
    <b:JournalName>Avatara 5, no. 1 </b:JournalName>
    <b:Year>2017</b:Year>
    <b:RefOrder>34</b:RefOrder>
  </b:Source>
  <b:Source>
    <b:Tag>Sit19</b:Tag>
    <b:SourceType>JournalArticle</b:SourceType>
    <b:Guid>{1F1BB4E5-7FD2-4335-82A2-497028DD5B4F}</b:Guid>
    <b:Author>
      <b:Author>
        <b:NameList>
          <b:Person>
            <b:Last>Runika</b:Last>
            <b:First>Siti</b:First>
            <b:Middle>Fatihatur</b:Middle>
          </b:Person>
        </b:NameList>
      </b:Author>
    </b:Author>
    <b:Title>Pelestarian batik tulis tenun Gedog di Kecamatan Kerek Kabupaten Tuban dalam tinjauan teori fungsionalisme struktural Robert K. Merton</b:Title>
    <b:JournalName>Doctoral dissertation, UIN Sunan Ampel Surabaya</b:JournalName>
    <b:Year>2019</b:Year>
    <b:RefOrder>27</b:RefOrder>
  </b:Source>
  <b:Source>
    <b:Tag>Nur17</b:Tag>
    <b:SourceType>JournalArticle</b:SourceType>
    <b:Guid>{0939FF6E-A103-4B75-9FE0-D0783B64716F}</b:Guid>
    <b:Author>
      <b:Author>
        <b:NameList>
          <b:Person>
            <b:Last>Qomariyah</b:Last>
            <b:First>Nur</b:First>
            <b:Middle>Varydatun</b:Middle>
          </b:Person>
        </b:NameList>
      </b:Author>
    </b:Author>
    <b:Title>PERKEMBANGAN INDUSTRI BATIK TULIS GEDOG TUBAN TAHUN 1997-2002</b:Title>
    <b:JournalName>Avatara 5, no. 1 </b:JournalName>
    <b:Year>2017</b:Year>
    <b:RefOrder>29</b:RefOrder>
  </b:Source>
  <b:Source>
    <b:Tag>Bag93</b:Tag>
    <b:SourceType>Book</b:SourceType>
    <b:Guid>{CDA48E08-9288-4A0F-A2AC-E080B55B88FA}</b:Guid>
    <b:Title>Batik Gedhog Tuban.</b:Title>
    <b:Year>1992/1993</b:Year>
    <b:Author>
      <b:Author>
        <b:NameList>
          <b:Person>
            <b:Last>Bandi</b:Last>
            <b:First>Drs.</b:First>
          </b:Person>
        </b:NameList>
      </b:Author>
    </b:Author>
    <b:Publisher>Bagian Proyek Pembinaan Permuseuman Jawa Timur</b:Publisher>
    <b:RefOrder>19</b:RefOrder>
  </b:Source>
  <b:Source>
    <b:Tag>Eri12</b:Tag>
    <b:SourceType>JournalArticle</b:SourceType>
    <b:Guid>{BD6D3CAB-B7C4-4CDC-8CBF-003BAAAB488B}</b:Guid>
    <b:Author>
      <b:Author>
        <b:NameList>
          <b:Person>
            <b:Last>Devy</b:Last>
            <b:First>Eriza</b:First>
            <b:Middle>Fitria</b:Middle>
          </b:Person>
        </b:NameList>
      </b:Author>
    </b:Author>
    <b:Title>STUDI EKSPLORASI TENTANG MOTIF BATIK TULIS GEDOG DI KECAMATAN KEREK KABUPATEN TUBAN</b:Title>
    <b:JournalName>SKRIPSI Jurusan Tata Busana-Fakultas Teknik UM</b:JournalName>
    <b:Year>2012</b:Year>
    <b:RefOrder>20</b:RefOrder>
  </b:Source>
  <b:Source>
    <b:Tag>Had20</b:Tag>
    <b:SourceType>Report</b:SourceType>
    <b:Guid>{21F3A3D7-B9C1-4842-B3E3-6568E88663CC}</b:Guid>
    <b:Title>Pengertian Motif Batik dan Filosofinya</b:Title>
    <b:Year>2020</b:Year>
    <b:Publisher>Kementrian Perindustrian RI</b:Publisher>
    <b:Author>
      <b:Author>
        <b:NameList>
          <b:Person>
            <b:Last>Nugroho</b:Last>
            <b:First>Hadi</b:First>
          </b:Person>
        </b:NameList>
      </b:Author>
    </b:Author>
    <b:RefOrder>35</b:RefOrder>
  </b:Source>
  <b:Source>
    <b:Tag>Bin18</b:Tag>
    <b:SourceType>JournalArticle</b:SourceType>
    <b:Guid>{210200F4-39FA-4B06-B698-76318014DB49}</b:Guid>
    <b:Title>BATIK SEBAGAI WARISAN BUDAYA INDONESIA</b:Title>
    <b:Year>2018</b:Year>
    <b:Author>
      <b:Author>
        <b:NameList>
          <b:Person>
            <b:Last>Khotimah</b:Last>
            <b:First>Husnul</b:First>
          </b:Person>
        </b:NameList>
      </b:Author>
    </b:Author>
    <b:JournalName>In Prosiding Seminar Nasional Bahasa dan Sastra Indonesia (SENASBASA)</b:JournalName>
    <b:Pages>vol. 2, no. 2</b:Pages>
    <b:RefOrder>30</b:RefOrder>
  </b:Source>
  <b:Source>
    <b:Tag>Fre91</b:Tag>
    <b:SourceType>JournalArticle</b:SourceType>
    <b:Guid>{801CDA13-0069-42B9-A499-9789504D6EF1}</b:Guid>
    <b:Author>
      <b:Author>
        <b:NameList>
          <b:Person>
            <b:Last>Freudenthal</b:Last>
          </b:Person>
        </b:NameList>
      </b:Author>
    </b:Author>
    <b:Title>Revisiting MathematicsFreudenthal</b:Title>
    <b:JournalName>Revisiting Mathematics</b:JournalName>
    <b:Year>1991</b:Year>
    <b:RefOrder>36</b:RefOrder>
  </b:Source>
  <b:Source>
    <b:Tag>Bae16</b:Tag>
    <b:SourceType>JournalArticle</b:SourceType>
    <b:Guid>{3E23DA78-6A17-4F28-8573-94990A9E3755}</b:Guid>
    <b:Author>
      <b:Author>
        <b:NameList>
          <b:Person>
            <b:Last>Baedhowi</b:Last>
          </b:Person>
        </b:NameList>
      </b:Author>
    </b:Author>
    <b:Title>KURIKULUM TINGKAT SATUAN PENDIDIKAN (KTSP)</b:Title>
    <b:JournalName>Jurnal Pendidikan Dan Kebudayaan, 13(65), </b:JournalName>
    <b:Year>2016</b:Year>
    <b:Pages>171-181.</b:Pages>
    <b:RefOrder>5</b:RefOrder>
  </b:Source>
  <b:Source>
    <b:Tag>Nur19</b:Tag>
    <b:SourceType>JournalArticle</b:SourceType>
    <b:Guid>{300C5D23-5D1C-47CC-8058-6EFEAD35F2F3}</b:Guid>
    <b:Author>
      <b:Author>
        <b:NameList>
          <b:Person>
            <b:Last>Sofi</b:Last>
            <b:First>Nurhasanah</b:First>
          </b:Person>
        </b:NameList>
      </b:Author>
    </b:Author>
    <b:Title>Perbandingan Kemampuan Koneksi Matematis Siswa yang Mengikuti Pembelajaran dengan Pemberian Tugas Mind Map dan Pemberian Tugas Meringkas (Outline) di Kelas VIII SMP." PhD diss</b:Title>
    <b:JournalName>S1 thesis, FKIP.</b:JournalName>
    <b:Year>2019</b:Year>
    <b:RefOrder>37</b:RefOrder>
  </b:Source>
  <b:Source>
    <b:Tag>Ang18</b:Tag>
    <b:SourceType>Book</b:SourceType>
    <b:Guid>{A8880646-BBC3-43B5-BFC2-B12F7A9B09CF}</b:Guid>
    <b:Title>Globalisasi</b:Title>
    <b:Year>2018</b:Year>
    <b:Author>
      <b:Author>
        <b:NameList>
          <b:Person>
            <b:Last>Anggari</b:Last>
            <b:First>Afriki,</b:First>
            <b:Middle>Dara Retno Wulan, Nuniek Puspitawati</b:Middle>
          </b:Person>
        </b:NameList>
      </b:Author>
    </b:Author>
    <b:City>Jakarta</b:City>
    <b:Publisher>Pusat Kurikulum dan Perbukuan, Balitbang, Kemdikbud</b:Publisher>
    <b:RefOrder>6</b:RefOrder>
  </b:Source>
  <b:Source>
    <b:Tag>Yan18</b:Tag>
    <b:SourceType>Book</b:SourceType>
    <b:Guid>{53973FF9-6C52-488C-B721-03E619C7FCFB}</b:Guid>
    <b:Author>
      <b:Author>
        <b:NameList>
          <b:Person>
            <b:Last>Assagaf</b:Last>
            <b:First>dkk</b:First>
            <b:Middle>Lubna</b:Middle>
          </b:Person>
        </b:NameList>
      </b:Author>
    </b:Author>
    <b:Title>Menyayangi hewan dan tumbuhan</b:Title>
    <b:Year>2018</b:Year>
    <b:City>Jakarta</b:City>
    <b:Publisher>Kementerian Pendidikan dan Kebudayaan, 2018.</b:Publisher>
    <b:RefOrder>8</b:RefOrder>
  </b:Source>
  <b:Source>
    <b:Tag>Ari17</b:Tag>
    <b:SourceType>Book</b:SourceType>
    <b:Guid>{7BFC92A2-7E69-4510-A3B6-922D303786FE}</b:Guid>
    <b:Author>
      <b:Author>
        <b:NameList>
          <b:Person>
            <b:Last>Subekti</b:Last>
            <b:First>Ari</b:First>
          </b:Person>
        </b:NameList>
      </b:Author>
    </b:Author>
    <b:Title>Benda-Benda di Sekitar Kita</b:Title>
    <b:Year>2017</b:Year>
    <b:City>Jakarta</b:City>
    <b:Publisher>Kementerian Pendidikan dan Kebudayaan</b:Publisher>
    <b:RefOrder>7</b:RefOrder>
  </b:Source>
  <b:Source>
    <b:Tag>Par13</b:Tag>
    <b:SourceType>JournalArticle</b:SourceType>
    <b:Guid>{248E8052-6B54-460C-89FF-541527983223}</b:Guid>
    <b:Title>Nilai kearifan lokal dalam batik tradisional Kawung</b:Title>
    <b:Year>2013</b:Year>
    <b:Author>
      <b:Author>
        <b:NameList>
          <b:Person>
            <b:Last>Parmono</b:Last>
            <b:First>Kartini</b:First>
          </b:Person>
        </b:NameList>
      </b:Author>
    </b:Author>
    <b:JournalName>Jurnal Filsafat 23, no. 2 </b:JournalName>
    <b:Pages>134-136</b:Pages>
    <b:RefOrder>9</b:RefOrder>
  </b:Source>
  <b:Source>
    <b:Tag>Moh18</b:Tag>
    <b:SourceType>JournalArticle</b:SourceType>
    <b:Guid>{FBB80D54-3D28-406D-B76E-08905B1987C6}</b:Guid>
    <b:Author>
      <b:Author>
        <b:NameList>
          <b:Person>
            <b:Last>Zayyadi</b:Last>
            <b:First>Moh</b:First>
          </b:Person>
        </b:NameList>
      </b:Author>
    </b:Author>
    <b:Title>Eksplorasi etnomatematika pada batik madura</b:Title>
    <b:JournalName>Sigma 2, no 2</b:JournalName>
    <b:Year>2018</b:Year>
    <b:Pages>36-40</b:Pages>
    <b:RefOrder>10</b:RefOrder>
  </b:Source>
  <b:Source>
    <b:Tag>Gub89</b:Tag>
    <b:SourceType>JournalArticle</b:SourceType>
    <b:Guid>{62F8FC69-71DC-4A85-9CD5-B25DE4B0A10F}</b:Guid>
    <b:Title>Fourth generation evaluation</b:Title>
    <b:JournalName>Sage</b:JournalName>
    <b:Year>1989</b:Year>
    <b:Author>
      <b:Author>
        <b:NameList>
          <b:Person>
            <b:Last>Guba</b:Last>
            <b:First>E.G.</b:First>
            <b:Middle>and Lincoln, Y.S.,</b:Middle>
          </b:Person>
        </b:NameList>
      </b:Author>
    </b:Author>
    <b:RefOrder>38</b:RefOrder>
  </b:Source>
  <b:Source>
    <b:Tag>Kin13</b:Tag>
    <b:SourceType>Book</b:SourceType>
    <b:Guid>{DD5CBEDE-B835-47EC-90E6-C1DB0EEDBAF4}</b:Guid>
    <b:Title>Batik Nusantara</b:Title>
    <b:Year>2013</b:Year>
    <b:Publisher>Kina</b:Publisher>
    <b:Author>
      <b:Author>
        <b:NameList>
          <b:Person>
            <b:Last>Kina</b:Last>
          </b:Person>
        </b:NameList>
      </b:Author>
    </b:Author>
    <b:RefOrder>25</b:RefOrder>
  </b:Source>
  <b:Source>
    <b:Tag>Gad19</b:Tag>
    <b:SourceType>ArticleInAPeriodical</b:SourceType>
    <b:Guid>{2700D30C-D726-4B93-8D07-A52594123D66}</b:Guid>
    <b:Title>Gedog Tuban, Degub yang Tak Ingin Mati</b:Title>
    <b:Year>2019</b:Year>
    <b:Author>
      <b:Author>
        <b:NameList>
          <b:Person>
            <b:Last>Nugroho</b:Last>
          </b:Person>
        </b:NameList>
      </b:Author>
    </b:Author>
    <b:Month>Mei</b:Month>
    <b:Day>26</b:Day>
    <b:RefOrder>39</b:RefOrder>
  </b:Source>
  <b:Source>
    <b:Tag>Cul21</b:Tag>
    <b:SourceType>ArticleInAPeriodical</b:SourceType>
    <b:Guid>{64F69C8D-46B4-459D-B391-10688401F788}</b:Guid>
    <b:Author>
      <b:Author>
        <b:NameList>
          <b:Person>
            <b:Last>Art</b:Last>
            <b:First>Culture</b:First>
          </b:Person>
        </b:NameList>
      </b:Author>
    </b:Author>
    <b:Title>Menelusuri batik di Jawa</b:Title>
    <b:Year>2021</b:Year>
    <b:Month> February </b:Month>
    <b:Day>22 </b:Day>
    <b:RefOrder>40</b:RefOrder>
  </b:Source>
  <b:Source>
    <b:Tag>Mar13</b:Tag>
    <b:SourceType>JournalArticle</b:SourceType>
    <b:Guid>{890643C1-4AAD-4D4C-B871-85C019D6F627}</b:Guid>
    <b:Author>
      <b:Author>
        <b:NameList>
          <b:Person>
            <b:Last>Marsudi</b:Last>
          </b:Person>
        </b:NameList>
      </b:Author>
    </b:Author>
    <b:Title>Batik Gedog Tuban : Pengaruh Lingkungan Alam, Sosio Budaya dan Nilai Simbolik</b:Title>
    <b:JournalName>Jurnal Seni Rupa Unesa</b:JournalName>
    <b:Year>2013</b:Year>
    <b:Pages>161</b:Pages>
    <b:RefOrder>26</b:RefOrder>
  </b:Source>
  <b:Source>
    <b:Tag>Agu20</b:Tag>
    <b:SourceType>JournalArticle</b:SourceType>
    <b:Guid>{5122AA9C-33D2-48B6-938E-55F1B87067E4}</b:Guid>
    <b:Author>
      <b:Author>
        <b:NameList>
          <b:Person>
            <b:Last>Agustin</b:Last>
            <b:First>I.A.F.,</b:First>
            <b:Middle>Abdillah, A. and Lodra, I.N</b:Middle>
          </b:Person>
        </b:NameList>
      </b:Author>
    </b:Author>
    <b:Title> Posisi Liminal Batik Tulis Tenun Gedog Sanggar Sekar Ayu Wilujeng dalam Glokalisasi</b:Title>
    <b:JournalName> LOKABASA</b:JournalName>
    <b:Year>2020</b:Year>
    <b:Pages>148-163.</b:Pages>
    <b:RefOrder>22</b:RefOrder>
  </b:Source>
  <b:Source>
    <b:Tag>Dwi171</b:Tag>
    <b:SourceType>JournalArticle</b:SourceType>
    <b:Guid>{589EA775-5D4F-4AD3-8E33-8676C4C53426}</b:Guid>
    <b:Author>
      <b:Author>
        <b:NameList>
          <b:Person>
            <b:Last>Kartikasari</b:Last>
            <b:First>Dwi</b:First>
            <b:Middle>Wahyu</b:Middle>
          </b:Person>
        </b:NameList>
      </b:Author>
    </b:Author>
    <b:Title>Makna motif Batik Gedog sebagai refleksi karakter masyarakat Tuban</b:Title>
    <b:JournalName> Kajian Moral dan Kewarganegaraan 5</b:JournalName>
    <b:Year>2017</b:Year>
    <b:Pages>964</b:Pages>
    <b:RefOrder>21</b:RefOrder>
  </b:Source>
  <b:Source>
    <b:Tag>Sek06</b:Tag>
    <b:SourceType>JournalArticle</b:SourceType>
    <b:Guid>{4DE76C7A-C6C2-4E8A-9E07-35A9ACC881BF}</b:Guid>
    <b:Author>
      <b:Author>
        <b:NameList>
          <b:Person>
            <b:Last>Sekaran</b:Last>
          </b:Person>
        </b:NameList>
      </b:Author>
    </b:Author>
    <b:Title>Metode Penelitiaan Bisnis</b:Title>
    <b:Year>2006</b:Year>
    <b:RefOrder>16</b:RefOrder>
  </b:Source>
  <b:Source>
    <b:Tag>Tay15</b:Tag>
    <b:SourceType>JournalArticle</b:SourceType>
    <b:Guid>{AC1293D6-0DB2-4CC1-AD70-7EDE6951899E}</b:Guid>
    <b:Author>
      <b:Author>
        <b:NameList>
          <b:Person>
            <b:Last>Taylor</b:Last>
            <b:First>Peter</b:First>
            <b:Middle>Charles</b:Middle>
          </b:Person>
        </b:NameList>
      </b:Author>
    </b:Author>
    <b:Title> Transformative science</b:Title>
    <b:Year>2015</b:Year>
    <b:RefOrder>15</b:RefOrder>
  </b:Source>
  <b:Source>
    <b:Tag>Tay121</b:Tag>
    <b:SourceType>JournalArticle</b:SourceType>
    <b:Guid>{DCC5F86A-47F0-4C08-885F-358C69E5550A}</b:Guid>
    <b:Author>
      <b:Author>
        <b:NameList>
          <b:Person>
            <b:Last>Taylor</b:Last>
            <b:First>P.C.,</b:First>
            <b:Middle>Taylor, E., and Luitel, B. C</b:Middle>
          </b:Person>
        </b:NameList>
      </b:Author>
    </b:Author>
    <b:Title> Multi-Paradigmatic transformative research as/for teacher education</b:Title>
    <b:JournalName>An integral prespective. In K.G. Tobin, B.J. Fraser &amp; C. McRobbie (Eds), Second international handbook of science education. Springer.</b:JournalName>
    <b:Year>2012</b:Year>
    <b:RefOrder>17</b:RefOrder>
  </b:Source>
  <b:Source>
    <b:Tag>Adi20</b:Tag>
    <b:SourceType>InternetSite</b:SourceType>
    <b:Guid>{8FD50BD9-CBA5-467D-9504-55B067EA4977}</b:Guid>
    <b:Year>2020</b:Year>
    <b:Month>September </b:Month>
    <b:Day>12</b:Day>
    <b:InternetSiteTitle>Garis dan Sudut: Pengertian, Jenis, Hubungan</b:InternetSiteTitle>
    <b:URL>https://www.edura.id/blog/matematika/garis-dan-sudut/</b:URL>
    <b:Author>
      <b:Author>
        <b:NameList>
          <b:Person>
            <b:Last>Putri</b:Last>
            <b:First>Adisty</b:First>
            <b:Middle>Danya</b:Middle>
          </b:Person>
        </b:NameList>
      </b:Author>
    </b:Author>
    <b:RefOrder>24</b:RefOrder>
  </b:Source>
  <b:Source>
    <b:Tag>Muc14</b:Tag>
    <b:SourceType>JournalArticle</b:SourceType>
    <b:Guid>{0939929C-C6EB-4CA4-B080-DC3BF10D151C}</b:Guid>
    <b:Author>
      <b:Author>
        <b:NameList>
          <b:Person>
            <b:Last>Karim</b:Last>
            <b:First>Muchtar</b:First>
            <b:Middle>Abdul</b:Middle>
          </b:Person>
        </b:NameList>
      </b:Author>
    </b:Author>
    <b:Title>Pendidikan Matematika II</b:Title>
    <b:Year>2014</b:Year>
    <b:URL>http://repository.ut.ac.id/4046/2/PDGK4206-M1.pdf</b:URL>
    <b:JournalName>Ed. 1. Tangerang Selatan. Universitas Terbuka.</b:JournalName>
    <b:RefOrder>23</b:RefOrder>
  </b:Source>
  <b:Source>
    <b:Tag>Moh19</b:Tag>
    <b:SourceType>JournalArticle</b:SourceType>
    <b:Guid>{CD855DA8-9464-4E5C-9FDC-8C411CC8D959}</b:Guid>
    <b:Author>
      <b:Author>
        <b:NameList>
          <b:Person>
            <b:Last>Tohir</b:Last>
            <b:First>Mohammad</b:First>
          </b:Person>
        </b:NameList>
      </b:Author>
    </b:Author>
    <b:Title>Modul Garis dan Sudut.</b:Title>
    <b:Year>2019</b:Year>
    <b:RefOrder>28</b:RefOrder>
  </b:Source>
  <b:Source>
    <b:Tag>Agu17</b:Tag>
    <b:SourceType>JournalArticle</b:SourceType>
    <b:Guid>{30D24A57-8463-40DD-BE32-C8457244D832}</b:Guid>
    <b:Author>
      <b:Author>
        <b:NameList>
          <b:Person>
            <b:Last>Susilo</b:Last>
            <b:First>Agus</b:First>
            <b:Middle>Edi</b:Middle>
          </b:Person>
        </b:NameList>
      </b:Author>
    </b:Author>
    <b:Title>Pengaruh Keaktifan Dan Kedisiplinan Belajar Terhadap Hasil Belajar Matematika Pada Materi Garis Dan Sudut Siswa Kelas VII MTSN Sumberjo Blitar Tahun Ajaran 2016/2017.</b:Title>
    <b:Year>2017</b:Year>
    <b:RefOrder>41</b:RefOrder>
  </b:Source>
</b:Sources>
</file>

<file path=customXml/itemProps1.xml><?xml version="1.0" encoding="utf-8"?>
<ds:datastoreItem xmlns:ds="http://schemas.openxmlformats.org/officeDocument/2006/customXml" ds:itemID="{A3D01712-5258-4985-A687-3C8EDD952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391</Words>
  <Characters>42129</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rba adi</dc:creator>
  <cp:lastModifiedBy>Gigih Adi Marendra</cp:lastModifiedBy>
  <cp:revision>2</cp:revision>
  <cp:lastPrinted>2021-04-08T21:02:00Z</cp:lastPrinted>
  <dcterms:created xsi:type="dcterms:W3CDTF">2021-06-04T18:06:00Z</dcterms:created>
  <dcterms:modified xsi:type="dcterms:W3CDTF">2021-06-04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0e802f4a-c6ba-3069-928a-35377ab3d651</vt:lpwstr>
  </property>
  <property fmtid="{D5CDD505-2E9C-101B-9397-08002B2CF9AE}" pid="25" name="NXPowerLiteLastOptimized">
    <vt:lpwstr>817969</vt:lpwstr>
  </property>
  <property fmtid="{D5CDD505-2E9C-101B-9397-08002B2CF9AE}" pid="26" name="NXPowerLiteSettings">
    <vt:lpwstr>C7000400038000</vt:lpwstr>
  </property>
  <property fmtid="{D5CDD505-2E9C-101B-9397-08002B2CF9AE}" pid="27" name="NXPowerLiteVersion">
    <vt:lpwstr>S9.0.3</vt:lpwstr>
  </property>
</Properties>
</file>